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7A1D09">
        <w:rPr>
          <w:rFonts w:hint="eastAsia"/>
          <w:snapToGrid w:val="0"/>
          <w:w w:val="94"/>
          <w:sz w:val="32"/>
          <w:szCs w:val="32"/>
          <w:fitText w:val="1820" w:id="-761926400"/>
        </w:rPr>
        <w:t>专业学位类</w:t>
      </w:r>
      <w:r w:rsidRPr="007A1D09">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7A1D09">
        <w:rPr>
          <w:rFonts w:hint="eastAsia"/>
          <w:snapToGrid w:val="0"/>
          <w:w w:val="94"/>
          <w:sz w:val="32"/>
          <w:szCs w:val="32"/>
          <w:fitText w:val="1821" w:id="-761926399"/>
        </w:rPr>
        <w:t>专业学位领</w:t>
      </w:r>
      <w:r w:rsidRPr="007A1D09">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9A9DD5B"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6A99A0D8" w14:textId="77777777" w:rsidR="00E4035A"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w:t>
      </w:r>
    </w:p>
    <w:p w14:paraId="061A316E" w14:textId="31537AC5" w:rsidR="006C2995" w:rsidRPr="006C2995" w:rsidRDefault="006C2995" w:rsidP="006C2995">
      <w:pPr>
        <w:snapToGrid w:val="0"/>
        <w:spacing w:line="300" w:lineRule="auto"/>
        <w:ind w:firstLineChars="200" w:firstLine="480"/>
      </w:pPr>
      <w:r w:rsidRPr="006C2995">
        <w:rPr>
          <w:rFonts w:hint="eastAsia"/>
        </w:rPr>
        <w:t>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6EFB844B"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E4035A" w:rsidRDefault="006C2995" w:rsidP="00E4035A">
      <w:pPr>
        <w:widowControl w:val="0"/>
        <w:snapToGrid w:val="0"/>
        <w:spacing w:before="240" w:after="120" w:line="360" w:lineRule="auto"/>
        <w:jc w:val="center"/>
        <w:outlineLvl w:val="0"/>
        <w:rPr>
          <w:rFonts w:ascii="Times New Roman" w:eastAsia="黑体" w:hAnsi="Times New Roman" w:cs="Times New Roman"/>
          <w:b/>
          <w:bCs/>
          <w:kern w:val="36"/>
          <w:sz w:val="32"/>
          <w:szCs w:val="36"/>
        </w:rPr>
      </w:pPr>
      <w:commentRangeStart w:id="4"/>
      <w:r w:rsidRPr="00E4035A">
        <w:rPr>
          <w:rFonts w:ascii="Times New Roman" w:eastAsia="黑体" w:hAnsi="Times New Roman" w:cs="Times New Roman"/>
          <w:b/>
          <w:bCs/>
          <w:kern w:val="36"/>
          <w:sz w:val="32"/>
          <w:szCs w:val="36"/>
        </w:rPr>
        <w:lastRenderedPageBreak/>
        <w:t>Abstract</w:t>
      </w:r>
      <w:commentRangeEnd w:id="4"/>
      <w:r w:rsidRPr="00E4035A">
        <w:rPr>
          <w:rFonts w:ascii="Times New Roman" w:eastAsia="黑体" w:hAnsi="Times New Roman" w:cs="Times New Roman"/>
          <w:b/>
          <w:bCs/>
          <w:kern w:val="36"/>
          <w:sz w:val="32"/>
          <w:szCs w:val="36"/>
        </w:rPr>
        <w:commentReference w:id="4"/>
      </w:r>
    </w:p>
    <w:p w14:paraId="77CE3FE4" w14:textId="1E2D9026"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E4035A">
        <w:rPr>
          <w:rFonts w:ascii="Times New Roman" w:hAnsi="Times New Roman" w:cs="Times New Roman"/>
          <w:kern w:val="2"/>
        </w:rPr>
        <w:t>characteristics, but</w:t>
      </w:r>
      <w:proofErr w:type="gramEnd"/>
      <w:r w:rsidRPr="00E4035A">
        <w:rPr>
          <w:rFonts w:ascii="Times New Roman" w:hAnsi="Times New Roman" w:cs="Times New Roman"/>
          <w:kern w:val="2"/>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5C75B41C" w:rsidR="006C2995" w:rsidRPr="00E4035A" w:rsidRDefault="006C2995" w:rsidP="006C2995">
      <w:pPr>
        <w:tabs>
          <w:tab w:val="right" w:leader="dot" w:pos="8779"/>
        </w:tabs>
        <w:snapToGrid w:val="0"/>
        <w:spacing w:before="120" w:line="300" w:lineRule="auto"/>
        <w:ind w:firstLine="489"/>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Pr="00E4035A">
        <w:rPr>
          <w:rFonts w:ascii="Times New Roman" w:hAnsi="Times New Roman" w:cs="Times New Roman" w:hint="eastAsia"/>
          <w:kern w:val="2"/>
        </w:rPr>
        <w:t>;</w:t>
      </w:r>
      <w:r w:rsidRPr="00E4035A">
        <w:rPr>
          <w:rFonts w:ascii="Times New Roman" w:hAnsi="Times New Roman" w:cs="Times New Roman"/>
          <w:kern w:val="2"/>
        </w:rPr>
        <w:t>Three.js</w:t>
      </w:r>
      <w:r w:rsidRPr="00E4035A">
        <w:rPr>
          <w:rFonts w:ascii="Times New Roman" w:hAnsi="Times New Roman" w:cs="Times New Roman" w:hint="eastAsia"/>
          <w:kern w:val="2"/>
        </w:rPr>
        <w:t>;</w:t>
      </w:r>
      <w:r w:rsidRPr="00E4035A">
        <w:rPr>
          <w:rFonts w:ascii="Times New Roman" w:hAnsi="Times New Roman" w:cs="Times New Roman"/>
          <w:kern w:val="2"/>
        </w:rPr>
        <w:t xml:space="preserve"> 3D geological modeling</w:t>
      </w:r>
      <w:r w:rsidRPr="00E4035A">
        <w:rPr>
          <w:rFonts w:ascii="Times New Roman" w:hAnsi="Times New Roman" w:cs="Times New Roman" w:hint="eastAsia"/>
          <w:kern w:val="2"/>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Pr="00E4035A">
        <w:rPr>
          <w:rFonts w:ascii="Times New Roman" w:hAnsi="Times New Roman" w:cs="Times New Roman"/>
          <w:kern w:val="2"/>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lastRenderedPageBreak/>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3BE0FE" w14:textId="5D074C52" w:rsidR="00A41F11" w:rsidRPr="00E4035A" w:rsidRDefault="00893DE6"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r w:rsidRPr="00E4035A">
        <w:rPr>
          <w:rFonts w:ascii="宋体" w:eastAsia="宋体"/>
          <w:sz w:val="44"/>
          <w:szCs w:val="44"/>
          <w:lang w:val="en-GB"/>
        </w:rPr>
        <w:fldChar w:fldCharType="begin"/>
      </w:r>
      <w:r w:rsidRPr="00E4035A">
        <w:rPr>
          <w:rFonts w:ascii="宋体" w:eastAsia="宋体"/>
          <w:sz w:val="44"/>
          <w:szCs w:val="44"/>
          <w:lang w:val="en-GB"/>
        </w:rPr>
        <w:instrText xml:space="preserve"> TOC \o "1-3" \h \z \u </w:instrText>
      </w:r>
      <w:r w:rsidRPr="00E4035A">
        <w:rPr>
          <w:rFonts w:ascii="宋体" w:eastAsia="宋体"/>
          <w:sz w:val="44"/>
          <w:szCs w:val="44"/>
          <w:lang w:val="en-GB"/>
        </w:rPr>
        <w:fldChar w:fldCharType="separate"/>
      </w:r>
      <w:hyperlink w:anchor="_Toc192629339" w:history="1">
        <w:r w:rsidR="00A41F11" w:rsidRPr="00E4035A">
          <w:rPr>
            <w:rStyle w:val="ae"/>
            <w:rFonts w:ascii="宋体" w:eastAsia="宋体" w:cs="Arial"/>
            <w:noProof/>
            <w:kern w:val="36"/>
            <w:sz w:val="24"/>
            <w:szCs w:val="24"/>
            <w:u w:val="none"/>
          </w:rPr>
          <w:t>1 引言</w:t>
        </w:r>
        <w:r w:rsidR="00A41F11" w:rsidRPr="00E4035A">
          <w:rPr>
            <w:rFonts w:ascii="宋体" w:eastAsia="宋体"/>
            <w:noProof/>
            <w:webHidden/>
            <w:sz w:val="24"/>
            <w:szCs w:val="24"/>
          </w:rPr>
          <w:tab/>
        </w:r>
        <w:r w:rsidR="00A41F11" w:rsidRPr="00E4035A">
          <w:rPr>
            <w:rFonts w:ascii="宋体" w:eastAsia="宋体"/>
            <w:noProof/>
            <w:webHidden/>
            <w:sz w:val="24"/>
            <w:szCs w:val="24"/>
          </w:rPr>
          <w:fldChar w:fldCharType="begin"/>
        </w:r>
        <w:r w:rsidR="00A41F11" w:rsidRPr="00E4035A">
          <w:rPr>
            <w:rFonts w:ascii="宋体" w:eastAsia="宋体"/>
            <w:noProof/>
            <w:webHidden/>
            <w:sz w:val="24"/>
            <w:szCs w:val="24"/>
          </w:rPr>
          <w:instrText xml:space="preserve"> PAGEREF _Toc192629339 \h </w:instrText>
        </w:r>
        <w:r w:rsidR="00A41F11" w:rsidRPr="00E4035A">
          <w:rPr>
            <w:rFonts w:ascii="宋体" w:eastAsia="宋体"/>
            <w:noProof/>
            <w:webHidden/>
            <w:sz w:val="24"/>
            <w:szCs w:val="24"/>
          </w:rPr>
        </w:r>
        <w:r w:rsidR="00A41F11" w:rsidRPr="00E4035A">
          <w:rPr>
            <w:rFonts w:ascii="宋体" w:eastAsia="宋体"/>
            <w:noProof/>
            <w:webHidden/>
            <w:sz w:val="24"/>
            <w:szCs w:val="24"/>
          </w:rPr>
          <w:fldChar w:fldCharType="separate"/>
        </w:r>
        <w:r w:rsidR="00A41F11" w:rsidRPr="00E4035A">
          <w:rPr>
            <w:rFonts w:ascii="宋体" w:eastAsia="宋体"/>
            <w:noProof/>
            <w:webHidden/>
            <w:sz w:val="24"/>
            <w:szCs w:val="24"/>
          </w:rPr>
          <w:t>1</w:t>
        </w:r>
        <w:r w:rsidR="00A41F11" w:rsidRPr="00E4035A">
          <w:rPr>
            <w:rFonts w:ascii="宋体" w:eastAsia="宋体"/>
            <w:noProof/>
            <w:webHidden/>
            <w:sz w:val="24"/>
            <w:szCs w:val="24"/>
          </w:rPr>
          <w:fldChar w:fldCharType="end"/>
        </w:r>
      </w:hyperlink>
    </w:p>
    <w:p w14:paraId="3A334E4F" w14:textId="3D2129A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0" w:history="1">
        <w:r w:rsidRPr="00E4035A">
          <w:rPr>
            <w:rStyle w:val="ae"/>
            <w:rFonts w:ascii="宋体" w:eastAsia="宋体"/>
            <w:noProof/>
            <w:sz w:val="24"/>
            <w:szCs w:val="24"/>
            <w:u w:val="none"/>
          </w:rPr>
          <w:t>1.1 研究背景及意义</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w:t>
        </w:r>
        <w:r w:rsidRPr="00E4035A">
          <w:rPr>
            <w:rFonts w:ascii="宋体" w:eastAsia="宋体"/>
            <w:noProof/>
            <w:webHidden/>
            <w:sz w:val="24"/>
            <w:szCs w:val="24"/>
          </w:rPr>
          <w:fldChar w:fldCharType="end"/>
        </w:r>
      </w:hyperlink>
    </w:p>
    <w:p w14:paraId="5D5004F7" w14:textId="4B1A80D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1" w:history="1">
        <w:r w:rsidRPr="00E4035A">
          <w:rPr>
            <w:rStyle w:val="ae"/>
            <w:rFonts w:ascii="宋体" w:eastAsia="宋体"/>
            <w:noProof/>
            <w:sz w:val="24"/>
            <w:szCs w:val="24"/>
            <w:u w:val="none"/>
          </w:rPr>
          <w:t xml:space="preserve">1.2 </w:t>
        </w:r>
        <w:r w:rsidRPr="00E4035A">
          <w:rPr>
            <w:rStyle w:val="ae"/>
            <w:rFonts w:ascii="宋体" w:eastAsia="宋体" w:cs="黑体"/>
            <w:noProof/>
            <w:sz w:val="24"/>
            <w:szCs w:val="24"/>
            <w:u w:val="none"/>
          </w:rPr>
          <w:t>国内外研究现状</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w:t>
        </w:r>
        <w:r w:rsidRPr="00E4035A">
          <w:rPr>
            <w:rFonts w:ascii="宋体" w:eastAsia="宋体"/>
            <w:noProof/>
            <w:webHidden/>
            <w:sz w:val="24"/>
            <w:szCs w:val="24"/>
          </w:rPr>
          <w:fldChar w:fldCharType="end"/>
        </w:r>
      </w:hyperlink>
    </w:p>
    <w:p w14:paraId="61DB5085" w14:textId="5367EB21" w:rsidR="00A41F11" w:rsidRPr="00E4035A" w:rsidRDefault="00A41F11" w:rsidP="0007395C">
      <w:pPr>
        <w:pStyle w:val="TOC3"/>
        <w:rPr>
          <w:rFonts w:ascii="宋体" w:eastAsia="宋体" w:cstheme="minorBidi"/>
          <w:kern w:val="2"/>
          <w14:ligatures w14:val="standardContextual"/>
        </w:rPr>
      </w:pPr>
      <w:hyperlink w:anchor="_Toc192629342" w:history="1">
        <w:r w:rsidRPr="00E4035A">
          <w:rPr>
            <w:rStyle w:val="ae"/>
            <w:rFonts w:ascii="宋体" w:eastAsia="宋体"/>
            <w:u w:val="none"/>
          </w:rPr>
          <w:t xml:space="preserve">1.2.1 </w:t>
        </w:r>
        <w:r w:rsidRPr="00E4035A">
          <w:rPr>
            <w:rStyle w:val="ae"/>
            <w:rFonts w:ascii="宋体" w:eastAsia="宋体"/>
            <w:b/>
            <w:u w:val="none"/>
          </w:rPr>
          <w:t>三</w:t>
        </w:r>
        <w:r w:rsidRPr="00E4035A">
          <w:rPr>
            <w:rStyle w:val="ae"/>
            <w:rFonts w:ascii="宋体" w:eastAsia="宋体" w:cs="Arial"/>
            <w:u w:val="none"/>
          </w:rPr>
          <w:t>维地质建模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35ACE186" w14:textId="3185ADC3" w:rsidR="00A41F11" w:rsidRPr="00E4035A" w:rsidRDefault="00A41F11" w:rsidP="0007395C">
      <w:pPr>
        <w:pStyle w:val="TOC3"/>
        <w:rPr>
          <w:rFonts w:ascii="宋体" w:eastAsia="宋体" w:cstheme="minorBidi"/>
          <w:kern w:val="2"/>
          <w14:ligatures w14:val="standardContextual"/>
        </w:rPr>
      </w:pPr>
      <w:hyperlink w:anchor="_Toc192629343" w:history="1">
        <w:r w:rsidRPr="00E4035A">
          <w:rPr>
            <w:rStyle w:val="ae"/>
            <w:rFonts w:ascii="宋体" w:eastAsia="宋体"/>
            <w:u w:val="none"/>
          </w:rPr>
          <w:t xml:space="preserve">1.2.2 </w:t>
        </w:r>
        <w:r w:rsidRPr="00E4035A">
          <w:rPr>
            <w:rStyle w:val="ae"/>
            <w:rFonts w:ascii="宋体" w:eastAsia="宋体" w:cs="Arial"/>
            <w:u w:val="none"/>
          </w:rPr>
          <w:t>三维地质可视化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3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4454980A" w14:textId="5A55878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4" w:history="1">
        <w:r w:rsidRPr="00E4035A">
          <w:rPr>
            <w:rStyle w:val="ae"/>
            <w:rFonts w:ascii="宋体" w:eastAsia="宋体"/>
            <w:noProof/>
            <w:sz w:val="24"/>
            <w:szCs w:val="24"/>
            <w:u w:val="none"/>
          </w:rPr>
          <w:t xml:space="preserve">1.3 </w:t>
        </w:r>
        <w:r w:rsidRPr="00E4035A">
          <w:rPr>
            <w:rStyle w:val="ae"/>
            <w:rFonts w:ascii="宋体" w:eastAsia="宋体" w:cs="黑体"/>
            <w:noProof/>
            <w:sz w:val="24"/>
            <w:szCs w:val="24"/>
            <w:u w:val="none"/>
          </w:rPr>
          <w:t>研究内容与技术路线</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w:t>
        </w:r>
        <w:r w:rsidRPr="00E4035A">
          <w:rPr>
            <w:rFonts w:ascii="宋体" w:eastAsia="宋体"/>
            <w:noProof/>
            <w:webHidden/>
            <w:sz w:val="24"/>
            <w:szCs w:val="24"/>
          </w:rPr>
          <w:fldChar w:fldCharType="end"/>
        </w:r>
      </w:hyperlink>
    </w:p>
    <w:p w14:paraId="7C59809C" w14:textId="7E9827AF" w:rsidR="00A41F11" w:rsidRPr="00E4035A" w:rsidRDefault="00A41F11" w:rsidP="0007395C">
      <w:pPr>
        <w:pStyle w:val="TOC3"/>
        <w:rPr>
          <w:rFonts w:ascii="宋体" w:eastAsia="宋体" w:cstheme="minorBidi"/>
          <w:kern w:val="2"/>
          <w14:ligatures w14:val="standardContextual"/>
        </w:rPr>
      </w:pPr>
      <w:hyperlink w:anchor="_Toc192629345" w:history="1">
        <w:r w:rsidRPr="00E4035A">
          <w:rPr>
            <w:rStyle w:val="ae"/>
            <w:rFonts w:ascii="宋体" w:eastAsia="宋体"/>
            <w:u w:val="none"/>
          </w:rPr>
          <w:t>1.3.1 研究内容</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w:t>
        </w:r>
        <w:r w:rsidRPr="00E4035A">
          <w:rPr>
            <w:rFonts w:ascii="宋体" w:eastAsia="宋体"/>
            <w:webHidden/>
          </w:rPr>
          <w:fldChar w:fldCharType="end"/>
        </w:r>
      </w:hyperlink>
    </w:p>
    <w:p w14:paraId="10A7DDBB" w14:textId="7725A443" w:rsidR="00A41F11" w:rsidRPr="00E4035A" w:rsidRDefault="00A41F11" w:rsidP="0007395C">
      <w:pPr>
        <w:pStyle w:val="TOC3"/>
        <w:rPr>
          <w:rFonts w:ascii="宋体" w:eastAsia="宋体" w:cstheme="minorBidi"/>
          <w:kern w:val="2"/>
          <w14:ligatures w14:val="standardContextual"/>
        </w:rPr>
      </w:pPr>
      <w:hyperlink w:anchor="_Toc192629346" w:history="1">
        <w:r w:rsidRPr="00E4035A">
          <w:rPr>
            <w:rStyle w:val="ae"/>
            <w:rFonts w:ascii="宋体" w:eastAsia="宋体"/>
            <w:u w:val="none"/>
          </w:rPr>
          <w:t>1.3.2 技术路线</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w:t>
        </w:r>
        <w:r w:rsidRPr="00E4035A">
          <w:rPr>
            <w:rFonts w:ascii="宋体" w:eastAsia="宋体"/>
            <w:webHidden/>
          </w:rPr>
          <w:fldChar w:fldCharType="end"/>
        </w:r>
      </w:hyperlink>
    </w:p>
    <w:p w14:paraId="12F2088E" w14:textId="18DE1753"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7" w:history="1">
        <w:r w:rsidRPr="00E4035A">
          <w:rPr>
            <w:rStyle w:val="ae"/>
            <w:rFonts w:ascii="宋体" w:eastAsia="宋体"/>
            <w:noProof/>
            <w:sz w:val="24"/>
            <w:szCs w:val="24"/>
            <w:u w:val="none"/>
          </w:rPr>
          <w:t>1.4 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w:t>
        </w:r>
        <w:r w:rsidRPr="00E4035A">
          <w:rPr>
            <w:rFonts w:ascii="宋体" w:eastAsia="宋体"/>
            <w:noProof/>
            <w:webHidden/>
            <w:sz w:val="24"/>
            <w:szCs w:val="24"/>
          </w:rPr>
          <w:fldChar w:fldCharType="end"/>
        </w:r>
      </w:hyperlink>
    </w:p>
    <w:p w14:paraId="6A3EFD36" w14:textId="12859A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8" w:history="1">
        <w:r w:rsidRPr="00E4035A">
          <w:rPr>
            <w:rStyle w:val="ae"/>
            <w:rFonts w:ascii="宋体" w:eastAsia="宋体"/>
            <w:noProof/>
            <w:sz w:val="24"/>
            <w:szCs w:val="24"/>
            <w:u w:val="none"/>
          </w:rPr>
          <w:t>1.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w:t>
        </w:r>
        <w:r w:rsidRPr="00E4035A">
          <w:rPr>
            <w:rFonts w:ascii="宋体" w:eastAsia="宋体"/>
            <w:noProof/>
            <w:webHidden/>
            <w:sz w:val="24"/>
            <w:szCs w:val="24"/>
          </w:rPr>
          <w:fldChar w:fldCharType="end"/>
        </w:r>
      </w:hyperlink>
    </w:p>
    <w:p w14:paraId="0D84E15A" w14:textId="153C7AC4"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49" w:history="1">
        <w:r w:rsidRPr="00E4035A">
          <w:rPr>
            <w:rStyle w:val="ae"/>
            <w:rFonts w:ascii="宋体" w:eastAsia="宋体" w:cs="Arial"/>
            <w:noProof/>
            <w:kern w:val="36"/>
            <w:sz w:val="24"/>
            <w:szCs w:val="24"/>
            <w:u w:val="none"/>
          </w:rPr>
          <w:t>2三维地质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3DC60047" w14:textId="01D97E0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0" w:history="1">
        <w:r w:rsidRPr="00E4035A">
          <w:rPr>
            <w:rStyle w:val="ae"/>
            <w:rFonts w:ascii="宋体" w:eastAsia="宋体"/>
            <w:noProof/>
            <w:sz w:val="24"/>
            <w:szCs w:val="24"/>
            <w:u w:val="none"/>
          </w:rPr>
          <w:t>2.1 约束Delaunay 三角剖分方法及数据结构</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700581AD" w14:textId="13447A46" w:rsidR="00A41F11" w:rsidRPr="00E4035A" w:rsidRDefault="00A41F11" w:rsidP="0007395C">
      <w:pPr>
        <w:pStyle w:val="TOC3"/>
        <w:rPr>
          <w:rFonts w:ascii="宋体" w:eastAsia="宋体" w:cstheme="minorBidi"/>
          <w:kern w:val="2"/>
          <w14:ligatures w14:val="standardContextual"/>
        </w:rPr>
      </w:pPr>
      <w:hyperlink w:anchor="_Toc192629351" w:history="1">
        <w:r w:rsidRPr="00E4035A">
          <w:rPr>
            <w:rStyle w:val="ae"/>
            <w:rFonts w:ascii="宋体" w:eastAsia="宋体"/>
            <w:u w:val="none"/>
          </w:rPr>
          <w:t>2.1.1 遵循Delaunay准则的约束三角剖分</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w:t>
        </w:r>
        <w:r w:rsidRPr="00E4035A">
          <w:rPr>
            <w:rFonts w:ascii="宋体" w:eastAsia="宋体"/>
            <w:webHidden/>
          </w:rPr>
          <w:fldChar w:fldCharType="end"/>
        </w:r>
      </w:hyperlink>
    </w:p>
    <w:p w14:paraId="1E4CBA8B" w14:textId="0B5754E1" w:rsidR="00A41F11" w:rsidRPr="00E4035A" w:rsidRDefault="00A41F11" w:rsidP="0007395C">
      <w:pPr>
        <w:pStyle w:val="TOC3"/>
        <w:rPr>
          <w:rFonts w:ascii="宋体" w:eastAsia="宋体" w:cstheme="minorBidi"/>
          <w:kern w:val="2"/>
          <w14:ligatures w14:val="standardContextual"/>
        </w:rPr>
      </w:pPr>
      <w:hyperlink w:anchor="_Toc192629352" w:history="1">
        <w:r w:rsidRPr="00E4035A">
          <w:rPr>
            <w:rStyle w:val="ae"/>
            <w:rFonts w:ascii="宋体" w:eastAsia="宋体"/>
            <w:u w:val="none"/>
          </w:rPr>
          <w:t>2.1.2 三维地质模型数据结构</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15</w:t>
        </w:r>
        <w:r w:rsidRPr="00E4035A">
          <w:rPr>
            <w:rFonts w:ascii="宋体" w:eastAsia="宋体"/>
            <w:webHidden/>
          </w:rPr>
          <w:fldChar w:fldCharType="end"/>
        </w:r>
      </w:hyperlink>
    </w:p>
    <w:p w14:paraId="009D212B" w14:textId="456C743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3" w:history="1">
        <w:r w:rsidRPr="00E4035A">
          <w:rPr>
            <w:rStyle w:val="ae"/>
            <w:rFonts w:ascii="宋体" w:eastAsia="宋体"/>
            <w:noProof/>
            <w:sz w:val="24"/>
            <w:szCs w:val="24"/>
            <w:u w:val="none"/>
          </w:rPr>
          <w:t>2.2 钻孔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8</w:t>
        </w:r>
        <w:r w:rsidRPr="00E4035A">
          <w:rPr>
            <w:rFonts w:ascii="宋体" w:eastAsia="宋体"/>
            <w:noProof/>
            <w:webHidden/>
            <w:sz w:val="24"/>
            <w:szCs w:val="24"/>
          </w:rPr>
          <w:fldChar w:fldCharType="end"/>
        </w:r>
      </w:hyperlink>
    </w:p>
    <w:p w14:paraId="270E2AB7" w14:textId="0E35F4A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4" w:history="1">
        <w:r w:rsidRPr="00E4035A">
          <w:rPr>
            <w:rStyle w:val="ae"/>
            <w:rFonts w:ascii="宋体" w:eastAsia="宋体"/>
            <w:noProof/>
            <w:sz w:val="24"/>
            <w:szCs w:val="24"/>
            <w:u w:val="none"/>
          </w:rPr>
          <w:t>2.3 断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0</w:t>
        </w:r>
        <w:r w:rsidRPr="00E4035A">
          <w:rPr>
            <w:rFonts w:ascii="宋体" w:eastAsia="宋体"/>
            <w:noProof/>
            <w:webHidden/>
            <w:sz w:val="24"/>
            <w:szCs w:val="24"/>
          </w:rPr>
          <w:fldChar w:fldCharType="end"/>
        </w:r>
      </w:hyperlink>
    </w:p>
    <w:p w14:paraId="65897BE1" w14:textId="740908EF" w:rsidR="00A41F11" w:rsidRPr="00E4035A" w:rsidRDefault="00A41F11" w:rsidP="0007395C">
      <w:pPr>
        <w:pStyle w:val="TOC3"/>
        <w:rPr>
          <w:rFonts w:ascii="宋体" w:eastAsia="宋体" w:cstheme="minorBidi"/>
          <w:kern w:val="2"/>
          <w14:ligatures w14:val="standardContextual"/>
        </w:rPr>
      </w:pPr>
      <w:hyperlink w:anchor="_Toc192629355" w:history="1">
        <w:r w:rsidRPr="00E4035A">
          <w:rPr>
            <w:rStyle w:val="ae"/>
            <w:rFonts w:ascii="宋体" w:eastAsia="宋体"/>
            <w:u w:val="none"/>
          </w:rPr>
          <w:t>2.3.1 相交断层边界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0</w:t>
        </w:r>
        <w:r w:rsidRPr="00E4035A">
          <w:rPr>
            <w:rFonts w:ascii="宋体" w:eastAsia="宋体"/>
            <w:webHidden/>
          </w:rPr>
          <w:fldChar w:fldCharType="end"/>
        </w:r>
      </w:hyperlink>
    </w:p>
    <w:p w14:paraId="6662646E" w14:textId="0DB1C947" w:rsidR="00A41F11" w:rsidRPr="00E4035A" w:rsidRDefault="00A41F11" w:rsidP="0007395C">
      <w:pPr>
        <w:pStyle w:val="TOC3"/>
        <w:rPr>
          <w:rFonts w:ascii="宋体" w:eastAsia="宋体" w:cstheme="minorBidi"/>
          <w:kern w:val="2"/>
          <w14:ligatures w14:val="standardContextual"/>
        </w:rPr>
      </w:pPr>
      <w:hyperlink w:anchor="_Toc192629356" w:history="1">
        <w:r w:rsidRPr="00E4035A">
          <w:rPr>
            <w:rStyle w:val="ae"/>
            <w:rFonts w:ascii="宋体" w:eastAsia="宋体"/>
            <w:u w:val="none"/>
          </w:rPr>
          <w:t>2.3.2 断层模型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5</w:t>
        </w:r>
        <w:r w:rsidRPr="00E4035A">
          <w:rPr>
            <w:rFonts w:ascii="宋体" w:eastAsia="宋体"/>
            <w:webHidden/>
          </w:rPr>
          <w:fldChar w:fldCharType="end"/>
        </w:r>
      </w:hyperlink>
    </w:p>
    <w:p w14:paraId="67B3B197" w14:textId="4794AA2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7" w:history="1">
        <w:r w:rsidRPr="00E4035A">
          <w:rPr>
            <w:rStyle w:val="ae"/>
            <w:rFonts w:ascii="宋体" w:eastAsia="宋体"/>
            <w:noProof/>
            <w:sz w:val="24"/>
            <w:szCs w:val="24"/>
            <w:u w:val="none"/>
          </w:rPr>
          <w:t>2.4 地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6</w:t>
        </w:r>
        <w:r w:rsidRPr="00E4035A">
          <w:rPr>
            <w:rFonts w:ascii="宋体" w:eastAsia="宋体"/>
            <w:noProof/>
            <w:webHidden/>
            <w:sz w:val="24"/>
            <w:szCs w:val="24"/>
          </w:rPr>
          <w:fldChar w:fldCharType="end"/>
        </w:r>
      </w:hyperlink>
    </w:p>
    <w:p w14:paraId="73B0E1B1" w14:textId="3285522C" w:rsidR="00A41F11" w:rsidRPr="00E4035A" w:rsidRDefault="00A41F11" w:rsidP="0007395C">
      <w:pPr>
        <w:pStyle w:val="TOC3"/>
        <w:rPr>
          <w:rFonts w:ascii="宋体" w:eastAsia="宋体" w:cstheme="minorBidi"/>
          <w:kern w:val="2"/>
          <w14:ligatures w14:val="standardContextual"/>
        </w:rPr>
      </w:pPr>
      <w:hyperlink w:anchor="_Toc192629358" w:history="1">
        <w:r w:rsidRPr="00E4035A">
          <w:rPr>
            <w:rStyle w:val="ae"/>
            <w:rFonts w:ascii="宋体" w:eastAsia="宋体"/>
            <w:u w:val="none"/>
          </w:rPr>
          <w:t>2.4.1 数据源提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6</w:t>
        </w:r>
        <w:r w:rsidRPr="00E4035A">
          <w:rPr>
            <w:rFonts w:ascii="宋体" w:eastAsia="宋体"/>
            <w:webHidden/>
          </w:rPr>
          <w:fldChar w:fldCharType="end"/>
        </w:r>
      </w:hyperlink>
    </w:p>
    <w:p w14:paraId="63CF3C75" w14:textId="06128B63" w:rsidR="00A41F11" w:rsidRPr="00E4035A" w:rsidRDefault="00A41F11" w:rsidP="0007395C">
      <w:pPr>
        <w:pStyle w:val="TOC3"/>
        <w:rPr>
          <w:rFonts w:ascii="宋体" w:eastAsia="宋体" w:cstheme="minorBidi"/>
          <w:kern w:val="2"/>
          <w14:ligatures w14:val="standardContextual"/>
        </w:rPr>
      </w:pPr>
      <w:hyperlink w:anchor="_Toc192629359" w:history="1">
        <w:r w:rsidRPr="00E4035A">
          <w:rPr>
            <w:rStyle w:val="ae"/>
            <w:rFonts w:ascii="宋体" w:eastAsia="宋体"/>
            <w:u w:val="none"/>
          </w:rPr>
          <w:t>2.4.2 地层数据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7</w:t>
        </w:r>
        <w:r w:rsidRPr="00E4035A">
          <w:rPr>
            <w:rFonts w:ascii="宋体" w:eastAsia="宋体"/>
            <w:webHidden/>
          </w:rPr>
          <w:fldChar w:fldCharType="end"/>
        </w:r>
      </w:hyperlink>
    </w:p>
    <w:p w14:paraId="204F49C5" w14:textId="279F7FC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0" w:history="1">
        <w:r w:rsidRPr="00E4035A">
          <w:rPr>
            <w:rStyle w:val="ae"/>
            <w:rFonts w:ascii="宋体" w:eastAsia="宋体"/>
            <w:noProof/>
            <w:sz w:val="24"/>
            <w:szCs w:val="24"/>
            <w:u w:val="none"/>
          </w:rPr>
          <w:t>2.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9</w:t>
        </w:r>
        <w:r w:rsidRPr="00E4035A">
          <w:rPr>
            <w:rFonts w:ascii="宋体" w:eastAsia="宋体"/>
            <w:noProof/>
            <w:webHidden/>
            <w:sz w:val="24"/>
            <w:szCs w:val="24"/>
          </w:rPr>
          <w:fldChar w:fldCharType="end"/>
        </w:r>
      </w:hyperlink>
    </w:p>
    <w:p w14:paraId="1CCDC84F" w14:textId="5D041561"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61" w:history="1">
        <w:r w:rsidRPr="00E4035A">
          <w:rPr>
            <w:rStyle w:val="ae"/>
            <w:rFonts w:ascii="宋体" w:eastAsia="宋体" w:cs="Arial"/>
            <w:noProof/>
            <w:kern w:val="36"/>
            <w:sz w:val="24"/>
            <w:szCs w:val="24"/>
            <w:u w:val="none"/>
          </w:rPr>
          <w:t>3</w:t>
        </w:r>
        <w:r w:rsidRPr="00E4035A">
          <w:rPr>
            <w:rStyle w:val="ae"/>
            <w:rFonts w:ascii="宋体" w:eastAsia="宋体"/>
            <w:noProof/>
            <w:kern w:val="36"/>
            <w:sz w:val="24"/>
            <w:szCs w:val="24"/>
            <w:u w:val="none"/>
          </w:rPr>
          <w:t>基于WebGL可视化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1D8A4BF4" w14:textId="68D8997D"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2" w:history="1">
        <w:r w:rsidRPr="00E4035A">
          <w:rPr>
            <w:rStyle w:val="ae"/>
            <w:rFonts w:ascii="宋体" w:eastAsia="宋体"/>
            <w:noProof/>
            <w:sz w:val="24"/>
            <w:szCs w:val="24"/>
            <w:u w:val="none"/>
          </w:rPr>
          <w:t>3.1 WebGL 可视化技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5D908D88" w14:textId="3CBCC5E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3" w:history="1">
        <w:r w:rsidRPr="00E4035A">
          <w:rPr>
            <w:rStyle w:val="ae"/>
            <w:rFonts w:ascii="宋体" w:eastAsia="宋体"/>
            <w:noProof/>
            <w:sz w:val="24"/>
            <w:szCs w:val="24"/>
            <w:u w:val="none"/>
          </w:rPr>
          <w:t>3.2 构建三维可视化场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1</w:t>
        </w:r>
        <w:r w:rsidRPr="00E4035A">
          <w:rPr>
            <w:rFonts w:ascii="宋体" w:eastAsia="宋体"/>
            <w:noProof/>
            <w:webHidden/>
            <w:sz w:val="24"/>
            <w:szCs w:val="24"/>
          </w:rPr>
          <w:fldChar w:fldCharType="end"/>
        </w:r>
      </w:hyperlink>
    </w:p>
    <w:p w14:paraId="0D927599" w14:textId="597911C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4" w:history="1">
        <w:r w:rsidRPr="00E4035A">
          <w:rPr>
            <w:rStyle w:val="ae"/>
            <w:rFonts w:ascii="宋体" w:eastAsia="宋体"/>
            <w:noProof/>
            <w:sz w:val="24"/>
            <w:szCs w:val="24"/>
            <w:u w:val="none"/>
          </w:rPr>
          <w:t xml:space="preserve">3.3 </w:t>
        </w:r>
        <w:r w:rsidRPr="00E4035A">
          <w:rPr>
            <w:rStyle w:val="ae"/>
            <w:rFonts w:ascii="宋体" w:eastAsia="宋体"/>
            <w:bCs/>
            <w:noProof/>
            <w:sz w:val="24"/>
            <w:szCs w:val="24"/>
            <w:u w:val="none"/>
          </w:rPr>
          <w:t>地质模型纹理方法（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4</w:t>
        </w:r>
        <w:r w:rsidRPr="00E4035A">
          <w:rPr>
            <w:rFonts w:ascii="宋体" w:eastAsia="宋体"/>
            <w:noProof/>
            <w:webHidden/>
            <w:sz w:val="24"/>
            <w:szCs w:val="24"/>
          </w:rPr>
          <w:fldChar w:fldCharType="end"/>
        </w:r>
      </w:hyperlink>
    </w:p>
    <w:p w14:paraId="46B6243B" w14:textId="258E5318" w:rsidR="00A41F11" w:rsidRPr="00E4035A" w:rsidRDefault="00A41F11" w:rsidP="0007395C">
      <w:pPr>
        <w:pStyle w:val="TOC3"/>
        <w:rPr>
          <w:rFonts w:ascii="宋体" w:eastAsia="宋体" w:cstheme="minorBidi"/>
          <w:kern w:val="2"/>
          <w14:ligatures w14:val="standardContextual"/>
        </w:rPr>
      </w:pPr>
      <w:hyperlink w:anchor="_Toc192629365" w:history="1">
        <w:r w:rsidRPr="00E4035A">
          <w:rPr>
            <w:rStyle w:val="ae"/>
            <w:rFonts w:ascii="宋体" w:eastAsia="宋体"/>
            <w:u w:val="none"/>
          </w:rPr>
          <w:t>3.3.1 模型表面法向量计算与方向判断</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4</w:t>
        </w:r>
        <w:r w:rsidRPr="00E4035A">
          <w:rPr>
            <w:rFonts w:ascii="宋体" w:eastAsia="宋体"/>
            <w:webHidden/>
          </w:rPr>
          <w:fldChar w:fldCharType="end"/>
        </w:r>
      </w:hyperlink>
    </w:p>
    <w:p w14:paraId="5498C75F" w14:textId="130C9671" w:rsidR="00A41F11" w:rsidRPr="00E4035A" w:rsidRDefault="00A41F11" w:rsidP="0007395C">
      <w:pPr>
        <w:pStyle w:val="TOC3"/>
        <w:rPr>
          <w:rFonts w:ascii="宋体" w:eastAsia="宋体" w:cstheme="minorBidi"/>
          <w:kern w:val="2"/>
          <w14:ligatures w14:val="standardContextual"/>
        </w:rPr>
      </w:pPr>
      <w:hyperlink w:anchor="_Toc192629366" w:history="1">
        <w:r w:rsidRPr="00E4035A">
          <w:rPr>
            <w:rStyle w:val="ae"/>
            <w:rFonts w:ascii="宋体" w:eastAsia="宋体"/>
            <w:u w:val="none"/>
          </w:rPr>
          <w:t>3.3.2 纹理包围盒计算</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6</w:t>
        </w:r>
        <w:r w:rsidRPr="00E4035A">
          <w:rPr>
            <w:rFonts w:ascii="宋体" w:eastAsia="宋体"/>
            <w:webHidden/>
          </w:rPr>
          <w:fldChar w:fldCharType="end"/>
        </w:r>
      </w:hyperlink>
    </w:p>
    <w:p w14:paraId="04255C7C" w14:textId="5C297751" w:rsidR="00A41F11" w:rsidRPr="00E4035A" w:rsidRDefault="00A41F11" w:rsidP="0007395C">
      <w:pPr>
        <w:pStyle w:val="TOC3"/>
        <w:rPr>
          <w:rFonts w:ascii="宋体" w:eastAsia="宋体" w:cstheme="minorBidi"/>
          <w:kern w:val="2"/>
          <w14:ligatures w14:val="standardContextual"/>
        </w:rPr>
      </w:pPr>
      <w:hyperlink w:anchor="_Toc192629367" w:history="1">
        <w:r w:rsidRPr="00E4035A">
          <w:rPr>
            <w:rStyle w:val="ae"/>
            <w:rFonts w:ascii="宋体" w:eastAsia="宋体"/>
            <w:u w:val="none"/>
          </w:rPr>
          <w:t>3.3.3 模型纹理 UV 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7</w:t>
        </w:r>
        <w:r w:rsidRPr="00E4035A">
          <w:rPr>
            <w:rFonts w:ascii="宋体" w:eastAsia="宋体"/>
            <w:webHidden/>
          </w:rPr>
          <w:fldChar w:fldCharType="end"/>
        </w:r>
      </w:hyperlink>
    </w:p>
    <w:p w14:paraId="2859B3C6" w14:textId="5C3DCC6B" w:rsidR="00A41F11" w:rsidRPr="00E4035A" w:rsidRDefault="00A41F11" w:rsidP="0007395C">
      <w:pPr>
        <w:pStyle w:val="TOC3"/>
        <w:rPr>
          <w:rFonts w:ascii="宋体" w:eastAsia="宋体" w:cstheme="minorBidi"/>
          <w:kern w:val="2"/>
          <w14:ligatures w14:val="standardContextual"/>
        </w:rPr>
      </w:pPr>
      <w:hyperlink w:anchor="_Toc192629368" w:history="1">
        <w:r w:rsidRPr="00E4035A">
          <w:rPr>
            <w:rStyle w:val="ae"/>
            <w:rFonts w:ascii="宋体" w:eastAsia="宋体"/>
            <w:u w:val="none"/>
          </w:rPr>
          <w:t>3.3.4 纹理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9</w:t>
        </w:r>
        <w:r w:rsidRPr="00E4035A">
          <w:rPr>
            <w:rFonts w:ascii="宋体" w:eastAsia="宋体"/>
            <w:webHidden/>
          </w:rPr>
          <w:fldChar w:fldCharType="end"/>
        </w:r>
      </w:hyperlink>
    </w:p>
    <w:p w14:paraId="14528BA6" w14:textId="219FC97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9" w:history="1">
        <w:r w:rsidRPr="00E4035A">
          <w:rPr>
            <w:rStyle w:val="ae"/>
            <w:rFonts w:ascii="宋体" w:eastAsia="宋体" w:cs="Times New Roman"/>
            <w:noProof/>
            <w:sz w:val="24"/>
            <w:szCs w:val="24"/>
            <w:u w:val="none"/>
          </w:rPr>
          <w:t>3.4 交互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1</w:t>
        </w:r>
        <w:r w:rsidRPr="00E4035A">
          <w:rPr>
            <w:rFonts w:ascii="宋体" w:eastAsia="宋体"/>
            <w:noProof/>
            <w:webHidden/>
            <w:sz w:val="24"/>
            <w:szCs w:val="24"/>
          </w:rPr>
          <w:fldChar w:fldCharType="end"/>
        </w:r>
      </w:hyperlink>
    </w:p>
    <w:p w14:paraId="3DC4152E" w14:textId="7FF4F46A" w:rsidR="00A41F11" w:rsidRPr="00E4035A" w:rsidRDefault="00A41F11" w:rsidP="0007395C">
      <w:pPr>
        <w:pStyle w:val="TOC3"/>
        <w:rPr>
          <w:rFonts w:ascii="宋体" w:eastAsia="宋体" w:cstheme="minorBidi"/>
          <w:kern w:val="2"/>
          <w14:ligatures w14:val="standardContextual"/>
        </w:rPr>
      </w:pPr>
      <w:hyperlink w:anchor="_Toc192629370" w:history="1">
        <w:r w:rsidRPr="00E4035A">
          <w:rPr>
            <w:rStyle w:val="ae"/>
            <w:rFonts w:ascii="宋体" w:eastAsia="宋体"/>
            <w:u w:val="none"/>
          </w:rPr>
          <w:t>3.4.1 射线追踪</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0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1</w:t>
        </w:r>
        <w:r w:rsidRPr="00E4035A">
          <w:rPr>
            <w:rFonts w:ascii="宋体" w:eastAsia="宋体"/>
            <w:webHidden/>
          </w:rPr>
          <w:fldChar w:fldCharType="end"/>
        </w:r>
      </w:hyperlink>
    </w:p>
    <w:p w14:paraId="266D5031" w14:textId="09E5A7C3" w:rsidR="00A41F11" w:rsidRPr="00E4035A" w:rsidRDefault="00A41F11" w:rsidP="0007395C">
      <w:pPr>
        <w:pStyle w:val="TOC3"/>
        <w:rPr>
          <w:rFonts w:ascii="宋体" w:eastAsia="宋体" w:cstheme="minorBidi"/>
          <w:kern w:val="2"/>
          <w14:ligatures w14:val="standardContextual"/>
        </w:rPr>
      </w:pPr>
      <w:hyperlink w:anchor="_Toc192629371" w:history="1">
        <w:r w:rsidRPr="00E4035A">
          <w:rPr>
            <w:rStyle w:val="ae"/>
            <w:rFonts w:ascii="宋体" w:eastAsia="宋体"/>
            <w:u w:val="none"/>
          </w:rPr>
          <w:t>3.4.2 模型观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2</w:t>
        </w:r>
        <w:r w:rsidRPr="00E4035A">
          <w:rPr>
            <w:rFonts w:ascii="宋体" w:eastAsia="宋体"/>
            <w:webHidden/>
          </w:rPr>
          <w:fldChar w:fldCharType="end"/>
        </w:r>
      </w:hyperlink>
    </w:p>
    <w:p w14:paraId="4AAA3068" w14:textId="4117B2E0" w:rsidR="00A41F11" w:rsidRPr="00E4035A" w:rsidRDefault="00A41F11" w:rsidP="0007395C">
      <w:pPr>
        <w:pStyle w:val="TOC3"/>
        <w:rPr>
          <w:rFonts w:ascii="宋体" w:eastAsia="宋体" w:cstheme="minorBidi"/>
          <w:kern w:val="2"/>
          <w14:ligatures w14:val="standardContextual"/>
        </w:rPr>
      </w:pPr>
      <w:hyperlink w:anchor="_Toc192629372" w:history="1">
        <w:r w:rsidRPr="00E4035A">
          <w:rPr>
            <w:rStyle w:val="ae"/>
            <w:rFonts w:ascii="宋体" w:eastAsia="宋体"/>
            <w:u w:val="none"/>
          </w:rPr>
          <w:t>3.4.3巷道漫游</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4</w:t>
        </w:r>
        <w:r w:rsidRPr="00E4035A">
          <w:rPr>
            <w:rFonts w:ascii="宋体" w:eastAsia="宋体"/>
            <w:webHidden/>
          </w:rPr>
          <w:fldChar w:fldCharType="end"/>
        </w:r>
      </w:hyperlink>
    </w:p>
    <w:p w14:paraId="7E0FDFFE" w14:textId="0A540E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3" w:history="1">
        <w:r w:rsidRPr="00E4035A">
          <w:rPr>
            <w:rStyle w:val="ae"/>
            <w:rFonts w:ascii="宋体" w:eastAsia="宋体"/>
            <w:noProof/>
            <w:sz w:val="24"/>
            <w:szCs w:val="24"/>
            <w:u w:val="none"/>
          </w:rPr>
          <w:t>3.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5</w:t>
        </w:r>
        <w:r w:rsidRPr="00E4035A">
          <w:rPr>
            <w:rFonts w:ascii="宋体" w:eastAsia="宋体"/>
            <w:noProof/>
            <w:webHidden/>
            <w:sz w:val="24"/>
            <w:szCs w:val="24"/>
          </w:rPr>
          <w:fldChar w:fldCharType="end"/>
        </w:r>
      </w:hyperlink>
    </w:p>
    <w:p w14:paraId="421107CA" w14:textId="781FB1EF"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74" w:history="1">
        <w:r w:rsidRPr="00E4035A">
          <w:rPr>
            <w:rStyle w:val="ae"/>
            <w:rFonts w:ascii="宋体" w:eastAsia="宋体" w:cs="Arial"/>
            <w:noProof/>
            <w:kern w:val="36"/>
            <w:sz w:val="24"/>
            <w:szCs w:val="24"/>
            <w:u w:val="none"/>
          </w:rPr>
          <w:t>4三维地质模型可视化系统开发</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2264953E" w14:textId="36D191B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5" w:history="1">
        <w:r w:rsidRPr="00E4035A">
          <w:rPr>
            <w:rStyle w:val="ae"/>
            <w:rFonts w:ascii="宋体" w:eastAsia="宋体"/>
            <w:noProof/>
            <w:sz w:val="24"/>
            <w:szCs w:val="24"/>
            <w:u w:val="none"/>
          </w:rPr>
          <w:t>4.1 系统结构及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5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07BE4298" w14:textId="1B84D9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6" w:history="1">
        <w:r w:rsidRPr="00E4035A">
          <w:rPr>
            <w:rStyle w:val="ae"/>
            <w:rFonts w:ascii="宋体" w:eastAsia="宋体"/>
            <w:noProof/>
            <w:sz w:val="24"/>
            <w:szCs w:val="24"/>
            <w:u w:val="none"/>
          </w:rPr>
          <w:t>4.2</w:t>
        </w:r>
        <w:r w:rsidRPr="00E4035A">
          <w:rPr>
            <w:rStyle w:val="ae"/>
            <w:rFonts w:ascii="宋体" w:eastAsia="宋体"/>
            <w:bCs/>
            <w:noProof/>
            <w:sz w:val="24"/>
            <w:szCs w:val="24"/>
            <w:u w:val="none"/>
          </w:rPr>
          <w:t>模型可视化及优化</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6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0</w:t>
        </w:r>
        <w:r w:rsidRPr="00E4035A">
          <w:rPr>
            <w:rFonts w:ascii="宋体" w:eastAsia="宋体"/>
            <w:noProof/>
            <w:webHidden/>
            <w:sz w:val="24"/>
            <w:szCs w:val="24"/>
          </w:rPr>
          <w:fldChar w:fldCharType="end"/>
        </w:r>
      </w:hyperlink>
    </w:p>
    <w:p w14:paraId="290D773E" w14:textId="2C50B192" w:rsidR="00A41F11" w:rsidRPr="00E4035A" w:rsidRDefault="00A41F11" w:rsidP="0007395C">
      <w:pPr>
        <w:pStyle w:val="TOC3"/>
        <w:rPr>
          <w:rFonts w:ascii="宋体" w:eastAsia="宋体" w:cstheme="minorBidi"/>
          <w:kern w:val="2"/>
          <w14:ligatures w14:val="standardContextual"/>
        </w:rPr>
      </w:pPr>
      <w:hyperlink w:anchor="_Toc192629377" w:history="1">
        <w:r w:rsidRPr="00E4035A">
          <w:rPr>
            <w:rStyle w:val="ae"/>
            <w:rFonts w:ascii="宋体" w:eastAsia="宋体"/>
            <w:u w:val="none"/>
          </w:rPr>
          <w:t>4.2.1模型可视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0</w:t>
        </w:r>
        <w:r w:rsidRPr="00E4035A">
          <w:rPr>
            <w:rFonts w:ascii="宋体" w:eastAsia="宋体"/>
            <w:webHidden/>
          </w:rPr>
          <w:fldChar w:fldCharType="end"/>
        </w:r>
      </w:hyperlink>
    </w:p>
    <w:p w14:paraId="04A45DF1" w14:textId="4A70B200" w:rsidR="00A41F11" w:rsidRPr="00E4035A" w:rsidRDefault="00A41F11" w:rsidP="0007395C">
      <w:pPr>
        <w:pStyle w:val="TOC3"/>
        <w:rPr>
          <w:rFonts w:ascii="宋体" w:eastAsia="宋体" w:cstheme="minorBidi"/>
          <w:kern w:val="2"/>
          <w14:ligatures w14:val="standardContextual"/>
        </w:rPr>
      </w:pPr>
      <w:hyperlink w:anchor="_Toc192629378" w:history="1">
        <w:r w:rsidRPr="00E4035A">
          <w:rPr>
            <w:rStyle w:val="ae"/>
            <w:rFonts w:ascii="宋体" w:eastAsia="宋体"/>
            <w:u w:val="none"/>
          </w:rPr>
          <w:t>4.2.2地层模型可视化优化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3</w:t>
        </w:r>
        <w:r w:rsidRPr="00E4035A">
          <w:rPr>
            <w:rFonts w:ascii="宋体" w:eastAsia="宋体"/>
            <w:webHidden/>
          </w:rPr>
          <w:fldChar w:fldCharType="end"/>
        </w:r>
      </w:hyperlink>
    </w:p>
    <w:p w14:paraId="30B4A6EA" w14:textId="3ED5B0F9" w:rsidR="00A41F11" w:rsidRPr="00E4035A" w:rsidRDefault="00A41F11" w:rsidP="0007395C">
      <w:pPr>
        <w:pStyle w:val="TOC3"/>
        <w:rPr>
          <w:rFonts w:ascii="宋体" w:eastAsia="宋体" w:cstheme="minorBidi"/>
          <w:kern w:val="2"/>
          <w14:ligatures w14:val="standardContextual"/>
        </w:rPr>
      </w:pPr>
      <w:hyperlink w:anchor="_Toc192629379" w:history="1">
        <w:r w:rsidRPr="00E4035A">
          <w:rPr>
            <w:rStyle w:val="ae"/>
            <w:rFonts w:ascii="宋体" w:eastAsia="宋体"/>
            <w:u w:val="none"/>
          </w:rPr>
          <w:t>4.2.3基于VUE3系统开发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7</w:t>
        </w:r>
        <w:r w:rsidRPr="00E4035A">
          <w:rPr>
            <w:rFonts w:ascii="宋体" w:eastAsia="宋体"/>
            <w:webHidden/>
          </w:rPr>
          <w:fldChar w:fldCharType="end"/>
        </w:r>
      </w:hyperlink>
    </w:p>
    <w:p w14:paraId="1D7439F9" w14:textId="11E93BF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0" w:history="1">
        <w:r w:rsidRPr="00E4035A">
          <w:rPr>
            <w:rStyle w:val="ae"/>
            <w:rFonts w:ascii="宋体" w:eastAsia="宋体"/>
            <w:noProof/>
            <w:sz w:val="24"/>
            <w:szCs w:val="24"/>
            <w:u w:val="none"/>
          </w:rPr>
          <w:t>4.3</w:t>
        </w:r>
        <w:r w:rsidRPr="00E4035A">
          <w:rPr>
            <w:rStyle w:val="ae"/>
            <w:rFonts w:ascii="宋体" w:eastAsia="宋体"/>
            <w:bCs/>
            <w:noProof/>
            <w:sz w:val="24"/>
            <w:szCs w:val="24"/>
            <w:u w:val="none"/>
          </w:rPr>
          <w:t>地层层间距分布计算</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2</w:t>
        </w:r>
        <w:r w:rsidRPr="00E4035A">
          <w:rPr>
            <w:rFonts w:ascii="宋体" w:eastAsia="宋体"/>
            <w:noProof/>
            <w:webHidden/>
            <w:sz w:val="24"/>
            <w:szCs w:val="24"/>
          </w:rPr>
          <w:fldChar w:fldCharType="end"/>
        </w:r>
      </w:hyperlink>
    </w:p>
    <w:p w14:paraId="0EE0CC91" w14:textId="3117E3B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1" w:history="1">
        <w:r w:rsidRPr="00E4035A">
          <w:rPr>
            <w:rStyle w:val="ae"/>
            <w:rFonts w:ascii="宋体" w:eastAsia="宋体"/>
            <w:noProof/>
            <w:sz w:val="24"/>
            <w:szCs w:val="24"/>
            <w:u w:val="none"/>
          </w:rPr>
          <w:t>4.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4</w:t>
        </w:r>
        <w:r w:rsidRPr="00E4035A">
          <w:rPr>
            <w:rFonts w:ascii="宋体" w:eastAsia="宋体"/>
            <w:noProof/>
            <w:webHidden/>
            <w:sz w:val="24"/>
            <w:szCs w:val="24"/>
          </w:rPr>
          <w:fldChar w:fldCharType="end"/>
        </w:r>
      </w:hyperlink>
    </w:p>
    <w:p w14:paraId="6114989C" w14:textId="3C6A7DD9"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2" w:history="1">
        <w:r w:rsidRPr="00E4035A">
          <w:rPr>
            <w:rStyle w:val="ae"/>
            <w:rFonts w:ascii="宋体" w:eastAsia="宋体" w:cs="Arial"/>
            <w:noProof/>
            <w:kern w:val="36"/>
            <w:sz w:val="24"/>
            <w:szCs w:val="24"/>
            <w:u w:val="none"/>
          </w:rPr>
          <w:t>5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6E2F92E1" w14:textId="5F67AC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3" w:history="1">
        <w:r w:rsidRPr="00E4035A">
          <w:rPr>
            <w:rStyle w:val="ae"/>
            <w:rFonts w:ascii="宋体" w:eastAsia="宋体"/>
            <w:noProof/>
            <w:sz w:val="24"/>
            <w:szCs w:val="24"/>
            <w:u w:val="none"/>
          </w:rPr>
          <w:t>5.1 研究区概况</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3222A565" w14:textId="49D1C27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4" w:history="1">
        <w:r w:rsidRPr="00E4035A">
          <w:rPr>
            <w:rStyle w:val="ae"/>
            <w:rFonts w:ascii="宋体" w:eastAsia="宋体"/>
            <w:noProof/>
            <w:sz w:val="24"/>
            <w:szCs w:val="24"/>
            <w:u w:val="none"/>
          </w:rPr>
          <w:t>5.2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7</w:t>
        </w:r>
        <w:r w:rsidRPr="00E4035A">
          <w:rPr>
            <w:rFonts w:ascii="宋体" w:eastAsia="宋体"/>
            <w:noProof/>
            <w:webHidden/>
            <w:sz w:val="24"/>
            <w:szCs w:val="24"/>
          </w:rPr>
          <w:fldChar w:fldCharType="end"/>
        </w:r>
      </w:hyperlink>
    </w:p>
    <w:p w14:paraId="762FDD7E" w14:textId="78EBBFDB" w:rsidR="00A41F11" w:rsidRPr="00E4035A" w:rsidRDefault="00A41F11" w:rsidP="0007395C">
      <w:pPr>
        <w:pStyle w:val="TOC3"/>
        <w:rPr>
          <w:rFonts w:ascii="宋体" w:eastAsia="宋体" w:cstheme="minorBidi"/>
          <w:kern w:val="2"/>
          <w14:ligatures w14:val="standardContextual"/>
        </w:rPr>
      </w:pPr>
      <w:hyperlink w:anchor="_Toc192629385" w:history="1">
        <w:r w:rsidRPr="00E4035A">
          <w:rPr>
            <w:rStyle w:val="ae"/>
            <w:rFonts w:ascii="宋体" w:eastAsia="宋体"/>
            <w:u w:val="none"/>
          </w:rPr>
          <w:t>5.2.1三维地质模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67</w:t>
        </w:r>
        <w:r w:rsidRPr="00E4035A">
          <w:rPr>
            <w:rFonts w:ascii="宋体" w:eastAsia="宋体"/>
            <w:webHidden/>
          </w:rPr>
          <w:fldChar w:fldCharType="end"/>
        </w:r>
      </w:hyperlink>
    </w:p>
    <w:p w14:paraId="255127C1" w14:textId="70FC9523" w:rsidR="00A41F11" w:rsidRPr="00E4035A" w:rsidRDefault="00A41F11" w:rsidP="0007395C">
      <w:pPr>
        <w:pStyle w:val="TOC3"/>
        <w:rPr>
          <w:rFonts w:ascii="宋体" w:eastAsia="宋体" w:cstheme="minorBidi"/>
          <w:kern w:val="2"/>
          <w14:ligatures w14:val="standardContextual"/>
        </w:rPr>
      </w:pPr>
      <w:hyperlink w:anchor="_Toc192629386" w:history="1">
        <w:r w:rsidRPr="00E4035A">
          <w:rPr>
            <w:rStyle w:val="ae"/>
            <w:rFonts w:ascii="宋体" w:eastAsia="宋体"/>
            <w:u w:val="none"/>
          </w:rPr>
          <w:t>5.2.2 可视化应用实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2</w:t>
        </w:r>
        <w:r w:rsidRPr="00E4035A">
          <w:rPr>
            <w:rFonts w:ascii="宋体" w:eastAsia="宋体"/>
            <w:webHidden/>
          </w:rPr>
          <w:fldChar w:fldCharType="end"/>
        </w:r>
      </w:hyperlink>
    </w:p>
    <w:p w14:paraId="356EF00E" w14:textId="242BAB0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7" w:history="1">
        <w:r w:rsidRPr="00E4035A">
          <w:rPr>
            <w:rStyle w:val="ae"/>
            <w:rFonts w:ascii="宋体" w:eastAsia="宋体"/>
            <w:noProof/>
            <w:sz w:val="24"/>
            <w:szCs w:val="24"/>
            <w:u w:val="none"/>
          </w:rPr>
          <w:t>5.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8</w:t>
        </w:r>
        <w:r w:rsidRPr="00E4035A">
          <w:rPr>
            <w:rFonts w:ascii="宋体" w:eastAsia="宋体"/>
            <w:noProof/>
            <w:webHidden/>
            <w:sz w:val="24"/>
            <w:szCs w:val="24"/>
          </w:rPr>
          <w:fldChar w:fldCharType="end"/>
        </w:r>
      </w:hyperlink>
    </w:p>
    <w:p w14:paraId="7BFC13DC" w14:textId="02230AFE"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8" w:history="1">
        <w:r w:rsidRPr="00E4035A">
          <w:rPr>
            <w:rStyle w:val="ae"/>
            <w:rFonts w:ascii="宋体" w:eastAsia="宋体" w:cs="Arial"/>
            <w:noProof/>
            <w:kern w:val="36"/>
            <w:sz w:val="24"/>
            <w:szCs w:val="24"/>
            <w:u w:val="none"/>
          </w:rPr>
          <w:t>6 结论与展望</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9</w:t>
        </w:r>
        <w:r w:rsidRPr="00E4035A">
          <w:rPr>
            <w:rFonts w:ascii="宋体" w:eastAsia="宋体"/>
            <w:noProof/>
            <w:webHidden/>
            <w:sz w:val="24"/>
            <w:szCs w:val="24"/>
          </w:rPr>
          <w:fldChar w:fldCharType="end"/>
        </w:r>
      </w:hyperlink>
    </w:p>
    <w:p w14:paraId="1092E9C4" w14:textId="201364BC"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9" w:history="1">
        <w:r w:rsidRPr="00E4035A">
          <w:rPr>
            <w:rStyle w:val="ae"/>
            <w:rFonts w:ascii="宋体" w:eastAsia="宋体"/>
            <w:noProof/>
            <w:kern w:val="36"/>
            <w:sz w:val="24"/>
            <w:szCs w:val="24"/>
            <w:u w:val="none"/>
          </w:rPr>
          <w:t>参考文献</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81</w:t>
        </w:r>
        <w:r w:rsidRPr="00E4035A">
          <w:rPr>
            <w:rFonts w:ascii="宋体" w:eastAsia="宋体"/>
            <w:noProof/>
            <w:webHidden/>
            <w:sz w:val="24"/>
            <w:szCs w:val="24"/>
          </w:rPr>
          <w:fldChar w:fldCharType="end"/>
        </w:r>
      </w:hyperlink>
    </w:p>
    <w:p w14:paraId="6F1ECE01" w14:textId="11B55917"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0" w:history="1">
        <w:r w:rsidRPr="00E4035A">
          <w:rPr>
            <w:rStyle w:val="ae"/>
            <w:rFonts w:ascii="宋体" w:eastAsia="宋体"/>
            <w:noProof/>
            <w:kern w:val="36"/>
            <w:sz w:val="24"/>
            <w:szCs w:val="24"/>
            <w:u w:val="none"/>
          </w:rPr>
          <w:t>致  谢</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1</w:t>
        </w:r>
        <w:r w:rsidRPr="00E4035A">
          <w:rPr>
            <w:rFonts w:ascii="宋体" w:eastAsia="宋体"/>
            <w:noProof/>
            <w:webHidden/>
            <w:sz w:val="24"/>
            <w:szCs w:val="24"/>
          </w:rPr>
          <w:fldChar w:fldCharType="end"/>
        </w:r>
      </w:hyperlink>
    </w:p>
    <w:p w14:paraId="0BD1F959" w14:textId="5D39D8BB"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1" w:history="1">
        <w:r w:rsidRPr="00E4035A">
          <w:rPr>
            <w:rStyle w:val="ae"/>
            <w:rFonts w:ascii="宋体" w:eastAsia="宋体"/>
            <w:noProof/>
            <w:kern w:val="36"/>
            <w:sz w:val="24"/>
            <w:szCs w:val="24"/>
            <w:u w:val="none"/>
          </w:rPr>
          <w:t>作者简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2</w:t>
        </w:r>
        <w:r w:rsidRPr="00E4035A">
          <w:rPr>
            <w:rFonts w:ascii="宋体" w:eastAsia="宋体"/>
            <w:noProof/>
            <w:webHidden/>
            <w:sz w:val="24"/>
            <w:szCs w:val="24"/>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E4035A">
        <w:rPr>
          <w:sz w:val="44"/>
          <w:szCs w:val="44"/>
          <w:lang w:val="en-GB"/>
        </w:rPr>
        <w:lastRenderedPageBreak/>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3499D4E4" w:rsidR="006C2995" w:rsidRPr="00893DE6" w:rsidRDefault="006C2995"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 w:name="_Toc192629340"/>
      <w:r w:rsidRPr="006C2995">
        <w:rPr>
          <w:rFonts w:eastAsia="黑体"/>
          <w:sz w:val="28"/>
          <w:szCs w:val="32"/>
        </w:rPr>
        <w:t xml:space="preserve">1.1 </w:t>
      </w:r>
      <w:r w:rsidRPr="006C2995">
        <w:rPr>
          <w:rFonts w:eastAsia="黑体" w:hint="eastAsia"/>
          <w:sz w:val="28"/>
          <w:szCs w:val="32"/>
        </w:rPr>
        <w:t>研究背景及意义</w:t>
      </w:r>
      <w:bookmarkEnd w:id="7"/>
    </w:p>
    <w:p w14:paraId="570D28F1" w14:textId="457B6AAC" w:rsidR="006C2995"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精确模型需求</w:t>
      </w:r>
      <w:r w:rsidR="00C23505" w:rsidRPr="00E4035A">
        <w:rPr>
          <w:rFonts w:ascii="Times New Roman" w:hAnsi="Times New Roman" w:cs="Times New Roman" w:hint="eastAsia"/>
          <w:kern w:val="2"/>
        </w:rPr>
        <w:t>的</w:t>
      </w:r>
      <w:r w:rsidRPr="00E4035A">
        <w:rPr>
          <w:rFonts w:ascii="Times New Roman" w:hAnsi="Times New Roman" w:cs="Times New Roman"/>
          <w:kern w:val="2"/>
        </w:rPr>
        <w:t>增加</w:t>
      </w:r>
      <w:r w:rsidR="006C2995" w:rsidRPr="00E4035A">
        <w:rPr>
          <w:rFonts w:ascii="Times New Roman" w:hAnsi="Times New Roman" w:cs="Times New Roman" w:hint="eastAsia"/>
          <w:kern w:val="2"/>
        </w:rPr>
        <w:t>，传统的二维地质图已难以满足复杂地质体的精确表达和分析需求，三维地质建模能够更加直观、准确地呈现地质体的空间形态，提供更丰富的地质信息，这对于提升地质工程设计的</w:t>
      </w:r>
      <w:r w:rsidR="00F15EA7">
        <w:rPr>
          <w:rFonts w:ascii="Times New Roman" w:hAnsi="Times New Roman" w:cs="Times New Roman" w:hint="eastAsia"/>
          <w:kern w:val="2"/>
        </w:rPr>
        <w:t>质量</w:t>
      </w:r>
      <w:r w:rsidR="006C2995" w:rsidRPr="00E4035A">
        <w:rPr>
          <w:rFonts w:ascii="Times New Roman" w:hAnsi="Times New Roman" w:cs="Times New Roman" w:hint="eastAsia"/>
          <w:kern w:val="2"/>
        </w:rPr>
        <w:t>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r w:rsidR="00F15EA7">
        <w:rPr>
          <w:rFonts w:hint="eastAsia"/>
        </w:rPr>
        <w:t>三维地质可视化技术时间地质数据抽象成三维地物，极大提高了地质数据可读性，为地质结构的探查提供了便捷。</w:t>
      </w:r>
    </w:p>
    <w:p w14:paraId="78587CAA" w14:textId="006BE29E" w:rsidR="00615E79" w:rsidRPr="00615E79" w:rsidRDefault="00615E79" w:rsidP="00364815">
      <w:pPr>
        <w:snapToGrid w:val="0"/>
        <w:spacing w:after="120" w:line="300" w:lineRule="auto"/>
        <w:ind w:firstLineChars="200" w:firstLine="480"/>
        <w:rPr>
          <w:i/>
          <w:iCs/>
        </w:rPr>
      </w:pPr>
      <w:r>
        <w:rPr>
          <w:rFonts w:hint="eastAsia"/>
        </w:rPr>
        <w:t>三维地质可视化系统主要使用了图形学和三维可视化等相关技术去再现地质体和地质环境，进而实现地质数据的三维可视化，从而帮助工程师进行设计、施工、决策。但传统的三维</w:t>
      </w:r>
      <w:r w:rsidR="00A97D57">
        <w:rPr>
          <w:rFonts w:hint="eastAsia"/>
        </w:rPr>
        <w:t>可视化</w:t>
      </w:r>
      <w:r>
        <w:rPr>
          <w:rFonts w:hint="eastAsia"/>
        </w:rPr>
        <w:t>平台，往往依赖于昂贵的硬件资源并且在便捷性和跨平台能力等方面存在一些不足。</w:t>
      </w:r>
    </w:p>
    <w:p w14:paraId="1914DD1B" w14:textId="2F0B9895" w:rsidR="006C2995" w:rsidRPr="00E4035A" w:rsidRDefault="00615E79" w:rsidP="00DC2E18">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近年来，</w:t>
      </w:r>
      <w:r w:rsidR="00F15EA7">
        <w:rPr>
          <w:rFonts w:ascii="Times New Roman" w:hAnsi="Times New Roman" w:cs="Times New Roman" w:hint="eastAsia"/>
          <w:kern w:val="2"/>
        </w:rPr>
        <w:t>计算机图形学的不断创新发展与三维可视化技术的日益成熟，三维地质建模和三维模型可视化技术已成为地质学家研究热点。</w:t>
      </w:r>
      <w:r w:rsidR="00364815" w:rsidRPr="00E4035A">
        <w:rPr>
          <w:rFonts w:ascii="Times New Roman" w:hAnsi="Times New Roman" w:cs="Times New Roman" w:hint="eastAsia"/>
          <w:kern w:val="2"/>
        </w:rPr>
        <w:t>基于</w:t>
      </w:r>
      <w:r w:rsidR="00364815" w:rsidRPr="00E4035A">
        <w:rPr>
          <w:rFonts w:ascii="Times New Roman" w:hAnsi="Times New Roman" w:cs="Times New Roman" w:hint="eastAsia"/>
          <w:kern w:val="2"/>
        </w:rPr>
        <w:t>WebGL</w:t>
      </w:r>
      <w:r w:rsidR="00364815" w:rsidRPr="00E4035A">
        <w:rPr>
          <w:rFonts w:ascii="Times New Roman" w:hAnsi="Times New Roman" w:cs="Times New Roman" w:hint="eastAsia"/>
          <w:kern w:val="2"/>
        </w:rPr>
        <w:t>的三维地质模型可视化方法</w:t>
      </w:r>
      <w:r>
        <w:rPr>
          <w:rFonts w:ascii="Times New Roman" w:hAnsi="Times New Roman" w:cs="Times New Roman" w:hint="eastAsia"/>
          <w:kern w:val="2"/>
        </w:rPr>
        <w:t>成为了</w:t>
      </w:r>
      <w:r w:rsidR="00364815" w:rsidRPr="00E4035A">
        <w:rPr>
          <w:rFonts w:ascii="Times New Roman" w:hAnsi="Times New Roman" w:cs="Times New Roman" w:hint="eastAsia"/>
          <w:kern w:val="2"/>
        </w:rPr>
        <w:t>当前</w:t>
      </w:r>
      <w:r w:rsidR="003B3A52" w:rsidRPr="00E4035A">
        <w:rPr>
          <w:rFonts w:ascii="Times New Roman" w:hAnsi="Times New Roman" w:cs="Times New Roman" w:hint="eastAsia"/>
          <w:kern w:val="2"/>
        </w:rPr>
        <w:t>地质模型</w:t>
      </w:r>
      <w:r w:rsidR="00364815" w:rsidRPr="00E4035A">
        <w:rPr>
          <w:rFonts w:ascii="Times New Roman" w:hAnsi="Times New Roman" w:cs="Times New Roman" w:hint="eastAsia"/>
          <w:kern w:val="2"/>
        </w:rPr>
        <w:t>可视化的热门趋势</w:t>
      </w:r>
      <w:r>
        <w:rPr>
          <w:rFonts w:ascii="Times New Roman" w:hAnsi="Times New Roman" w:cs="Times New Roman" w:hint="eastAsia"/>
          <w:kern w:val="2"/>
        </w:rPr>
        <w:t>，</w:t>
      </w:r>
      <w:r w:rsidR="00364815" w:rsidRPr="00E4035A">
        <w:rPr>
          <w:rFonts w:ascii="Times New Roman" w:hAnsi="Times New Roman" w:cs="Times New Roman" w:hint="eastAsia"/>
          <w:kern w:val="2"/>
        </w:rPr>
        <w:t>作为一种基于浏览器的图形标准，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Pr>
          <w:rFonts w:ascii="Times New Roman" w:hAnsi="Times New Roman" w:cs="Times New Roman" w:hint="eastAsia"/>
          <w:kern w:val="2"/>
        </w:rPr>
        <w:t>基于</w:t>
      </w:r>
      <w:r w:rsidR="003B3A52" w:rsidRPr="00E4035A">
        <w:rPr>
          <w:rFonts w:ascii="Times New Roman" w:hAnsi="Times New Roman" w:cs="Times New Roman" w:hint="eastAsia"/>
          <w:kern w:val="2"/>
        </w:rPr>
        <w:t>浏览器的</w:t>
      </w:r>
      <w:r w:rsidR="006C2995" w:rsidRPr="00E4035A">
        <w:rPr>
          <w:rFonts w:ascii="Times New Roman" w:hAnsi="Times New Roman" w:cs="Times New Roman" w:hint="eastAsia"/>
          <w:kern w:val="2"/>
        </w:rPr>
        <w:t>B</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避免了客户端安装与维护的复杂性，极大地降低了软件维护成本</w:t>
      </w:r>
      <w:r w:rsidR="003B3A52" w:rsidRPr="00E4035A">
        <w:rPr>
          <w:rFonts w:ascii="Times New Roman" w:hAnsi="Times New Roman" w:cs="Times New Roman" w:hint="eastAsia"/>
          <w:kern w:val="2"/>
        </w:rPr>
        <w:t>，并且</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w:t>
      </w:r>
      <w:r w:rsidR="006C2995" w:rsidRPr="00E4035A">
        <w:rPr>
          <w:rFonts w:ascii="Times New Roman" w:hAnsi="Times New Roman" w:cs="Times New Roman" w:hint="eastAsia"/>
          <w:kern w:val="2"/>
        </w:rPr>
        <w:lastRenderedPageBreak/>
        <w:t>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r w:rsidR="00DC2E18">
        <w:rPr>
          <w:rFonts w:hint="eastAsia"/>
        </w:rPr>
        <w:t>本研究</w:t>
      </w:r>
      <w:r w:rsidR="006C2995" w:rsidRPr="00E4035A">
        <w:rPr>
          <w:rFonts w:ascii="Times New Roman" w:hAnsi="Times New Roman" w:cs="Times New Roman" w:hint="eastAsia"/>
          <w:kern w:val="2"/>
        </w:rPr>
        <w:t>基于</w:t>
      </w:r>
      <w:r w:rsidR="006C2995" w:rsidRPr="00E4035A">
        <w:rPr>
          <w:rFonts w:ascii="Times New Roman" w:hAnsi="Times New Roman" w:cs="Times New Roman" w:hint="eastAsia"/>
          <w:kern w:val="2"/>
        </w:rPr>
        <w:t>WebGL</w:t>
      </w:r>
      <w:r w:rsidR="006C299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B/S</w:t>
      </w:r>
      <w:r w:rsidR="006C2995" w:rsidRPr="00E4035A">
        <w:rPr>
          <w:rFonts w:ascii="Times New Roman" w:hAnsi="Times New Roman" w:cs="Times New Roman" w:hint="eastAsia"/>
          <w:kern w:val="2"/>
        </w:rPr>
        <w:t>架构</w:t>
      </w:r>
      <w:r w:rsidR="00DC2E18">
        <w:rPr>
          <w:rFonts w:ascii="Times New Roman" w:hAnsi="Times New Roman" w:cs="Times New Roman" w:hint="eastAsia"/>
          <w:kern w:val="2"/>
        </w:rPr>
        <w:t>探索</w:t>
      </w:r>
      <w:r w:rsidR="006C2995" w:rsidRPr="00E4035A">
        <w:rPr>
          <w:rFonts w:ascii="Times New Roman" w:hAnsi="Times New Roman" w:cs="Times New Roman" w:hint="eastAsia"/>
          <w:kern w:val="2"/>
        </w:rPr>
        <w:t>三维地质</w:t>
      </w:r>
      <w:r w:rsidR="00DC2E18">
        <w:rPr>
          <w:rFonts w:ascii="Times New Roman" w:hAnsi="Times New Roman" w:cs="Times New Roman" w:hint="eastAsia"/>
          <w:kern w:val="2"/>
        </w:rPr>
        <w:t>模型构建</w:t>
      </w:r>
      <w:r w:rsidR="006C2995" w:rsidRPr="00E4035A">
        <w:rPr>
          <w:rFonts w:ascii="Times New Roman" w:hAnsi="Times New Roman" w:cs="Times New Roman" w:hint="eastAsia"/>
          <w:kern w:val="2"/>
        </w:rPr>
        <w:t>与可视化</w:t>
      </w:r>
      <w:r w:rsidR="00FD140C" w:rsidRPr="00E4035A">
        <w:rPr>
          <w:rFonts w:ascii="Times New Roman" w:hAnsi="Times New Roman" w:cs="Times New Roman" w:hint="eastAsia"/>
          <w:kern w:val="2"/>
        </w:rPr>
        <w:t>方法</w:t>
      </w:r>
      <w:r w:rsidR="006C2995" w:rsidRPr="00E4035A">
        <w:rPr>
          <w:rFonts w:ascii="Times New Roman" w:hAnsi="Times New Roman" w:cs="Times New Roman" w:hint="eastAsia"/>
          <w:kern w:val="2"/>
        </w:rPr>
        <w:t>，</w:t>
      </w:r>
      <w:r w:rsidR="00DC2E18">
        <w:rPr>
          <w:rFonts w:ascii="Times New Roman" w:hAnsi="Times New Roman" w:cs="Times New Roman" w:hint="eastAsia"/>
          <w:kern w:val="2"/>
        </w:rPr>
        <w:t>为地质信息</w:t>
      </w:r>
      <w:r w:rsidR="00DC2E18">
        <w:rPr>
          <w:rFonts w:ascii="Times New Roman" w:hAnsi="Times New Roman" w:cs="Times New Roman" w:hint="eastAsia"/>
          <w:kern w:val="2"/>
        </w:rPr>
        <w:t>Web</w:t>
      </w:r>
      <w:r w:rsidR="00DC2E18">
        <w:rPr>
          <w:rFonts w:ascii="Times New Roman" w:hAnsi="Times New Roman" w:cs="Times New Roman" w:hint="eastAsia"/>
          <w:kern w:val="2"/>
        </w:rPr>
        <w:t>三维可视化提供解决方案</w:t>
      </w:r>
      <w:r w:rsidR="006C2995" w:rsidRPr="00E4035A">
        <w:rPr>
          <w:rFonts w:ascii="Times New Roman" w:hAnsi="Times New Roman" w:cs="Times New Roman" w:hint="eastAsia"/>
          <w:kern w:val="2"/>
        </w:rPr>
        <w:t>。</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8" w:name="_Toc192629341"/>
      <w:r w:rsidRPr="006C2995">
        <w:rPr>
          <w:rFonts w:eastAsia="黑体"/>
          <w:sz w:val="28"/>
          <w:szCs w:val="32"/>
        </w:rPr>
        <w:t xml:space="preserve">1.2 </w:t>
      </w:r>
      <w:r w:rsidRPr="006C2995">
        <w:rPr>
          <w:rFonts w:ascii="黑体" w:eastAsia="黑体" w:hAnsi="黑体" w:cs="黑体" w:hint="eastAsia"/>
          <w:sz w:val="28"/>
          <w:szCs w:val="28"/>
        </w:rPr>
        <w:t>国内外研究现状</w:t>
      </w:r>
      <w:bookmarkEnd w:id="8"/>
    </w:p>
    <w:p w14:paraId="2F6FA1FD" w14:textId="7CB28DE3" w:rsidR="006C2995" w:rsidRPr="006C2995" w:rsidRDefault="006C2995" w:rsidP="00BD3CFF">
      <w:pPr>
        <w:snapToGrid w:val="0"/>
        <w:spacing w:after="120"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6EF7BD96"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9" w:name="_Toc192629342"/>
      <w:r w:rsidRPr="006C2995">
        <w:rPr>
          <w:rFonts w:eastAsia="黑体"/>
          <w:bCs/>
        </w:rPr>
        <w:t xml:space="preserve">1.2.1 </w:t>
      </w:r>
      <w:r w:rsidRPr="006C2995">
        <w:rPr>
          <w:b/>
          <w:bCs/>
        </w:rPr>
        <w:t>三</w:t>
      </w:r>
      <w:r w:rsidRPr="006C2995">
        <w:rPr>
          <w:rFonts w:ascii="Arial" w:eastAsia="黑体" w:hAnsi="Arial" w:cs="Arial"/>
          <w:bCs/>
        </w:rPr>
        <w:t>维地质建模研究现状</w:t>
      </w:r>
      <w:bookmarkEnd w:id="9"/>
    </w:p>
    <w:p w14:paraId="2D705D00" w14:textId="3351A2DF" w:rsidR="00A97D57" w:rsidRDefault="00A97D57" w:rsidP="00BD3CFF">
      <w:pPr>
        <w:snapToGrid w:val="0"/>
        <w:spacing w:after="120" w:line="300" w:lineRule="auto"/>
        <w:ind w:firstLineChars="200" w:firstLine="480"/>
      </w:pPr>
      <w:r>
        <w:t>三维地学建模的概念最早由加拿大地质学家 Simon Houlding 在 1994 年提出，此后便受到众多地质学者的关注和研究</w:t>
      </w:r>
      <w:r>
        <w:rPr>
          <w:rFonts w:hint="eastAsia"/>
        </w:rPr>
        <w:t>。</w:t>
      </w:r>
      <w:r>
        <w:t>三维地质建模技术是三维地学建模的重要组成部分，也是实现地质信息化的关键技术</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006C2995" w:rsidRPr="006C2995">
        <w:rPr>
          <w:rFonts w:hint="eastAsia"/>
        </w:rPr>
        <w:t>，经过多年的发展，国内外学者围绕</w:t>
      </w:r>
      <w:r w:rsidRPr="00A97D57">
        <w:t>三维地质建模的具体方法、数据处理技术及系统实现等方面，开展了广泛而深入的研究</w:t>
      </w:r>
      <w:r w:rsidR="006C2995" w:rsidRPr="006C2995">
        <w:rPr>
          <w:rFonts w:hint="eastAsia"/>
        </w:rPr>
        <w:t>。</w:t>
      </w:r>
    </w:p>
    <w:p w14:paraId="5D141D5D" w14:textId="14BDAB1D" w:rsidR="00A97D57" w:rsidRDefault="00E02B3B" w:rsidP="00A97D57">
      <w:pPr>
        <w:snapToGrid w:val="0"/>
        <w:spacing w:after="120" w:line="300" w:lineRule="auto"/>
        <w:ind w:firstLineChars="200" w:firstLine="480"/>
      </w:pPr>
      <w:r>
        <w:rPr>
          <w:rFonts w:hint="eastAsia"/>
        </w:rPr>
        <w:t>近几十年来，国内</w:t>
      </w:r>
      <w:r>
        <w:t>地质学家做了丰富的三维地质模型建模方面的研究，提出或改进了很多三维地质模型。三维地质模型包括表面模型、体模型、混合模型三大类</w:t>
      </w:r>
      <w:r>
        <w:fldChar w:fldCharType="begin"/>
      </w:r>
      <w:r>
        <w:instrText xml:space="preserve"> ADDIN ZOTERO_ITEM CSL_CITATION {"citationID":"xFeaFGyg","properties":{"formattedCitation":"\\super [6]\\nosupersub{}","plainCitation":"[6]","noteIndex":0},"citationItems":[{"id":163,"uris":["http://zotero.org/users/local/8clMLtyf/items/ZAIFZU6W"],"itemData":{"id":163,"type":"article-journal","abstract":"文中介绍了基于偏斜钻孔的三维地质空间构模方法--类三棱柱(ATP)法的基本原理.对ATP方法用实测数据进行了地质体三维重构可视化及切割.并确定了基于ATP 5类基本拓扑关系及相关的查询与维护方法.","container-title":"矿山测量","DOI":"10.3969/j.issn.1001-358X.2003.03.021","ISSN":"1001-358X","issue":"3","note":"CLC: P628+.3(地质、矿产普查与勘探)","page":"65-66,64","source":"Wanfang Data","title":"基于类三棱柱的三维地质模拟与拓扑研究","author":[{"literal":"齐安文"},{"literal":"吴立新"}],"issued":{"date-parts":[["2003"]]}}}],"schema":"https://github.com/citation-style-language/schema/raw/master/csl-citation.json"} </w:instrText>
      </w:r>
      <w:r>
        <w:fldChar w:fldCharType="separate"/>
      </w:r>
      <w:r w:rsidRPr="00E02B3B">
        <w:rPr>
          <w:rFonts w:cs="Times New Roman"/>
          <w:vertAlign w:val="superscript"/>
          <w14:ligatures w14:val="standardContextual"/>
        </w:rPr>
        <w:t>[6]</w:t>
      </w:r>
      <w:r>
        <w:fldChar w:fldCharType="end"/>
      </w:r>
      <w:r>
        <w:rPr>
          <w:rFonts w:hint="eastAsia"/>
        </w:rPr>
        <w:t>。</w:t>
      </w:r>
      <w:r>
        <w:t>其中面模型为表达地质体时三维空间实体表面的表示，体模型注重于模型内部的构建和整体的表示，混合模型综合了面模型和体模型的优点但实现方法更加复杂。</w:t>
      </w:r>
      <w:r w:rsidR="006C2995" w:rsidRPr="006C2995">
        <w:rPr>
          <w:rFonts w:hint="eastAsia"/>
        </w:rPr>
        <w:t>在国内三维地质建模技术主要聚焦于结合钻孔、地质剖面和地震反射等</w:t>
      </w:r>
      <w:r w:rsidR="00576C94">
        <w:rPr>
          <w:rFonts w:hint="eastAsia"/>
        </w:rPr>
        <w:t>多源</w:t>
      </w:r>
      <w:r w:rsidR="006C2995" w:rsidRPr="006C2995">
        <w:rPr>
          <w:rFonts w:hint="eastAsia"/>
        </w:rPr>
        <w:t>数据的建模方法</w:t>
      </w:r>
      <w:r w:rsidR="00274692">
        <w:fldChar w:fldCharType="begin"/>
      </w:r>
      <w:r>
        <w:instrText xml:space="preserve"> ADDIN ZOTERO_ITEM CSL_CITATION {"citationID":"wMerFxkl","properties":{"formattedCitation":"\\super [7]\\nosupersub{}","plainCitation":"[7]","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Pr="00E02B3B">
        <w:rPr>
          <w:rFonts w:cs="Times New Roman"/>
          <w:vertAlign w:val="superscript"/>
          <w14:ligatures w14:val="standardContextual"/>
        </w:rPr>
        <w:t>[7]</w:t>
      </w:r>
      <w:r w:rsidR="00274692">
        <w:fldChar w:fldCharType="end"/>
      </w:r>
      <w:r w:rsidR="006C2995" w:rsidRPr="006C2995">
        <w:rPr>
          <w:rFonts w:hint="eastAsia"/>
        </w:rPr>
        <w:t>。</w:t>
      </w:r>
      <w:r w:rsidR="001E4341">
        <w:rPr>
          <w:rFonts w:hint="eastAsia"/>
        </w:rPr>
        <w:t>其中</w:t>
      </w:r>
      <w:r w:rsidR="006C2995" w:rsidRPr="006C2995">
        <w:rPr>
          <w:rFonts w:hint="eastAsia"/>
        </w:rPr>
        <w:t>基于三</w:t>
      </w:r>
      <w:r w:rsidR="006C2995" w:rsidRPr="00E4035A">
        <w:rPr>
          <w:rFonts w:ascii="Times New Roman" w:hAnsi="Times New Roman" w:cs="Times New Roman" w:hint="eastAsia"/>
          <w:kern w:val="2"/>
        </w:rPr>
        <w:t>角网（</w:t>
      </w:r>
      <w:r w:rsidR="006C2995" w:rsidRPr="00E4035A">
        <w:rPr>
          <w:rFonts w:ascii="Times New Roman" w:hAnsi="Times New Roman" w:cs="Times New Roman" w:hint="eastAsia"/>
          <w:kern w:val="2"/>
        </w:rPr>
        <w:t>TIN</w:t>
      </w:r>
      <w:r w:rsidR="006C2995" w:rsidRPr="00E4035A">
        <w:rPr>
          <w:rFonts w:ascii="Times New Roman" w:hAnsi="Times New Roman" w:cs="Times New Roman" w:hint="eastAsia"/>
          <w:kern w:val="2"/>
        </w:rPr>
        <w:t>）和规</w:t>
      </w:r>
      <w:r w:rsidR="006C2995" w:rsidRPr="006C2995">
        <w:rPr>
          <w:rFonts w:hint="eastAsia"/>
        </w:rPr>
        <w:t>则网格的建模方法</w:t>
      </w:r>
      <w:r w:rsidR="001E4341">
        <w:rPr>
          <w:rFonts w:hint="eastAsia"/>
        </w:rPr>
        <w:t>引起较高的建模效率和良好的可操作性</w:t>
      </w:r>
      <w:r w:rsidR="006C2995" w:rsidRPr="006C2995">
        <w:rPr>
          <w:rFonts w:hint="eastAsia"/>
        </w:rPr>
        <w:t>被广泛应用，具有较好的建模效率和可操作性</w:t>
      </w:r>
      <w:r w:rsidR="00B22DEB">
        <w:fldChar w:fldCharType="begin"/>
      </w:r>
      <w:r>
        <w:instrText xml:space="preserve"> ADDIN ZOTERO_ITEM CSL_CITATION {"citationID":"TtD02IPE","properties":{"formattedCitation":"\\super [8]\\nosupersub{}","plainCitation":"[8]","noteIndex":0},"citationItems":[{"id":29,"uris":["http://zotero.org/users/local/8clMLtyf/items/N6GDLYEQ"],"itemDa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 </w:instrText>
      </w:r>
      <w:r w:rsidR="00B22DEB">
        <w:fldChar w:fldCharType="separate"/>
      </w:r>
      <w:r w:rsidRPr="00E02B3B">
        <w:rPr>
          <w:rFonts w:cs="Times New Roman"/>
          <w:vertAlign w:val="superscript"/>
          <w14:ligatures w14:val="standardContextual"/>
        </w:rPr>
        <w:t>[8]</w:t>
      </w:r>
      <w:r w:rsidR="00B22DEB">
        <w:fldChar w:fldCharType="end"/>
      </w:r>
      <w:r w:rsidR="006C2995" w:rsidRPr="006C2995">
        <w:rPr>
          <w:rFonts w:hint="eastAsia"/>
        </w:rPr>
        <w:t>。</w:t>
      </w:r>
      <w:r w:rsidR="00154959">
        <w:rPr>
          <w:rFonts w:hint="eastAsia"/>
        </w:rPr>
        <w:t>对于</w:t>
      </w:r>
      <w:r w:rsidR="001E4341">
        <w:rPr>
          <w:rFonts w:hint="eastAsia"/>
        </w:rPr>
        <w:t>面模型</w:t>
      </w:r>
      <w:r w:rsidR="00154959">
        <w:rPr>
          <w:rFonts w:hint="eastAsia"/>
        </w:rPr>
        <w:t>，</w:t>
      </w:r>
      <w:r w:rsidR="001E4341">
        <w:rPr>
          <w:rFonts w:hint="eastAsia"/>
        </w:rPr>
        <w:t>研究者广泛采用</w:t>
      </w:r>
      <w:r w:rsidR="00154959">
        <w:rPr>
          <w:rFonts w:ascii="Times New Roman" w:hAnsi="Times New Roman" w:cs="Times New Roman" w:hint="eastAsia"/>
          <w:kern w:val="2"/>
        </w:rPr>
        <w:t>基于</w:t>
      </w:r>
      <w:r w:rsidR="001E4341" w:rsidRPr="00E4035A">
        <w:rPr>
          <w:rFonts w:ascii="Times New Roman" w:hAnsi="Times New Roman" w:cs="Times New Roman" w:hint="eastAsia"/>
          <w:kern w:val="2"/>
        </w:rPr>
        <w:t>Delaunay</w:t>
      </w:r>
      <w:r w:rsidR="00154959">
        <w:rPr>
          <w:rFonts w:ascii="Times New Roman" w:hAnsi="Times New Roman" w:cs="Times New Roman" w:hint="eastAsia"/>
          <w:kern w:val="2"/>
        </w:rPr>
        <w:t>准则的</w:t>
      </w:r>
      <w:r w:rsidR="001E4341" w:rsidRPr="00E4035A">
        <w:rPr>
          <w:rFonts w:ascii="Times New Roman" w:hAnsi="Times New Roman" w:cs="Times New Roman" w:hint="eastAsia"/>
          <w:kern w:val="2"/>
        </w:rPr>
        <w:t>算法进行地</w:t>
      </w:r>
      <w:r w:rsidR="001E4341">
        <w:rPr>
          <w:rFonts w:hint="eastAsia"/>
        </w:rPr>
        <w:t>质网格划分，基于其准则的三角网格相较于其他方法更为优良。同时，</w:t>
      </w:r>
      <w:r w:rsidR="006C2995" w:rsidRPr="006C2995">
        <w:rPr>
          <w:rFonts w:hint="eastAsia"/>
        </w:rPr>
        <w:t>国内开发了一些具有自主知识产权的地质建模软件，例如三维地质体建模系</w:t>
      </w:r>
      <w:r w:rsidR="006C2995" w:rsidRPr="00E4035A">
        <w:rPr>
          <w:rFonts w:ascii="Times New Roman" w:hAnsi="Times New Roman" w:cs="Times New Roman" w:hint="eastAsia"/>
          <w:kern w:val="2"/>
        </w:rPr>
        <w:t>统（</w:t>
      </w:r>
      <w:bookmarkStart w:id="10" w:name="_Hlk191409869"/>
      <w:r w:rsidR="006C2995" w:rsidRPr="00E4035A">
        <w:rPr>
          <w:rFonts w:ascii="Times New Roman" w:hAnsi="Times New Roman" w:cs="Times New Roman" w:hint="eastAsia"/>
          <w:kern w:val="2"/>
        </w:rPr>
        <w:t>3DGIS</w:t>
      </w:r>
      <w:bookmarkEnd w:id="10"/>
      <w:r w:rsidR="006C2995" w:rsidRPr="00E4035A">
        <w:rPr>
          <w:rFonts w:ascii="Times New Roman" w:hAnsi="Times New Roman" w:cs="Times New Roman" w:hint="eastAsia"/>
          <w:kern w:val="2"/>
        </w:rPr>
        <w:t>）</w:t>
      </w:r>
      <w:r w:rsidR="00274692">
        <w:fldChar w:fldCharType="begin"/>
      </w:r>
      <w:r>
        <w:instrText xml:space="preserve"> ADDIN ZOTERO_ITEM CSL_CITATION {"citationID":"8EiKn4p4","properties":{"formattedCitation":"\\super [9]\\nosupersub{}","plainCitation":"[9]","noteIndex":0},"citationItems":[{"id":117,"uris":["http://zotero.org/users/local/8clMLtyf/items/A2DFH8JD"],"itemDa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w:instrText>
      </w:r>
      <w:r>
        <w:rPr>
          <w:rFonts w:hint="eastAsia"/>
        </w:rPr>
        <w:instrText>维数据结构</w:instrText>
      </w:r>
      <w:r>
        <w:instrText>\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w:instrText>
      </w:r>
      <w:r>
        <w:rPr>
          <w:rFonts w:hint="eastAsia"/>
        </w:rPr>
        <w:instrText>其进行了扩展</w:instrText>
      </w:r>
      <w:r>
        <w:instrText>,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w:instrText>
      </w:r>
      <w:r>
        <w:rPr>
          <w:rFonts w:hint="eastAsia"/>
        </w:rPr>
        <w:instrText>实现</w:instrText>
      </w:r>
      <w:r>
        <w:instrText>,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w:instrText>
      </w:r>
      <w:r>
        <w:rPr>
          <w:rFonts w:hint="eastAsia"/>
        </w:rPr>
        <w:instrText>区域地质的演化规律</w:instrText>
      </w:r>
      <w:r>
        <w:instrText>;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w:instrText>
      </w:r>
      <w:r>
        <w:rPr>
          <w:rFonts w:hint="eastAsia"/>
        </w:rPr>
        <w:instrText>及基于三维地质模型的基本分析等功能。</w:instrText>
      </w:r>
      <w:r>
        <w:instrText xml:space="preserve">\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Pr="00E02B3B">
        <w:rPr>
          <w:rFonts w:cs="Times New Roman"/>
          <w:vertAlign w:val="superscript"/>
          <w14:ligatures w14:val="standardContextual"/>
        </w:rPr>
        <w:t>[9]</w:t>
      </w:r>
      <w:r w:rsidR="00274692">
        <w:fldChar w:fldCharType="end"/>
      </w:r>
      <w:r w:rsidR="006C2995"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instrText xml:space="preserve"> ADDIN ZOTERO_ITEM CSL_CITATION {"citationID":"y3cN82nk","properties":{"formattedCitation":"\\super [10]\\nosupersub{}","plainCitation":"[10]","noteIndex":0},"citationItems":[{"id":30,"uris":["http://zotero.org/users/local/8clMLtyf/items/J3XWTYHL"],"itemDa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ts":[["2019"]]}}}],"schema":"https://github.com/citation-style-language/schema/raw/master/csl-citation.json"} </w:instrText>
      </w:r>
      <w:r w:rsidR="00B22DEB">
        <w:fldChar w:fldCharType="separate"/>
      </w:r>
      <w:r w:rsidRPr="00E02B3B">
        <w:rPr>
          <w:rFonts w:cs="Times New Roman"/>
          <w:vertAlign w:val="superscript"/>
          <w14:ligatures w14:val="standardContextual"/>
        </w:rPr>
        <w:t>[10]</w:t>
      </w:r>
      <w:r w:rsidR="00B22DEB">
        <w:fldChar w:fldCharType="end"/>
      </w:r>
      <w:r w:rsidR="006C2995" w:rsidRPr="006C2995">
        <w:rPr>
          <w:rFonts w:hint="eastAsia"/>
        </w:rPr>
        <w:t>。</w:t>
      </w:r>
    </w:p>
    <w:p w14:paraId="2FCBC0B4" w14:textId="0BD6EBA5" w:rsidR="006C2995" w:rsidRPr="006C2995" w:rsidRDefault="001E4341" w:rsidP="00A97D57">
      <w:pPr>
        <w:snapToGrid w:val="0"/>
        <w:spacing w:after="120" w:line="300" w:lineRule="auto"/>
        <w:ind w:firstLineChars="200" w:firstLine="480"/>
      </w:pPr>
      <w:r>
        <w:t>近年来，国外在三维地质建模领域取得了显著进展，研究方向涵盖数据集成、算法优化和智能化建模等方面。欧美学者广泛采用隐式建模、基于有限元和有限差分的数值建模、地质统计学建模以及机器学习辅助建模等方法，以提高复杂地质构造的表达能力和计算效率</w:t>
      </w:r>
      <w:r>
        <w:rPr>
          <w:rFonts w:hint="eastAsia"/>
        </w:rPr>
        <w:t>。同时，</w:t>
      </w:r>
      <w:r w:rsidR="006C2995" w:rsidRPr="006C2995">
        <w:rPr>
          <w:rFonts w:hint="eastAsia"/>
        </w:rPr>
        <w:t>开发了</w:t>
      </w:r>
      <w:r w:rsidR="006C2995" w:rsidRPr="00E4035A">
        <w:rPr>
          <w:rFonts w:ascii="Times New Roman" w:hAnsi="Times New Roman" w:cs="Times New Roman" w:hint="eastAsia"/>
          <w:kern w:val="2"/>
        </w:rPr>
        <w:t>诸如</w:t>
      </w:r>
      <w:r w:rsidR="006C2995" w:rsidRPr="00E4035A">
        <w:rPr>
          <w:rFonts w:ascii="Times New Roman" w:hAnsi="Times New Roman" w:cs="Times New Roman" w:hint="eastAsia"/>
          <w:kern w:val="2"/>
        </w:rPr>
        <w:t>GOCAD</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Petrel</w:t>
      </w:r>
      <w:r w:rsidR="006C2995" w:rsidRPr="00E4035A">
        <w:rPr>
          <w:rFonts w:ascii="Times New Roman" w:hAnsi="Times New Roman" w:cs="Times New Roman" w:hint="eastAsia"/>
          <w:kern w:val="2"/>
        </w:rPr>
        <w:t>和</w:t>
      </w:r>
      <w:bookmarkStart w:id="11" w:name="_Hlk191409820"/>
      <w:r w:rsidR="006C2995" w:rsidRPr="00E4035A">
        <w:rPr>
          <w:rFonts w:ascii="Times New Roman" w:hAnsi="Times New Roman" w:cs="Times New Roman" w:hint="eastAsia"/>
          <w:kern w:val="2"/>
        </w:rPr>
        <w:t>Leapfrog</w:t>
      </w:r>
      <w:bookmarkEnd w:id="11"/>
      <w:r w:rsidR="006C2995" w:rsidRPr="00E4035A">
        <w:rPr>
          <w:rFonts w:ascii="Times New Roman" w:hAnsi="Times New Roman" w:cs="Times New Roman" w:hint="eastAsia"/>
          <w:kern w:val="2"/>
        </w:rPr>
        <w:t>等</w:t>
      </w:r>
      <w:r w:rsidR="006C2995" w:rsidRPr="006C2995">
        <w:rPr>
          <w:rFonts w:hint="eastAsia"/>
        </w:rPr>
        <w:t>成熟的地质建模软件</w:t>
      </w:r>
      <w:r w:rsidR="00274692">
        <w:fldChar w:fldCharType="begin"/>
      </w:r>
      <w:r w:rsidR="00E02B3B">
        <w:instrText xml:space="preserve"> ADDIN ZOTERO_ITEM CSL_CITATION {"citationID":"gYOc6hXM","properties":{"formattedCitation":"\\super [11-14]\\nosupersub{}","plainCitation":"[11-14]","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E02B3B" w:rsidRPr="00E02B3B">
        <w:rPr>
          <w:rFonts w:cs="Times New Roman"/>
          <w:vertAlign w:val="superscript"/>
          <w14:ligatures w14:val="standardContextual"/>
        </w:rPr>
        <w:t>[11-14]</w:t>
      </w:r>
      <w:r w:rsidR="00274692">
        <w:fldChar w:fldCharType="end"/>
      </w:r>
      <w:r w:rsidR="006C2995" w:rsidRPr="006C2995">
        <w:rPr>
          <w:rFonts w:hint="eastAsia"/>
        </w:rPr>
        <w:t>，这些工具</w:t>
      </w:r>
      <w:r w:rsidR="00576C94">
        <w:rPr>
          <w:rFonts w:hint="eastAsia"/>
        </w:rPr>
        <w:t>广泛应用于石油勘探、矿产资源</w:t>
      </w:r>
      <w:r w:rsidR="00576C94">
        <w:rPr>
          <w:rFonts w:hint="eastAsia"/>
        </w:rPr>
        <w:lastRenderedPageBreak/>
        <w:t>评估与地下空间规划等领域，并</w:t>
      </w:r>
      <w:r w:rsidR="006C2995" w:rsidRPr="006C2995">
        <w:rPr>
          <w:rFonts w:hint="eastAsia"/>
        </w:rPr>
        <w:t>集成了多种先进算法</w:t>
      </w:r>
      <w:r>
        <w:rPr>
          <w:rFonts w:hint="eastAsia"/>
        </w:rPr>
        <w:t>，</w:t>
      </w:r>
      <w:r w:rsidR="006C2995" w:rsidRPr="006C2995">
        <w:rPr>
          <w:rFonts w:hint="eastAsia"/>
        </w:rPr>
        <w:t>在处理复杂地质构造和大数据方面表现突出</w:t>
      </w:r>
      <w:r w:rsidR="00576C94">
        <w:fldChar w:fldCharType="begin"/>
      </w:r>
      <w:r w:rsidR="00E02B3B">
        <w:instrText xml:space="preserve"> ADDIN ZOTERO_ITEM CSL_CITATION {"citationID":"FcwUHGR3","properties":{"formattedCitation":"\\super [15,16]\\nosupersub{}","plainCitation":"[15,16]","noteIndex":0},"citationItems":[{"id":162,"uris":["http://zotero.org/users/local/8clMLtyf/items/PP78X2S5"],"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w:instrText>
      </w:r>
      <w:r w:rsidR="00E02B3B">
        <w:rPr>
          <w:rFonts w:hint="eastAsia"/>
        </w:rPr>
        <w:instrText>现代化的技术深入应用到了地学众多专业领域</w:instrText>
      </w:r>
      <w:r w:rsidR="00E02B3B">
        <w:instrText xml:space="preserve">,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ion-style-language/schema/raw/master/csl-citation.json"} </w:instrText>
      </w:r>
      <w:r w:rsidR="00576C94">
        <w:fldChar w:fldCharType="separate"/>
      </w:r>
      <w:r w:rsidR="00E02B3B" w:rsidRPr="00E02B3B">
        <w:rPr>
          <w:rFonts w:cs="Times New Roman"/>
          <w:vertAlign w:val="superscript"/>
          <w14:ligatures w14:val="standardContextual"/>
        </w:rPr>
        <w:t>[15,16]</w:t>
      </w:r>
      <w:r w:rsidR="00576C94">
        <w:fldChar w:fldCharType="end"/>
      </w:r>
      <w:r w:rsidR="006C2995" w:rsidRPr="006C2995">
        <w:rPr>
          <w:rFonts w:hint="eastAsia"/>
        </w:rPr>
        <w:t>。</w:t>
      </w:r>
      <w:r>
        <w:t>此外，国际研究还关注建模结果的不确定性分析，结合贝叶斯推理、蒙特卡洛模拟等方法</w:t>
      </w:r>
      <w:r w:rsidR="00F00D2C">
        <w:fldChar w:fldCharType="begin"/>
      </w:r>
      <w:r w:rsidR="00F00D2C">
        <w:instrText xml:space="preserve"> ADDIN ZOTERO_ITEM CSL_CITATION {"citationID":"Bp3fgB2I","properties":{"formattedCitation":"\\super [17]\\nosupersub{}","plainCitation":"[17]","noteIndex":0},"citationItems":[{"id":164,"uris":["http://zotero.org/users/local/8clMLtyf/items/X6AEHA4I"],"itemData":{"id":164,"type":"article-journal","abstract":"&lt;p&gt;天然裂缝的许多特性是不确定的，如裂缝的空间分布、岩石物理特性和流体流动性能。贝叶斯定理提供了一个框架来量化地质建模和流动模拟的不确定性，从而支持储层物性预测。贝叶斯方法在裂缝性储层中的应用大多局限于合成案例。然而，在现场应用中，一个主要问题是贝叶斯先验是被证伪的，因为它不能预测油气藏的生产历史。在本文中，我们展示了如何利用全局敏感性分析（GSA）来确定先验被证伪的原因。然后，我们采用近似贝叶斯计</w:instrText>
      </w:r>
      <w:r w:rsidR="00F00D2C">
        <w:rPr>
          <w:rFonts w:hint="eastAsia"/>
        </w:rPr>
        <w:instrText>算（</w:instrText>
      </w:r>
      <w:r w:rsidR="00F00D2C">
        <w:instrText xml:space="preserve">ABC）方法，结合基于决策树的代理模型来拟合生产历史。我们将这两种方法应用于一个复杂的裂缝性油气藏，其中综合考虑了所有不确定因素，包括油层物理特性、岩石物理特性、流体特性、离散裂缝参数以及压力和渗透率的动态变化。我们成功地找出了证伪的几个原因。结果表明，我们提出的方法可以有效地量化裂缝性储层建模和流动模拟的不确定性。此外，关键参数的不确定性，如裂缝开度和断层传导率，得到了降低。&lt;/p&gt;","container-title":"Engineering","DOI":"10.1016/j.eng.2022.04.015","ISSN":"2095-8099","issue":"11","journalAbbreviation":"工程（英文）","language":"zh-CN","license":"2022 高等教育出版社","page":"116-128","source":"MagTech","title":"裂缝性储层数据驱动模型证伪与不确定性量化","volume":"18","author":[{"family":"Fang","given":"Junling"},{"family":"Gong","given":"Bin"},{"family":"Caers","given":"Jef"}],"issued":{"date-parts":[["2022",1,24]]}}}],"schema":"https://github.com/citation-style-language/schema/raw/master/csl-citation.json"} </w:instrText>
      </w:r>
      <w:r w:rsidR="00F00D2C">
        <w:fldChar w:fldCharType="separate"/>
      </w:r>
      <w:r w:rsidR="00F00D2C" w:rsidRPr="00F00D2C">
        <w:rPr>
          <w:rFonts w:cs="Times New Roman"/>
          <w:vertAlign w:val="superscript"/>
          <w14:ligatures w14:val="standardContextual"/>
        </w:rPr>
        <w:t>[17]</w:t>
      </w:r>
      <w:r w:rsidR="00F00D2C">
        <w:fldChar w:fldCharType="end"/>
      </w:r>
      <w:r>
        <w:t>，对模型精度进行量化评估，从而提高地质预测的可靠性。这些技术的综合应用推动了三维地质建模向自动化、智能化和实时化方向发展</w:t>
      </w:r>
      <w:r w:rsidR="006C2995" w:rsidRPr="006C2995">
        <w:rPr>
          <w:rFonts w:hint="eastAsia"/>
        </w:rPr>
        <w:t>。</w:t>
      </w:r>
    </w:p>
    <w:p w14:paraId="5E7B21B7" w14:textId="6DBE6D59" w:rsidR="006C2995" w:rsidRPr="006C2995" w:rsidRDefault="006C2995" w:rsidP="006C2995">
      <w:pPr>
        <w:keepNext/>
        <w:keepLines/>
        <w:snapToGrid w:val="0"/>
        <w:spacing w:before="120" w:after="120" w:line="360" w:lineRule="auto"/>
        <w:outlineLvl w:val="2"/>
        <w:rPr>
          <w:rFonts w:eastAsia="黑体"/>
          <w:bCs/>
        </w:rPr>
      </w:pPr>
      <w:bookmarkStart w:id="12" w:name="_Toc192629343"/>
      <w:bookmarkStart w:id="13"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研究现状</w:t>
      </w:r>
      <w:bookmarkEnd w:id="12"/>
    </w:p>
    <w:p w14:paraId="5011CC47" w14:textId="77777777" w:rsidR="00154959" w:rsidRDefault="00A3189B" w:rsidP="00154959">
      <w:pPr>
        <w:snapToGrid w:val="0"/>
        <w:spacing w:after="120" w:line="300" w:lineRule="auto"/>
        <w:ind w:firstLineChars="200" w:firstLine="480"/>
      </w:pPr>
      <w:r>
        <w:rPr>
          <w:rFonts w:hint="eastAsia"/>
        </w:rPr>
        <w:t>三维可视化平台在国外研发较早，在90年代就开始出现了一系列比较优秀的产品，国内</w:t>
      </w:r>
      <w:r w:rsidR="006C2995" w:rsidRPr="006C2995">
        <w:t>三维可视化技术的研究起步</w:t>
      </w:r>
      <w:r>
        <w:rPr>
          <w:rFonts w:hint="eastAsia"/>
        </w:rPr>
        <w:t>虽</w:t>
      </w:r>
      <w:r w:rsidR="006C2995" w:rsidRPr="006C2995">
        <w:t>晚，但近年</w:t>
      </w:r>
      <w:r>
        <w:rPr>
          <w:rFonts w:hint="eastAsia"/>
        </w:rPr>
        <w:t>也涌现出很多优秀的软件。</w:t>
      </w:r>
    </w:p>
    <w:p w14:paraId="717119B9" w14:textId="6918D433" w:rsidR="00B66A80" w:rsidRDefault="00A3189B" w:rsidP="00154959">
      <w:pPr>
        <w:snapToGrid w:val="0"/>
        <w:spacing w:after="120" w:line="300" w:lineRule="auto"/>
        <w:ind w:firstLineChars="200" w:firstLine="480"/>
      </w:pPr>
      <w:r w:rsidRPr="00575CC4">
        <w:rPr>
          <w:rFonts w:ascii="Times New Roman" w:hAnsi="Times New Roman" w:cs="Times New Roman" w:hint="eastAsia"/>
          <w:kern w:val="2"/>
        </w:rPr>
        <w:t>国外比较知名的软件有</w:t>
      </w:r>
      <w:r w:rsidR="00154959">
        <w:rPr>
          <w:rFonts w:ascii="Times New Roman" w:hAnsi="Times New Roman" w:cs="Times New Roman" w:hint="eastAsia"/>
          <w:kern w:val="2"/>
        </w:rPr>
        <w:t>：</w:t>
      </w:r>
      <w:r w:rsidRPr="00575CC4">
        <w:rPr>
          <w:rFonts w:ascii="Times New Roman" w:hAnsi="Times New Roman" w:cs="Times New Roman" w:hint="eastAsia"/>
          <w:kern w:val="2"/>
        </w:rPr>
        <w:t>澳大利亚公司</w:t>
      </w:r>
      <w:r w:rsidRPr="00575CC4">
        <w:rPr>
          <w:rFonts w:ascii="Times New Roman" w:hAnsi="Times New Roman" w:cs="Times New Roman"/>
          <w:kern w:val="2"/>
        </w:rPr>
        <w:t>Micromine</w:t>
      </w:r>
      <w:r w:rsidRPr="00575CC4">
        <w:rPr>
          <w:rFonts w:ascii="Times New Roman" w:hAnsi="Times New Roman" w:cs="Times New Roman" w:hint="eastAsia"/>
          <w:kern w:val="2"/>
        </w:rPr>
        <w:t>开发的</w:t>
      </w:r>
      <w:r w:rsidRPr="00575CC4">
        <w:rPr>
          <w:rFonts w:ascii="Times New Roman" w:hAnsi="Times New Roman" w:cs="Times New Roman"/>
          <w:kern w:val="2"/>
        </w:rPr>
        <w:t>Micromine</w:t>
      </w:r>
      <w:r w:rsidRPr="00575CC4">
        <w:rPr>
          <w:rFonts w:ascii="Times New Roman" w:hAnsi="Times New Roman" w:cs="Times New Roman"/>
          <w:kern w:val="2"/>
        </w:rPr>
        <w:t>地质软件</w:t>
      </w:r>
      <w:r w:rsidRPr="00575CC4">
        <w:rPr>
          <w:rFonts w:ascii="Times New Roman" w:hAnsi="Times New Roman" w:cs="Times New Roman" w:hint="eastAsia"/>
          <w:kern w:val="2"/>
        </w:rPr>
        <w:t>，面向数字矿山具有较好的动态管理能力</w:t>
      </w:r>
      <w:r w:rsidR="00575CC4" w:rsidRPr="00575CC4">
        <w:rPr>
          <w:rFonts w:ascii="Times New Roman" w:hAnsi="Times New Roman" w:cs="Times New Roman" w:hint="eastAsia"/>
          <w:kern w:val="2"/>
        </w:rPr>
        <w:t>，涵盖了从地质查探到矿山生产的管理全过程；加拿大</w:t>
      </w:r>
      <w:r w:rsidR="00575CC4" w:rsidRPr="00575CC4">
        <w:rPr>
          <w:rFonts w:ascii="Times New Roman" w:hAnsi="Times New Roman" w:cs="Times New Roman" w:hint="eastAsia"/>
          <w:kern w:val="2"/>
        </w:rPr>
        <w:t>Gemcom</w:t>
      </w:r>
      <w:r w:rsidR="00575CC4" w:rsidRPr="00575CC4">
        <w:rPr>
          <w:rFonts w:ascii="Times New Roman" w:hAnsi="Times New Roman" w:cs="Times New Roman" w:hint="eastAsia"/>
          <w:kern w:val="2"/>
        </w:rPr>
        <w:t>公司的</w:t>
      </w:r>
      <w:r w:rsidR="00575CC4" w:rsidRPr="00575CC4">
        <w:rPr>
          <w:rFonts w:ascii="Times New Roman" w:hAnsi="Times New Roman" w:cs="Times New Roman" w:hint="eastAsia"/>
          <w:kern w:val="2"/>
        </w:rPr>
        <w:t>Surpac</w:t>
      </w:r>
      <w:r w:rsidR="00154959">
        <w:rPr>
          <w:rFonts w:ascii="Times New Roman" w:hAnsi="Times New Roman" w:cs="Times New Roman" w:hint="eastAsia"/>
          <w:kern w:val="2"/>
        </w:rPr>
        <w:t>三维</w:t>
      </w:r>
      <w:r w:rsidR="00575CC4" w:rsidRPr="00575CC4">
        <w:rPr>
          <w:rFonts w:ascii="Times New Roman" w:hAnsi="Times New Roman" w:cs="Times New Roman" w:hint="eastAsia"/>
          <w:kern w:val="2"/>
        </w:rPr>
        <w:t>矿业软件，面向数字矿山</w:t>
      </w:r>
      <w:r w:rsidR="00575CC4">
        <w:rPr>
          <w:rFonts w:ascii="Times New Roman" w:hAnsi="Times New Roman" w:cs="Times New Roman" w:hint="eastAsia"/>
          <w:kern w:val="2"/>
        </w:rPr>
        <w:t>集成</w:t>
      </w:r>
      <w:r w:rsidR="00575CC4" w:rsidRPr="00575CC4">
        <w:rPr>
          <w:rFonts w:ascii="Times New Roman" w:hAnsi="Times New Roman" w:cs="Times New Roman" w:hint="eastAsia"/>
          <w:kern w:val="2"/>
        </w:rPr>
        <w:t>了矿产预估、采集</w:t>
      </w:r>
      <w:r w:rsidR="00575CC4">
        <w:rPr>
          <w:rFonts w:ascii="Times New Roman" w:hAnsi="Times New Roman" w:cs="Times New Roman" w:hint="eastAsia"/>
          <w:kern w:val="2"/>
        </w:rPr>
        <w:t>、</w:t>
      </w:r>
      <w:r w:rsidR="00575CC4" w:rsidRPr="00575CC4">
        <w:rPr>
          <w:rFonts w:ascii="Times New Roman" w:hAnsi="Times New Roman" w:cs="Times New Roman" w:hint="eastAsia"/>
          <w:kern w:val="2"/>
        </w:rPr>
        <w:t>生产等各个阶段的功能。</w:t>
      </w:r>
      <w:r w:rsidR="00575CC4">
        <w:rPr>
          <w:rFonts w:hint="eastAsia"/>
        </w:rPr>
        <w:t>国外</w:t>
      </w:r>
      <w:r w:rsidR="00B66A80">
        <w:rPr>
          <w:rFonts w:hint="eastAsia"/>
        </w:rPr>
        <w:t>三维</w:t>
      </w:r>
      <w:r w:rsidR="00575CC4">
        <w:rPr>
          <w:rFonts w:hint="eastAsia"/>
        </w:rPr>
        <w:t>地质模型软件虽较为成熟，但全英文界面以及昂贵的软件费用，也让其拥有了一定使用门槛。国内近年来也有很多高质量的三维建模软件涌现。例如中地数码开发的MapGIS，是国内测绘工作者常用的GIS软件之一，其在地质方面推出了MapGIS K</w:t>
      </w:r>
      <w:r w:rsidR="00575CC4">
        <w:t>9</w:t>
      </w:r>
      <w:r w:rsidR="00575CC4">
        <w:rPr>
          <w:rFonts w:hint="eastAsia"/>
        </w:rPr>
        <w:t>工具，具有极强的三维地质建模能力；北京龙软科技有限公司推出的龙软GIS软件，涵盖了地测空间管理信息系统、采矿辅助设计系统、介于WebGIS的煤矿生产在线管理系统等，该软件在国内煤炭行业市场占有率很高。</w:t>
      </w:r>
    </w:p>
    <w:p w14:paraId="2ACBF412" w14:textId="74548EA5" w:rsidR="006C2995" w:rsidRDefault="00B66A80" w:rsidP="00B66A80">
      <w:pPr>
        <w:snapToGrid w:val="0"/>
        <w:spacing w:after="120" w:line="300" w:lineRule="auto"/>
        <w:ind w:firstLineChars="200" w:firstLine="480"/>
      </w:pPr>
      <w:r>
        <w:rPr>
          <w:rFonts w:hint="eastAsia"/>
        </w:rPr>
        <w:t>随着图形学和计算机技术等不断发展，HTML5、</w:t>
      </w:r>
      <w:r w:rsidR="006C2995" w:rsidRPr="00E4035A">
        <w:rPr>
          <w:rFonts w:ascii="Times New Roman" w:hAnsi="Times New Roman" w:cs="Times New Roman"/>
          <w:kern w:val="2"/>
        </w:rPr>
        <w:t>WebGL</w:t>
      </w:r>
      <w:r w:rsidR="006C2995" w:rsidRPr="00E4035A">
        <w:rPr>
          <w:rFonts w:ascii="Times New Roman" w:hAnsi="Times New Roman" w:cs="Times New Roman"/>
          <w:kern w:val="2"/>
        </w:rPr>
        <w:t>等技术</w:t>
      </w:r>
      <w:r>
        <w:rPr>
          <w:rFonts w:ascii="Times New Roman" w:hAnsi="Times New Roman" w:cs="Times New Roman" w:hint="eastAsia"/>
          <w:kern w:val="2"/>
        </w:rPr>
        <w:t>受到广泛</w:t>
      </w:r>
      <w:r w:rsidR="00576C94" w:rsidRPr="00E4035A">
        <w:rPr>
          <w:rFonts w:ascii="Times New Roman" w:hAnsi="Times New Roman" w:cs="Times New Roman" w:hint="eastAsia"/>
          <w:kern w:val="2"/>
        </w:rPr>
        <w:t>关注，国内学者开始探索将</w:t>
      </w:r>
      <w:r w:rsidR="00576C94" w:rsidRPr="00E4035A">
        <w:rPr>
          <w:rFonts w:ascii="Times New Roman" w:hAnsi="Times New Roman" w:cs="Times New Roman" w:hint="eastAsia"/>
          <w:kern w:val="2"/>
        </w:rPr>
        <w:t>WebGL</w:t>
      </w:r>
      <w:r w:rsidR="00576C94" w:rsidRPr="00E4035A">
        <w:rPr>
          <w:rFonts w:ascii="Times New Roman" w:hAnsi="Times New Roman" w:cs="Times New Roman" w:hint="eastAsia"/>
          <w:kern w:val="2"/>
        </w:rPr>
        <w:t>应用</w:t>
      </w:r>
      <w:r w:rsidR="00576C94">
        <w:rPr>
          <w:rFonts w:hint="eastAsia"/>
        </w:rPr>
        <w:t>于三维地质模型可视化，</w:t>
      </w:r>
      <w:r w:rsidR="006C2995" w:rsidRPr="00E4035A">
        <w:rPr>
          <w:rFonts w:ascii="Times New Roman" w:hAnsi="Times New Roman" w:cs="Times New Roman"/>
          <w:kern w:val="2"/>
        </w:rPr>
        <w:t>基于</w:t>
      </w:r>
      <w:r w:rsidR="006C2995" w:rsidRPr="00E4035A">
        <w:rPr>
          <w:rFonts w:ascii="Times New Roman" w:hAnsi="Times New Roman" w:cs="Times New Roman"/>
          <w:kern w:val="2"/>
        </w:rPr>
        <w:t>WebGL</w:t>
      </w:r>
      <w:r w:rsidR="006C2995" w:rsidRPr="00E4035A">
        <w:rPr>
          <w:rFonts w:ascii="Times New Roman" w:hAnsi="Times New Roman" w:cs="Times New Roman"/>
          <w:kern w:val="2"/>
        </w:rPr>
        <w:t>的三维地质</w:t>
      </w:r>
      <w:r w:rsidR="006C2995" w:rsidRPr="006C2995">
        <w:t>信息系统已逐步应用于在线地质展示与分析，通过实时渲染和多源数据融合，实现了地质模型的动态交互与可视化</w:t>
      </w:r>
      <w:r w:rsidR="00456000">
        <w:fldChar w:fldCharType="begin"/>
      </w:r>
      <w:r w:rsidR="00F00D2C">
        <w:instrText xml:space="preserve"> ADDIN ZOTERO_ITEM CSL_CITATION {"citationID":"KKXneAj8","properties":{"formattedCitation":"\\super [18,19]\\nosupersub{}","plainCitation":"[18,19]","noteIndex":0},"citationItems":[{"id":37,"uris":["http://zotero.org/users/local/8clMLtyf/items/5IZZ46JV"],"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w:instrText>
      </w:r>
      <w:r w:rsidR="00F00D2C">
        <w:rPr>
          <w:rFonts w:hint="eastAsia"/>
        </w:rPr>
        <w:instrText>来越广泛</w:instrText>
      </w:r>
      <w:r w:rsidR="00F00D2C">
        <w:instrText>,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w:instrText>
      </w:r>
      <w:r w:rsidR="00F00D2C">
        <w:rPr>
          <w:rFonts w:hint="eastAsia"/>
        </w:rPr>
        <w:instrText>了基本的登录页面</w:instrText>
      </w:r>
      <w:r w:rsidR="00F00D2C">
        <w:instrText>,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w:instrText>
      </w:r>
      <w:r w:rsidR="00F00D2C">
        <w:rPr>
          <w:rFonts w:hint="eastAsia"/>
        </w:rPr>
        <w:instrText>装任何软件就可以轻松在浏览器中使用</w:instrText>
      </w:r>
      <w:r w:rsidR="00F00D2C">
        <w:instrText>,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w:instrText>
      </w:r>
      <w:r w:rsidR="00F00D2C">
        <w:rPr>
          <w:rFonts w:hint="eastAsia"/>
        </w:rPr>
        <w:instrText>对非规则块体模型进行可视化渲染</w:instrText>
      </w:r>
      <w:r w:rsidR="00F00D2C">
        <w:instrText>,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w:instrText>
      </w:r>
      <w:r w:rsidR="00F00D2C">
        <w:rPr>
          <w:rFonts w:hint="eastAsia"/>
        </w:rPr>
        <w:instrText>的开发具有一定借鉴意义。</w:instrText>
      </w:r>
      <w:r w:rsidR="00F00D2C">
        <w:instrText xml:space="preserve">","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5]]},"issued":{"date-parts":[["2021"]]}}}],"schema":"https://github.com/citation-style-language/schema/raw/master/csl-citation.json"} </w:instrText>
      </w:r>
      <w:r w:rsidR="00456000">
        <w:fldChar w:fldCharType="separate"/>
      </w:r>
      <w:r w:rsidR="00F00D2C" w:rsidRPr="00F00D2C">
        <w:rPr>
          <w:rFonts w:cs="Times New Roman"/>
          <w:vertAlign w:val="superscript"/>
          <w14:ligatures w14:val="standardContextual"/>
        </w:rPr>
        <w:t>[18,19]</w:t>
      </w:r>
      <w:r w:rsidR="00456000">
        <w:fldChar w:fldCharType="end"/>
      </w:r>
      <w:r w:rsidR="006C2995" w:rsidRPr="006C2995">
        <w:t>。与此同时，国内学者在提升可视化效率和图像质量方面也做了大量工作，例如采用基于</w:t>
      </w:r>
      <w:bookmarkStart w:id="14" w:name="_Hlk191412173"/>
      <w:r w:rsidR="006C2995" w:rsidRPr="006C2995">
        <w:t>体绘制</w:t>
      </w:r>
      <w:bookmarkEnd w:id="14"/>
      <w:r w:rsidR="001D3A62">
        <w:fldChar w:fldCharType="begin"/>
      </w:r>
      <w:r w:rsidR="00F00D2C">
        <w:instrText xml:space="preserve"> ADDIN ZOTERO_ITEM CSL_CITATION {"citationID":"DkfEXhTl","properties":{"formattedCitation":"\\super [20]\\nosupersub{}","plainCitation":"[20]","noteIndex":0},"citationItems":[{"id":143,"uris":["http://zotero.org/users/local/8clMLtyf/items/8T59PAH7"],"item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w:instrText>
      </w:r>
      <w:r w:rsidR="00F00D2C">
        <w:rPr>
          <w:rFonts w:hint="eastAsia"/>
        </w:rPr>
        <w:instrText>一概念与“地质大数据”发展方向相契合</w:instrText>
      </w:r>
      <w:r w:rsidR="00F00D2C">
        <w:instrText>,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w:instrText>
      </w:r>
      <w:r w:rsidR="00F00D2C">
        <w:rPr>
          <w:rFonts w:hint="eastAsia"/>
        </w:rPr>
        <w:instrText>与地层之间的切割关系、新老地层的接触关系、沉积层序</w:instrText>
      </w:r>
      <w:r w:rsidR="00F00D2C">
        <w:instrText>;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w:instrText>
      </w:r>
      <w:r w:rsidR="00F00D2C">
        <w:rPr>
          <w:rFonts w:hint="eastAsia"/>
        </w:rPr>
        <w:instrText>外</w:instrText>
      </w:r>
      <w:r w:rsidR="00F00D2C">
        <w:instrText xml:space="preserve">,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F00D2C" w:rsidRPr="00F00D2C">
        <w:rPr>
          <w:rFonts w:cs="Times New Roman"/>
          <w:vertAlign w:val="superscript"/>
          <w14:ligatures w14:val="standardContextual"/>
        </w:rPr>
        <w:t>[20]</w:t>
      </w:r>
      <w:r w:rsidR="001D3A62">
        <w:fldChar w:fldCharType="end"/>
      </w:r>
      <w:r w:rsidR="006C2995" w:rsidRPr="006C2995">
        <w:t>和光线追踪的优化算法，显著改善了模型渲染的清晰度和效率。然而，国内在高性能可视化渲染、复杂场景处理和用户体验优化方面仍存在不足，</w:t>
      </w:r>
      <w:r w:rsidR="006C2995" w:rsidRPr="00E4035A">
        <w:rPr>
          <w:rFonts w:ascii="Times New Roman" w:hAnsi="Times New Roman" w:cs="Times New Roman"/>
          <w:kern w:val="2"/>
        </w:rPr>
        <w:t>尤其是</w:t>
      </w:r>
      <w:r w:rsidR="006C2995" w:rsidRPr="00E4035A">
        <w:rPr>
          <w:rFonts w:ascii="Times New Roman" w:hAnsi="Times New Roman" w:cs="Times New Roman"/>
          <w:kern w:val="2"/>
        </w:rPr>
        <w:t>Web</w:t>
      </w:r>
      <w:r w:rsidR="006C2995" w:rsidRPr="00E4035A">
        <w:rPr>
          <w:rFonts w:ascii="Times New Roman" w:hAnsi="Times New Roman" w:cs="Times New Roman"/>
          <w:kern w:val="2"/>
        </w:rPr>
        <w:t>端的实时交</w:t>
      </w:r>
      <w:r w:rsidR="006C2995" w:rsidRPr="006C2995">
        <w:t>互性能还有较大提升空间</w:t>
      </w:r>
      <w:r w:rsidR="00B22DEB">
        <w:fldChar w:fldCharType="begin"/>
      </w:r>
      <w:r w:rsidR="00F00D2C">
        <w:instrText xml:space="preserve"> ADDIN ZOTERO_ITEM CSL_CITATION {"citationID":"TO3bAClF","properties":{"formattedCitation":"\\super [21]\\nosupersub{}","plainCitation":"[21]","noteIndex":0},"citationItems":[{"id":31,"uris":["http://zotero.org/users/local/8clMLtyf/items/KH58BBNP"],"itemD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w:instrText>
      </w:r>
      <w:r w:rsidR="00F00D2C">
        <w:rPr>
          <w:rFonts w:hint="eastAsia"/>
        </w:rPr>
        <w:instrText>发技术</w:instrText>
      </w:r>
      <w:r w:rsidR="00F00D2C">
        <w:instrText xml:space="preserve">,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csl-citation.json"} </w:instrText>
      </w:r>
      <w:r w:rsidR="00B22DEB">
        <w:fldChar w:fldCharType="separate"/>
      </w:r>
      <w:r w:rsidR="00F00D2C" w:rsidRPr="00F00D2C">
        <w:rPr>
          <w:rFonts w:cs="Times New Roman"/>
          <w:vertAlign w:val="superscript"/>
          <w14:ligatures w14:val="standardContextual"/>
        </w:rPr>
        <w:t>[21]</w:t>
      </w:r>
      <w:r w:rsidR="00B22DEB">
        <w:fldChar w:fldCharType="end"/>
      </w:r>
      <w:r w:rsidR="006C2995" w:rsidRPr="006C2995">
        <w:t>。</w:t>
      </w:r>
      <w:r w:rsidR="00576C94">
        <w:rPr>
          <w:rFonts w:hint="eastAsia"/>
        </w:rPr>
        <w:t>在</w:t>
      </w:r>
      <w:r w:rsidR="006C2995" w:rsidRPr="00BD3CFF">
        <w:t>国外在</w:t>
      </w:r>
      <w:r w:rsidR="00576C94">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E4035A">
        <w:rPr>
          <w:rFonts w:ascii="Times New Roman" w:hAnsi="Times New Roman" w:cs="Times New Roman" w:hint="eastAsia"/>
          <w:kern w:val="2"/>
        </w:rPr>
        <w:t>尤</w:t>
      </w:r>
      <w:r w:rsidR="006C2995" w:rsidRPr="00E4035A">
        <w:rPr>
          <w:rFonts w:ascii="Times New Roman" w:hAnsi="Times New Roman" w:cs="Times New Roman"/>
          <w:kern w:val="2"/>
        </w:rPr>
        <w:t>其是在实时渲染、虚拟现实（</w:t>
      </w:r>
      <w:r w:rsidR="006C2995" w:rsidRPr="00E4035A">
        <w:rPr>
          <w:rFonts w:ascii="Times New Roman" w:hAnsi="Times New Roman" w:cs="Times New Roman"/>
          <w:kern w:val="2"/>
        </w:rPr>
        <w:t>VR</w:t>
      </w:r>
      <w:r w:rsidR="006C2995" w:rsidRPr="00E4035A">
        <w:rPr>
          <w:rFonts w:ascii="Times New Roman" w:hAnsi="Times New Roman" w:cs="Times New Roman"/>
          <w:kern w:val="2"/>
        </w:rPr>
        <w:t>）和增强现实（</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融合应用方面。近年来，国外利用</w:t>
      </w:r>
      <w:r w:rsidR="006C2995" w:rsidRPr="00E4035A">
        <w:rPr>
          <w:rFonts w:ascii="Times New Roman" w:hAnsi="Times New Roman" w:cs="Times New Roman"/>
          <w:kern w:val="2"/>
        </w:rPr>
        <w:t>WebGL</w:t>
      </w:r>
      <w:r w:rsidR="006C2995" w:rsidRPr="00E4035A">
        <w:rPr>
          <w:rFonts w:ascii="Times New Roman" w:hAnsi="Times New Roman" w:cs="Times New Roman"/>
          <w:kern w:val="2"/>
        </w:rPr>
        <w:t>开发了诸如</w:t>
      </w:r>
      <w:bookmarkStart w:id="15" w:name="_Hlk191410253"/>
      <w:r w:rsidR="006C2995" w:rsidRPr="00E4035A">
        <w:rPr>
          <w:rFonts w:ascii="Times New Roman" w:hAnsi="Times New Roman" w:cs="Times New Roman"/>
          <w:kern w:val="2"/>
        </w:rPr>
        <w:t>Cesium</w:t>
      </w:r>
      <w:bookmarkEnd w:id="15"/>
      <w:r w:rsidR="006C2995" w:rsidRPr="00E4035A">
        <w:rPr>
          <w:rFonts w:ascii="Times New Roman" w:hAnsi="Times New Roman" w:cs="Times New Roman"/>
          <w:kern w:val="2"/>
        </w:rPr>
        <w:t>和</w:t>
      </w:r>
      <w:r w:rsidR="006C2995" w:rsidRPr="00E4035A">
        <w:rPr>
          <w:rFonts w:ascii="Times New Roman" w:hAnsi="Times New Roman" w:cs="Times New Roman"/>
          <w:kern w:val="2"/>
        </w:rPr>
        <w:t>Three.js</w:t>
      </w:r>
      <w:r w:rsidR="006C2995" w:rsidRPr="00E4035A">
        <w:rPr>
          <w:rFonts w:ascii="Times New Roman" w:hAnsi="Times New Roman" w:cs="Times New Roman"/>
          <w:kern w:val="2"/>
        </w:rPr>
        <w:t>等可视化框架，这些框架为地质数据的三维展示提供了</w:t>
      </w:r>
      <w:r w:rsidR="000A7FBE" w:rsidRPr="00E4035A">
        <w:rPr>
          <w:rFonts w:ascii="Times New Roman" w:hAnsi="Times New Roman" w:cs="Times New Roman" w:hint="eastAsia"/>
          <w:kern w:val="2"/>
        </w:rPr>
        <w:t>强有力</w:t>
      </w:r>
      <w:r w:rsidR="006C2995" w:rsidRPr="00E4035A">
        <w:rPr>
          <w:rFonts w:ascii="Times New Roman" w:hAnsi="Times New Roman" w:cs="Times New Roman"/>
          <w:kern w:val="2"/>
        </w:rPr>
        <w:t>的技术支持，能够在</w:t>
      </w:r>
      <w:r w:rsidR="000A7FBE" w:rsidRPr="00E4035A">
        <w:rPr>
          <w:rFonts w:ascii="Times New Roman" w:hAnsi="Times New Roman" w:cs="Times New Roman" w:hint="eastAsia"/>
          <w:kern w:val="2"/>
        </w:rPr>
        <w:t>轻量的</w:t>
      </w:r>
      <w:r w:rsidR="006C2995" w:rsidRPr="00E4035A">
        <w:rPr>
          <w:rFonts w:ascii="Times New Roman" w:hAnsi="Times New Roman" w:cs="Times New Roman"/>
          <w:kern w:val="2"/>
        </w:rPr>
        <w:t>硬件资源环境下实现高</w:t>
      </w:r>
      <w:r w:rsidR="000A7FBE" w:rsidRPr="00E4035A">
        <w:rPr>
          <w:rFonts w:ascii="Times New Roman" w:hAnsi="Times New Roman" w:cs="Times New Roman" w:hint="eastAsia"/>
          <w:kern w:val="2"/>
        </w:rPr>
        <w:t>性能</w:t>
      </w:r>
      <w:r w:rsidR="006C2995" w:rsidRPr="00E4035A">
        <w:rPr>
          <w:rFonts w:ascii="Times New Roman" w:hAnsi="Times New Roman" w:cs="Times New Roman"/>
          <w:kern w:val="2"/>
        </w:rPr>
        <w:t>的渲染和</w:t>
      </w:r>
      <w:r w:rsidR="006C2995" w:rsidRPr="00BD3CFF">
        <w:t>交互</w:t>
      </w:r>
      <w:r w:rsidR="00D1349F">
        <w:fldChar w:fldCharType="begin"/>
      </w:r>
      <w:r w:rsidR="00F00D2C">
        <w:instrText xml:space="preserve"> ADDIN ZOTERO_ITEM CSL_CITATION {"citationID":"TPjj7EtZ","properties":{"formattedCitation":"\\super [22-25]\\nosupersub{}","plainCitation":"[22-25]","noteIndex":0},"citationItems":[{"id":122,"uris":["http://zotero.org/users/local/8clMLtyf/items/P7JYUWS5"],"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w:instrText>
      </w:r>
      <w:r w:rsidR="00F00D2C">
        <w:rPr>
          <w:rFonts w:hint="eastAsia"/>
        </w:rPr>
        <w:instrText>和</w:instrText>
      </w:r>
      <w:r w:rsidR="00F00D2C">
        <w:instrText>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w:instrText>
      </w:r>
      <w:r w:rsidR="00F00D2C">
        <w:rPr>
          <w:rFonts w:hint="eastAsia"/>
        </w:rPr>
        <w:instrText>处理与反演等流程的虚拟仿真实现关键技术。以</w:instrText>
      </w:r>
      <w:r w:rsidR="00F00D2C">
        <w:instrText>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w:instrText>
      </w:r>
      <w:r w:rsidR="00F00D2C">
        <w:rPr>
          <w:rFonts w:hint="eastAsia"/>
        </w:rPr>
        <w:instrText>探测提供优选方案建议。</w:instrText>
      </w:r>
      <w:r w:rsidR="00F00D2C">
        <w:instrText>\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w:instrText>
      </w:r>
      <w:r w:rsidR="00F00D2C">
        <w:rPr>
          <w:rFonts w:hint="eastAsia"/>
        </w:rPr>
        <w:instrText>随着地理信息技术的不断发展</w:instrText>
      </w:r>
      <w:r w:rsidR="00F00D2C">
        <w:instrText>,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w:instrText>
      </w:r>
      <w:r w:rsidR="00F00D2C">
        <w:rPr>
          <w:rFonts w:hint="eastAsia"/>
        </w:rPr>
        <w:instrText>种解决方案</w:instrText>
      </w:r>
      <w:r w:rsidR="00F00D2C">
        <w:instrText>,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w:instrText>
      </w:r>
      <w:r w:rsidR="00F00D2C">
        <w:rPr>
          <w:rFonts w:hint="eastAsia"/>
        </w:rPr>
        <w:instrText>形可视化过程中瓦片相关调度算法的实现以及地图地形可视化的核心流程。</w:instrText>
      </w:r>
      <w:r w:rsidR="00F00D2C">
        <w:instrText>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w:instrText>
      </w:r>
      <w:r w:rsidR="00F00D2C">
        <w:rPr>
          <w:rFonts w:hint="eastAsia"/>
        </w:rPr>
        <w:instrText>高、易于扩展等优点</w:instrText>
      </w:r>
      <w:r w:rsidR="00F00D2C">
        <w:instrText>,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w:instrText>
      </w:r>
      <w:r w:rsidR="00F00D2C">
        <w:rPr>
          <w:rFonts w:hint="eastAsia"/>
        </w:rPr>
        <w:instrText>前</w:instrText>
      </w:r>
      <w:r w:rsidR="00F00D2C">
        <w:instrText>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w:instrText>
      </w:r>
      <w:r w:rsidR="00F00D2C">
        <w:rPr>
          <w:rFonts w:hint="eastAsia"/>
        </w:rPr>
        <w:instrText>实测曲线</w:instrText>
      </w:r>
      <w:r w:rsidR="00F00D2C">
        <w:instrText>,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w:instrText>
      </w:r>
      <w:r w:rsidR="00F00D2C">
        <w:rPr>
          <w:rFonts w:hint="eastAsia"/>
        </w:rPr>
        <w:instrText>手</w:instrText>
      </w:r>
      <w:r w:rsidR="00F00D2C">
        <w:instrText>,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w:instrText>
      </w:r>
      <w:r w:rsidR="00F00D2C">
        <w:rPr>
          <w:rFonts w:hint="eastAsia"/>
        </w:rPr>
        <w:instrText>达准则实现对异常数据的初步过滤与粗差处理</w:instrText>
      </w:r>
      <w:r w:rsidR="00F00D2C">
        <w:instrText>,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w:instrText>
      </w:r>
      <w:r w:rsidR="00F00D2C">
        <w:rPr>
          <w:rFonts w:hint="eastAsia"/>
        </w:rPr>
        <w:instrText>策略的滑坡实时过程预警技术</w:instrText>
      </w:r>
      <w:r w:rsidR="00F00D2C">
        <w:instrText>: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w:instrText>
      </w:r>
      <w:r w:rsidR="00F00D2C">
        <w:rPr>
          <w:rFonts w:hint="eastAsia"/>
        </w:rPr>
        <w:instrText>建基于滑坡演化全过程的一体化数据管理体系和滑坡综合信息模型</w:instrText>
      </w:r>
      <w:r w:rsidR="00F00D2C">
        <w:instrText>,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w:instrText>
      </w:r>
      <w:r w:rsidR="00F00D2C">
        <w:rPr>
          <w:rFonts w:hint="eastAsia"/>
        </w:rPr>
        <w:instrText>监测预警系统关键技术及其应用研究</w:instrText>
      </w:r>
      <w:r w:rsidR="00F00D2C">
        <w:instrText xml:space="preserve">","URL":"https://doi.org/10.26986/d.cnki.gcdlc.2020.000159","author":[{"literal":"何朝阳"}],"contributor":[{"literal":"许强"}],"accessed":{"date-parts":[["2025",2,25]]},"issued":{"date-parts":[["2021"]]}}}],"schema":"https://github.com/citation-style-language/schema/raw/master/csl-citation.json"} </w:instrText>
      </w:r>
      <w:r w:rsidR="00D1349F">
        <w:fldChar w:fldCharType="separate"/>
      </w:r>
      <w:r w:rsidR="00F00D2C" w:rsidRPr="00F00D2C">
        <w:rPr>
          <w:rFonts w:cs="Times New Roman"/>
          <w:vertAlign w:val="superscript"/>
          <w14:ligatures w14:val="standardContextual"/>
        </w:rPr>
        <w:t>[22-25]</w:t>
      </w:r>
      <w:r w:rsidR="00D1349F">
        <w:fldChar w:fldCharType="end"/>
      </w:r>
      <w:r w:rsidR="006C2995" w:rsidRPr="00BD3CFF">
        <w:t>。</w:t>
      </w:r>
      <w:r>
        <w:rPr>
          <w:rFonts w:hint="eastAsia"/>
        </w:rPr>
        <w:t>同时</w:t>
      </w:r>
      <w:r w:rsidR="006C2995" w:rsidRPr="00BD3CFF">
        <w:t>，国外研究还在探索如何结合人工智能技术，通过自动化的模型渲染和细节优化进一步提升可视化效率，展现出较为明显的技术前沿优势</w:t>
      </w:r>
      <w:r w:rsidR="0051036D">
        <w:fldChar w:fldCharType="begin"/>
      </w:r>
      <w:r w:rsidR="00F00D2C">
        <w:instrText xml:space="preserve"> ADDIN ZOTERO_ITEM CSL_CITATION {"citationID":"QzwLdleW","properties":{"formattedCitation":"\\super [26,27]\\nosupersub{}","plainCitation":"[26,27]","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00F00D2C" w:rsidRPr="00F00D2C">
        <w:rPr>
          <w:rFonts w:cs="Times New Roman"/>
          <w:vertAlign w:val="superscript"/>
          <w14:ligatures w14:val="standardContextual"/>
        </w:rPr>
        <w:t>[26,27]</w:t>
      </w:r>
      <w:r w:rsidR="0051036D">
        <w:fldChar w:fldCharType="end"/>
      </w:r>
      <w:r w:rsidR="006C2995" w:rsidRPr="00BD3CFF">
        <w:t>。</w:t>
      </w:r>
    </w:p>
    <w:p w14:paraId="7435F6FC" w14:textId="46884E05" w:rsidR="00B66A80" w:rsidRPr="00BD3CFF" w:rsidRDefault="00B66A80" w:rsidP="00B66A80">
      <w:pPr>
        <w:snapToGrid w:val="0"/>
        <w:spacing w:after="120" w:line="300" w:lineRule="auto"/>
        <w:ind w:firstLineChars="200" w:firstLine="480"/>
      </w:pPr>
      <w:r>
        <w:rPr>
          <w:rFonts w:hint="eastAsia"/>
        </w:rPr>
        <w:lastRenderedPageBreak/>
        <w:t>与传统的可视化技术相比，WebGL技术具有一些独特优势。WebGL具有用于Web应用程序的图形应用程序编程接口，因此不需要额外的插件就能在浏览器中进行可视化渲染，并且仅通过HTML和JavaScript就可以实现三维渲染性能和Flash、Silverlight等技术相当的Web端可视化交互系统，并且具有良好的跨平台性，在任何具备浏览器的设备上，都可以使用相同的方式运行。</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6"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E4035A">
        <w:rPr>
          <w:rFonts w:ascii="Times New Roman" w:eastAsia="黑体" w:hAnsi="Times New Roman" w:cs="Times New Roman" w:hint="eastAsia"/>
          <w:kern w:val="2"/>
          <w:sz w:val="28"/>
          <w:szCs w:val="32"/>
        </w:rPr>
        <w:t>研究内容与技术路线</w:t>
      </w:r>
      <w:bookmarkEnd w:id="16"/>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7"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3"/>
      <w:bookmarkEnd w:id="17"/>
    </w:p>
    <w:p w14:paraId="25E76602" w14:textId="346DEE42" w:rsidR="00C8207B" w:rsidRPr="00E4035A" w:rsidRDefault="00C8207B" w:rsidP="00BD3CFF">
      <w:pPr>
        <w:snapToGrid w:val="0"/>
        <w:spacing w:after="120" w:line="300" w:lineRule="auto"/>
        <w:ind w:firstLineChars="200" w:firstLine="480"/>
        <w:rPr>
          <w:rFonts w:ascii="Times New Roman" w:hAnsi="Times New Roman" w:cs="Times New Roman"/>
          <w:kern w:val="2"/>
        </w:rPr>
      </w:pPr>
      <w:bookmarkStart w:id="18"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6B5C90B0" w:rsidR="00C8207B" w:rsidRPr="00E4035A" w:rsidRDefault="00C8207B" w:rsidP="00CA5AC2">
      <w:pPr>
        <w:pStyle w:val="a9"/>
        <w:numPr>
          <w:ilvl w:val="0"/>
          <w:numId w:val="11"/>
        </w:numPr>
        <w:snapToGrid w:val="0"/>
        <w:spacing w:after="120" w:line="300" w:lineRule="auto"/>
        <w:rPr>
          <w:rFonts w:ascii="Times New Roman" w:hAnsi="Times New Roman" w:cs="Times New Roman"/>
          <w:kern w:val="2"/>
        </w:rPr>
      </w:pPr>
      <w:bookmarkStart w:id="19"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Pr="00E4035A">
        <w:rPr>
          <w:rFonts w:ascii="Times New Roman" w:hAnsi="Times New Roman" w:cs="Times New Roman" w:hint="eastAsia"/>
          <w:kern w:val="2"/>
        </w:rPr>
        <w:t>，</w:t>
      </w:r>
      <w:r>
        <w:rPr>
          <w:rFonts w:ascii="Times New Roman" w:hAnsi="Times New Roman" w:cs="Times New Roman" w:hint="eastAsia"/>
          <w:kern w:val="2"/>
        </w:rPr>
        <w:t>并结合</w:t>
      </w:r>
      <w:r>
        <w:rPr>
          <w:rFonts w:ascii="Times New Roman" w:hAnsi="Times New Roman" w:cs="Times New Roman" w:hint="eastAsia"/>
          <w:kern w:val="2"/>
        </w:rPr>
        <w:t>WebGL</w:t>
      </w:r>
      <w:r>
        <w:rPr>
          <w:rFonts w:ascii="Times New Roman" w:hAnsi="Times New Roman" w:cs="Times New Roman" w:hint="eastAsia"/>
          <w:kern w:val="2"/>
        </w:rPr>
        <w:t>技术特点</w:t>
      </w:r>
      <w:r w:rsidRPr="00E4035A">
        <w:rPr>
          <w:rFonts w:ascii="Times New Roman" w:hAnsi="Times New Roman" w:cs="Times New Roman" w:hint="eastAsia"/>
          <w:kern w:val="2"/>
        </w:rPr>
        <w:t>对地质</w:t>
      </w:r>
      <w:r>
        <w:rPr>
          <w:rFonts w:ascii="Times New Roman" w:hAnsi="Times New Roman" w:cs="Times New Roman" w:hint="eastAsia"/>
          <w:kern w:val="2"/>
        </w:rPr>
        <w:t>模型网格化和可视化的</w:t>
      </w:r>
      <w:r w:rsidRPr="00E4035A">
        <w:rPr>
          <w:rFonts w:ascii="Times New Roman" w:hAnsi="Times New Roman" w:cs="Times New Roman" w:hint="eastAsia"/>
          <w:kern w:val="2"/>
        </w:rPr>
        <w:t>数据结构进行设计</w:t>
      </w:r>
      <w:r w:rsidR="00A95498">
        <w:rPr>
          <w:rFonts w:ascii="Times New Roman" w:hAnsi="Times New Roman" w:cs="Times New Roman" w:hint="eastAsia"/>
          <w:kern w:val="2"/>
        </w:rPr>
        <w:t>，模型包括</w:t>
      </w:r>
      <w:r w:rsidRPr="00E4035A">
        <w:rPr>
          <w:rFonts w:ascii="Times New Roman" w:hAnsi="Times New Roman" w:cs="Times New Roman" w:hint="eastAsia"/>
          <w:kern w:val="2"/>
        </w:rPr>
        <w:t>地层模型、断层模型、钻孔模型等。</w:t>
      </w:r>
    </w:p>
    <w:bookmarkEnd w:id="19"/>
    <w:p w14:paraId="11ECD9FE" w14:textId="6BD967B1"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并</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77777777"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Pr>
          <w:rFonts w:ascii="Times New Roman" w:hAnsi="Times New Roman" w:cs="Times New Roman" w:hint="eastAsia"/>
          <w:kern w:val="2"/>
        </w:rPr>
        <w:t>对浏览器端地质三维可视化系统进行功能开发，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77777777" w:rsidR="00C8207B" w:rsidRPr="00E4035A" w:rsidRDefault="00C8207B" w:rsidP="00100511">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以某矿区的实际地质数据为案例，构建三维地质模型并进行可视化展示，分析该系统在地质勘探、矿山开采等领域的应用价值</w:t>
      </w:r>
      <w:r w:rsidRPr="00E4035A">
        <w:rPr>
          <w:rFonts w:ascii="Times New Roman" w:hAnsi="Times New Roman" w:cs="Times New Roman" w:hint="eastAsia"/>
          <w:kern w:val="2"/>
        </w:rPr>
        <w:t>。</w:t>
      </w:r>
    </w:p>
    <w:p w14:paraId="3F554668" w14:textId="3707AB43" w:rsidR="00BD3CFF" w:rsidRDefault="00C8207B" w:rsidP="006C2995">
      <w:pPr>
        <w:adjustRightInd w:val="0"/>
        <w:snapToGrid w:val="0"/>
        <w:spacing w:before="120" w:after="120" w:line="360" w:lineRule="auto"/>
        <w:outlineLvl w:val="2"/>
        <w:rPr>
          <w:rFonts w:eastAsia="黑体"/>
          <w:color w:val="000000"/>
        </w:rPr>
      </w:pPr>
      <w:bookmarkStart w:id="20" w:name="_Toc192629346"/>
      <w:bookmarkEnd w:id="18"/>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20"/>
    </w:p>
    <w:p w14:paraId="228826C9" w14:textId="3115519B"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文研究内容，三维地质模型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来完成。</w:t>
      </w:r>
    </w:p>
    <w:p w14:paraId="5C0B49E7" w14:textId="39B0670C"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收集</w:t>
      </w:r>
      <w:r w:rsidR="005A6A2E">
        <w:rPr>
          <w:rFonts w:ascii="Times New Roman" w:hAnsi="Times New Roman" w:cs="Times New Roman" w:hint="eastAsia"/>
          <w:kern w:val="2"/>
        </w:rPr>
        <w:t>相关</w:t>
      </w:r>
      <w:r w:rsidRPr="00E4035A">
        <w:rPr>
          <w:rFonts w:ascii="Times New Roman" w:hAnsi="Times New Roman" w:cs="Times New Roman" w:hint="eastAsia"/>
          <w:kern w:val="2"/>
        </w:rPr>
        <w:t>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267119E4" w:rsidR="006C2995" w:rsidRPr="00E4035A" w:rsidRDefault="008B43C7"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w:t>
      </w:r>
      <w:r w:rsidR="00E4035A">
        <w:rPr>
          <w:rFonts w:ascii="Times New Roman" w:hAnsi="Times New Roman" w:cs="Times New Roman" w:hint="eastAsia"/>
          <w:kern w:val="2"/>
        </w:rPr>
        <w:t>提取</w:t>
      </w:r>
      <w:r w:rsidR="006C2995" w:rsidRPr="00E4035A">
        <w:rPr>
          <w:rFonts w:ascii="Times New Roman" w:hAnsi="Times New Roman" w:cs="Times New Roman"/>
          <w:kern w:val="2"/>
        </w:rPr>
        <w:t>与预处理</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几何参数</w:t>
      </w:r>
      <w:r w:rsidR="00FC55AA" w:rsidRPr="00E4035A">
        <w:rPr>
          <w:rFonts w:ascii="Times New Roman" w:hAnsi="Times New Roman" w:cs="Times New Roman" w:hint="eastAsia"/>
          <w:kern w:val="2"/>
        </w:rPr>
        <w:t>。</w:t>
      </w:r>
    </w:p>
    <w:p w14:paraId="1C6CB95F" w14:textId="1DABCD2B" w:rsidR="006C2995" w:rsidRPr="00E4035A" w:rsidRDefault="006A0422"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5B14D416" w:rsidR="006C2995" w:rsidRPr="00E4035A" w:rsidRDefault="006C2995"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不断优化系统性能及可视化渲染效果，提升系统整体的稳定性。</w:t>
      </w:r>
    </w:p>
    <w:p w14:paraId="77E3D50C" w14:textId="04A25D13" w:rsidR="008B43C7" w:rsidRPr="006C2995" w:rsidRDefault="005A6A2E" w:rsidP="008B43C7">
      <w:pPr>
        <w:jc w:val="center"/>
      </w:pPr>
      <w:r w:rsidRPr="005A6A2E">
        <w:rPr>
          <w:noProof/>
        </w:rPr>
        <w:drawing>
          <wp:inline distT="0" distB="0" distL="0" distR="0" wp14:anchorId="63D950BB" wp14:editId="78A0DAB9">
            <wp:extent cx="4572000" cy="3960178"/>
            <wp:effectExtent l="0" t="0" r="0" b="2540"/>
            <wp:docPr id="9587439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43947" name="图片 1" descr="图示&#10;&#10;AI 生成的内容可能不正确。"/>
                    <pic:cNvPicPr/>
                  </pic:nvPicPr>
                  <pic:blipFill>
                    <a:blip r:embed="rId23"/>
                    <a:stretch>
                      <a:fillRect/>
                    </a:stretch>
                  </pic:blipFill>
                  <pic:spPr>
                    <a:xfrm>
                      <a:off x="0" y="0"/>
                      <a:ext cx="4577201" cy="3964683"/>
                    </a:xfrm>
                    <a:prstGeom prst="rect">
                      <a:avLst/>
                    </a:prstGeom>
                  </pic:spPr>
                </pic:pic>
              </a:graphicData>
            </a:graphic>
          </wp:inline>
        </w:drawing>
      </w:r>
    </w:p>
    <w:p w14:paraId="7A7123D1" w14:textId="77777777"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1"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1"/>
    </w:p>
    <w:p w14:paraId="5F965123" w14:textId="7939C15C"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w:t>
      </w:r>
      <w:r w:rsidR="005A6A2E">
        <w:rPr>
          <w:rFonts w:ascii="Times New Roman" w:hAnsi="Times New Roman" w:cs="Times New Roman" w:hint="eastAsia"/>
          <w:kern w:val="2"/>
        </w:rPr>
        <w:t>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了创新性方法</w:t>
      </w:r>
      <w:r w:rsidR="004E27C7" w:rsidRPr="00BD71FE">
        <w:rPr>
          <w:rFonts w:ascii="Times New Roman" w:hAnsi="Times New Roman" w:cs="Times New Roman" w:hint="eastAsia"/>
          <w:kern w:val="2"/>
        </w:rPr>
        <w:t>。主要面向</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的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 xml:space="preserve">UV </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以及网格优化方法、模型渲染方式的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了</w:t>
      </w:r>
      <w:r w:rsidRPr="00BD71FE">
        <w:rPr>
          <w:rFonts w:ascii="Times New Roman" w:hAnsi="Times New Roman" w:cs="Times New Roman" w:hint="eastAsia"/>
          <w:kern w:val="2"/>
        </w:rPr>
        <w:t>系统性能。</w:t>
      </w:r>
    </w:p>
    <w:p w14:paraId="4C4FD202" w14:textId="11A0283D"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了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047B54" w:rsidRPr="00BD71FE">
        <w:rPr>
          <w:rFonts w:ascii="Times New Roman" w:hAnsi="Times New Roman" w:cs="Times New Roman" w:hint="eastAsia"/>
          <w:kern w:val="2"/>
        </w:rPr>
        <w:t>和</w:t>
      </w:r>
      <w:r w:rsidRPr="00BD71FE">
        <w:rPr>
          <w:rFonts w:ascii="Times New Roman" w:hAnsi="Times New Roman" w:cs="Times New Roman" w:hint="eastAsia"/>
          <w:kern w:val="2"/>
        </w:rPr>
        <w:t>纹理</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了</w:t>
      </w:r>
      <w:r w:rsidR="00047B54" w:rsidRPr="00BD71FE">
        <w:rPr>
          <w:rFonts w:ascii="Times New Roman" w:hAnsi="Times New Roman" w:cs="Times New Roman" w:hint="eastAsia"/>
          <w:kern w:val="2"/>
        </w:rPr>
        <w:lastRenderedPageBreak/>
        <w:t>具备一定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249A906A"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在内存性能优化方面，本研究针对在渲染大规模顶点数据时的内存消耗与效率问题，提出了以下优化策略：首先，通过类管理对几何对象、材质和纹理进行统一管理，避免重复创建带来的内存浪费。其次，采用了缓冲几何</w:t>
      </w:r>
      <w:r w:rsidR="00BD71FE">
        <w:rPr>
          <w:rFonts w:ascii="Times New Roman" w:hAnsi="Times New Roman" w:cs="Times New Roman" w:hint="eastAsia"/>
          <w:kern w:val="2"/>
        </w:rPr>
        <w:t>合并渲染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w:t>
      </w:r>
      <w:r w:rsidR="00BD71FE">
        <w:rPr>
          <w:rFonts w:ascii="Times New Roman" w:hAnsi="Times New Roman" w:cs="Times New Roman" w:hint="eastAsia"/>
          <w:kern w:val="2"/>
        </w:rPr>
        <w:t>并</w:t>
      </w:r>
      <w:r w:rsidRPr="00BD71FE">
        <w:rPr>
          <w:rFonts w:ascii="Times New Roman" w:hAnsi="Times New Roman" w:cs="Times New Roman" w:hint="eastAsia"/>
          <w:kern w:val="2"/>
        </w:rPr>
        <w:t>将顶点和索引数据以二进制格式存储并直接传递给</w:t>
      </w:r>
      <w:r w:rsidRPr="00BD71FE">
        <w:rPr>
          <w:rFonts w:ascii="Times New Roman" w:hAnsi="Times New Roman" w:cs="Times New Roman" w:hint="eastAsia"/>
          <w:kern w:val="2"/>
        </w:rPr>
        <w:t xml:space="preserve"> GPU</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Pr="00BD71FE">
        <w:rPr>
          <w:rFonts w:ascii="Times New Roman" w:hAnsi="Times New Roman" w:cs="Times New Roman" w:hint="eastAsia"/>
          <w:kern w:val="2"/>
        </w:rPr>
        <w:t>。此外，通过异步加载模型与纹理数据，避免阻塞主线程操作，提高了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2"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2"/>
    </w:p>
    <w:p w14:paraId="7D0CBECD" w14:textId="191F04DF" w:rsidR="00CD31B7" w:rsidRPr="00CD31B7" w:rsidRDefault="00CD31B7" w:rsidP="00CD31B7">
      <w:pPr>
        <w:widowControl w:val="0"/>
        <w:snapToGrid w:val="0"/>
        <w:spacing w:line="300" w:lineRule="auto"/>
        <w:ind w:firstLineChars="200" w:firstLine="480"/>
        <w:jc w:val="both"/>
        <w:sectPr w:rsidR="00CD31B7" w:rsidRPr="00CD31B7"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Pr>
          <w:rFonts w:hint="eastAsia"/>
        </w:rPr>
        <w:t>本章首先介绍了三维地质建模与可视化技术的背景，表述了传统建模方法在平台依赖性、实时渲染能力以及数据共享等方面存在的问题，</w:t>
      </w:r>
      <w:r>
        <w:t>WebGL技术</w:t>
      </w:r>
      <w:r>
        <w:rPr>
          <w:rFonts w:hint="eastAsia"/>
        </w:rPr>
        <w:t>的出现</w:t>
      </w:r>
      <w:r>
        <w:t>结合B/S架构能够有效解决这些不足。随后对三维地质建模和可视化的国内外研究现状进行了综述，阐述了国内外在建模方法、</w:t>
      </w:r>
      <w:r>
        <w:rPr>
          <w:rFonts w:hint="eastAsia"/>
        </w:rPr>
        <w:t>建模软件</w:t>
      </w:r>
      <w:r>
        <w:t>、渲染技术等方面的差异。最后，本章明确了研究内容与技术路线，包括钻孔数据处理、网格化建模、三维可视化与交互功能开发、纹理映射技术和性能优化，并提出了自适应纹</w:t>
      </w:r>
      <w:r>
        <w:rPr>
          <w:rFonts w:hint="eastAsia"/>
        </w:rPr>
        <w:t>理映射方法和内存性能优化策略两大创新点。</w:t>
      </w: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3" w:name="_Toc167162167"/>
      <w:bookmarkStart w:id="24"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3"/>
      <w:bookmarkEnd w:id="24"/>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5" w:name="_Toc167162168"/>
      <w:bookmarkStart w:id="26"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5"/>
      <w:r w:rsidR="00530FB6">
        <w:rPr>
          <w:rFonts w:eastAsia="黑体" w:hint="eastAsia"/>
          <w:sz w:val="28"/>
          <w:szCs w:val="32"/>
        </w:rPr>
        <w:t>及数据结构</w:t>
      </w:r>
      <w:bookmarkEnd w:id="26"/>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7" w:name="_Toc167162169"/>
      <w:bookmarkStart w:id="28"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7"/>
      <w:bookmarkEnd w:id="28"/>
    </w:p>
    <w:p w14:paraId="03172A0A" w14:textId="2DEB738C" w:rsidR="00685DD8" w:rsidRPr="00685DD8" w:rsidRDefault="00685DD8" w:rsidP="00685DD8">
      <w:pPr>
        <w:snapToGrid w:val="0"/>
        <w:spacing w:after="120" w:line="300" w:lineRule="auto"/>
        <w:ind w:firstLineChars="200" w:firstLine="480"/>
      </w:pPr>
      <w:r w:rsidRPr="003F3CD7">
        <w:rPr>
          <w:rFonts w:ascii="Times New Roman" w:hAnsi="Times New Roman" w:cs="Times New Roman" w:hint="eastAsia"/>
          <w:kern w:val="2"/>
        </w:rPr>
        <w:t xml:space="preserve">Delaunay </w:t>
      </w:r>
      <w:r w:rsidRPr="003F3CD7">
        <w:rPr>
          <w:rFonts w:ascii="Times New Roman" w:hAnsi="Times New Roman" w:cs="Times New Roman" w:hint="eastAsia"/>
          <w:kern w:val="2"/>
        </w:rPr>
        <w:t>三角剖分是一种广泛应用于地质建模和计算几何领域的技术，具有最大化最小角的优良特性，保证了剖分质量。约束</w:t>
      </w:r>
      <w:r w:rsidRPr="003F3CD7">
        <w:rPr>
          <w:rFonts w:ascii="Times New Roman" w:hAnsi="Times New Roman" w:cs="Times New Roman" w:hint="eastAsia"/>
          <w:kern w:val="2"/>
        </w:rPr>
        <w:t xml:space="preserve"> Delaunay</w:t>
      </w:r>
      <w:r w:rsidRPr="003F3CD7">
        <w:rPr>
          <w:rFonts w:ascii="Times New Roman" w:hAnsi="Times New Roman" w:cs="Times New Roman" w:hint="eastAsia"/>
          <w:kern w:val="2"/>
        </w:rPr>
        <w:t>三角剖分（</w:t>
      </w:r>
      <w:r w:rsidRPr="003F3CD7">
        <w:rPr>
          <w:rFonts w:ascii="Times New Roman" w:hAnsi="Times New Roman" w:cs="Times New Roman" w:hint="eastAsia"/>
          <w:kern w:val="2"/>
        </w:rPr>
        <w:t>Constrained Delaunay Triangulation, CDT</w:t>
      </w:r>
      <w:r w:rsidRPr="003F3CD7">
        <w:rPr>
          <w:rFonts w:ascii="Times New Roman" w:hAnsi="Times New Roman" w:cs="Times New Roman" w:hint="eastAsia"/>
          <w:kern w:val="2"/>
        </w:rPr>
        <w:t>）是在基本</w:t>
      </w:r>
      <w:r w:rsidR="00853E5D">
        <w:rPr>
          <w:rFonts w:ascii="Times New Roman" w:hAnsi="Times New Roman" w:cs="Times New Roman" w:hint="eastAsia"/>
          <w:kern w:val="2"/>
        </w:rPr>
        <w:t>的</w:t>
      </w:r>
      <w:r w:rsidRPr="003F3CD7">
        <w:rPr>
          <w:rFonts w:ascii="Times New Roman" w:hAnsi="Times New Roman" w:cs="Times New Roman" w:hint="eastAsia"/>
          <w:kern w:val="2"/>
        </w:rPr>
        <w:t>三角剖分基础上，增加了特定</w:t>
      </w:r>
      <w:r w:rsidR="00853E5D">
        <w:rPr>
          <w:rFonts w:ascii="Times New Roman" w:hAnsi="Times New Roman" w:cs="Times New Roman" w:hint="eastAsia"/>
          <w:kern w:val="2"/>
        </w:rPr>
        <w:t>的</w:t>
      </w:r>
      <w:r w:rsidRPr="003F3CD7">
        <w:rPr>
          <w:rFonts w:ascii="Times New Roman" w:hAnsi="Times New Roman" w:cs="Times New Roman" w:hint="eastAsia"/>
          <w:kern w:val="2"/>
        </w:rPr>
        <w:t>边界约束条件，使其能够更好地适应复杂地质环境中的实际需求</w:t>
      </w:r>
      <w:r w:rsidR="00707B5A">
        <w:fldChar w:fldCharType="begin"/>
      </w:r>
      <w:r w:rsidR="00F00D2C">
        <w:instrText xml:space="preserve"> ADDIN ZOTERO_ITEM CSL_CITATION {"citationID":"dgSEhbuO","properties":{"formattedCitation":"\\super [28,29]\\nosupersub{}","plainCitation":"[28,29]","noteIndex":0},"citationItems":[{"id":40,"uris":["http://zotero.org/users/local/8clMLtyf/items/64SVEGIH"],"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w:instrText>
      </w:r>
      <w:r w:rsidR="00F00D2C">
        <w:rPr>
          <w:rFonts w:hint="eastAsia"/>
        </w:rPr>
        <w:instrText>三角剖分中逐点插入算法的凸包包容盒算法</w:instrText>
      </w:r>
      <w:r w:rsidR="00F00D2C">
        <w:instrText>,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w:instrText>
      </w:r>
      <w:r w:rsidR="00F00D2C">
        <w:rPr>
          <w:rFonts w:hint="eastAsia"/>
        </w:rPr>
        <w:instrText>带岛屿约束数据域的三角剖分算法进行了改进。改进算法的思想是</w:instrText>
      </w:r>
      <w:r w:rsidR="00F00D2C">
        <w:instrText>: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w:instrText>
      </w:r>
      <w:r w:rsidR="00F00D2C">
        <w:rPr>
          <w:rFonts w:hint="eastAsia"/>
        </w:rPr>
        <w:instrText>算法的构网效率有所提高。</w:instrText>
      </w:r>
      <w:r w:rsidR="00F00D2C">
        <w:instrText>","genre":"硕士学位论文","language":"zh-CN","note":"major: 计算机应用技术\ndownload: 455\nalbum: 信息科技\nCLC: TP391.41\ndbcode: CMFD\ndbname: CMFD2010\nfilename: 2010063833.nh","number-of-pages":"59","publisher":"沈阳工业大学","source":"CNKI","title":"带约束三角剖分算法的研究</w:instrText>
      </w:r>
      <w:r w:rsidR="00F00D2C">
        <w:rPr>
          <w:rFonts w:hint="eastAsia"/>
        </w:rPr>
        <w:instrText>与实现</w:instrText>
      </w:r>
      <w:r w:rsidR="00F00D2C">
        <w:instrText xml:space="preserve">","URL":"https://kns.cnki.net/KCMS/detail/detail.aspx?dbcode=CMFD&amp;dbname=CMFD2010&amp;filename=2010063833.nh","author":[{"literal":"刘兴华"}],"contributor":[{"literal":"魏东"}],"accessed":{"date-parts":[["2025",2,25]]},"issued":{"date-parts":[["2010"]]}}}],"schema":"https://github.com/citation-style-language/schema/raw/master/csl-citation.json"} </w:instrText>
      </w:r>
      <w:r w:rsidR="00707B5A">
        <w:fldChar w:fldCharType="separate"/>
      </w:r>
      <w:r w:rsidR="00F00D2C" w:rsidRPr="00F00D2C">
        <w:rPr>
          <w:rFonts w:cs="Times New Roman"/>
          <w:vertAlign w:val="superscript"/>
          <w14:ligatures w14:val="standardContextual"/>
        </w:rPr>
        <w:t>[28,29]</w:t>
      </w:r>
      <w:r w:rsidR="00707B5A">
        <w:fldChar w:fldCharType="end"/>
      </w:r>
      <w:r w:rsidRPr="00685DD8">
        <w:rPr>
          <w:rFonts w:hint="eastAsia"/>
        </w:rPr>
        <w:t>。</w:t>
      </w:r>
    </w:p>
    <w:p w14:paraId="2AB46D78" w14:textId="24503CA5" w:rsidR="00685DD8" w:rsidRPr="003F3CD7" w:rsidRDefault="00853E5D" w:rsidP="00056AB7">
      <w:pPr>
        <w:snapToGrid w:val="0"/>
        <w:spacing w:after="120" w:line="300" w:lineRule="auto"/>
        <w:ind w:firstLineChars="200" w:firstLine="480"/>
        <w:rPr>
          <w:rFonts w:ascii="Times New Roman" w:hAnsi="Times New Roman" w:cs="Times New Roman"/>
          <w:kern w:val="2"/>
        </w:rPr>
      </w:pPr>
      <w:r>
        <w:rPr>
          <w:rFonts w:ascii="Times New Roman" w:hAnsi="Times New Roman" w:cs="Times New Roman" w:hint="eastAsia"/>
          <w:kern w:val="2"/>
        </w:rPr>
        <w:t>约束</w:t>
      </w:r>
      <w:r w:rsidR="00685DD8" w:rsidRPr="003F3CD7">
        <w:rPr>
          <w:rFonts w:ascii="Times New Roman" w:hAnsi="Times New Roman" w:cs="Times New Roman" w:hint="eastAsia"/>
          <w:kern w:val="2"/>
        </w:rPr>
        <w:t>Delaunay</w:t>
      </w:r>
      <w:r w:rsidR="00685DD8" w:rsidRPr="003F3CD7">
        <w:rPr>
          <w:rFonts w:ascii="Times New Roman" w:hAnsi="Times New Roman" w:cs="Times New Roman" w:hint="eastAsia"/>
          <w:kern w:val="2"/>
        </w:rPr>
        <w:t>三角剖分遵循以下</w:t>
      </w:r>
      <w:bookmarkStart w:id="29" w:name="_Hlk191412996"/>
      <w:r w:rsidR="00685DD8" w:rsidRPr="003F3CD7">
        <w:rPr>
          <w:rFonts w:ascii="Times New Roman" w:hAnsi="Times New Roman" w:cs="Times New Roman" w:hint="eastAsia"/>
          <w:kern w:val="2"/>
        </w:rPr>
        <w:t>基本准则</w:t>
      </w:r>
      <w:bookmarkEnd w:id="29"/>
      <w:r w:rsidR="00685DD8" w:rsidRPr="003F3CD7">
        <w:rPr>
          <w:rFonts w:ascii="Times New Roman" w:hAnsi="Times New Roman" w:cs="Times New Roman" w:hint="eastAsia"/>
          <w:kern w:val="2"/>
        </w:rPr>
        <w:t>：</w:t>
      </w:r>
    </w:p>
    <w:p w14:paraId="66D85209" w14:textId="657CA312" w:rsidR="00685DD8" w:rsidRPr="00685DD8" w:rsidRDefault="00685DD8" w:rsidP="008F2517">
      <w:pPr>
        <w:snapToGrid w:val="0"/>
        <w:spacing w:after="120" w:line="300" w:lineRule="auto"/>
        <w:ind w:firstLineChars="200" w:firstLine="480"/>
      </w:pPr>
      <w:r w:rsidRPr="003F3CD7">
        <w:rPr>
          <w:rFonts w:ascii="Times New Roman" w:hAnsi="Times New Roman" w:cs="Times New Roman" w:hint="eastAsia"/>
          <w:kern w:val="2"/>
        </w:rPr>
        <w:t>1.</w:t>
      </w:r>
      <w:r w:rsidRPr="003F3CD7">
        <w:rPr>
          <w:rFonts w:ascii="Times New Roman" w:hAnsi="Times New Roman" w:cs="Times New Roman" w:hint="eastAsia"/>
          <w:kern w:val="2"/>
        </w:rPr>
        <w:t>在任意三角形的外接圆内，不允许包含除该三角形顶点外的任何其他点</w:t>
      </w:r>
      <w:r w:rsidR="006E1B4C">
        <w:fldChar w:fldCharType="begin"/>
      </w:r>
      <w:r w:rsidR="00F00D2C">
        <w:instrText xml:space="preserve"> ADDIN ZOTERO_ITEM CSL_CITATION {"citationID":"TJwBxEox","properties":{"formattedCitation":"\\super [30]\\nosupersub{}","plainCitation":"[30]","noteIndex":0},"citationItems":[{"id":146,"uris":["http://zotero.org/users/local/8clMLtyf/items/4L7HVBB9"],"item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w:instrText>
      </w:r>
      <w:r w:rsidR="00F00D2C">
        <w:rPr>
          <w:rFonts w:hint="eastAsia"/>
        </w:rPr>
        <w:instrText>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F00D2C">
        <w:instrText xml:space="preserve">","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citation-style-language/schema/raw/master/csl-citation.json"} </w:instrText>
      </w:r>
      <w:r w:rsidR="006E1B4C">
        <w:fldChar w:fldCharType="separate"/>
      </w:r>
      <w:r w:rsidR="00F00D2C" w:rsidRPr="00F00D2C">
        <w:rPr>
          <w:rFonts w:cs="Times New Roman"/>
          <w:vertAlign w:val="superscript"/>
          <w14:ligatures w14:val="standardContextual"/>
        </w:rPr>
        <w:t>[30]</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3F696BE9" w14:textId="28AB6ADA" w:rsidR="00B016E5" w:rsidRDefault="0079288A" w:rsidP="003F3CD7">
      <w:pPr>
        <w:widowControl w:val="0"/>
        <w:snapToGrid w:val="0"/>
        <w:spacing w:line="300" w:lineRule="auto"/>
        <w:ind w:firstLineChars="200" w:firstLine="480"/>
        <w:jc w:val="both"/>
      </w:pPr>
      <w:r w:rsidRPr="003F3CD7">
        <w:rPr>
          <w:rFonts w:ascii="Times New Roman" w:hAnsi="Times New Roman" w:cs="Times New Roman" w:hint="eastAsia"/>
          <w:kern w:val="2"/>
        </w:rPr>
        <w:t>Delaunay</w:t>
      </w:r>
      <w:r w:rsidRPr="003F3CD7">
        <w:rPr>
          <w:rFonts w:ascii="Times New Roman" w:hAnsi="Times New Roman" w:cs="Times New Roman" w:hint="eastAsia"/>
          <w:kern w:val="2"/>
        </w:rPr>
        <w:t>准则</w:t>
      </w:r>
      <w:r w:rsidR="00CC7083" w:rsidRPr="004C24A6">
        <w:rPr>
          <w:rFonts w:ascii="Times New Roman" w:hAnsi="Times New Roman" w:cs="Times New Roman" w:hint="eastAsia"/>
          <w:kern w:val="2"/>
        </w:rPr>
        <w:t>通过遵循外接圆准则，确保生成的三角网具有良好的几何稳定性，</w:t>
      </w:r>
      <w:r w:rsidRPr="004C24A6">
        <w:rPr>
          <w:rFonts w:ascii="Times New Roman" w:hAnsi="Times New Roman" w:cs="Times New Roman" w:hint="eastAsia"/>
          <w:kern w:val="2"/>
        </w:rPr>
        <w:t>它产生的三角形更接近等角，最小化狭长三角形出现的频率</w:t>
      </w:r>
      <w:r w:rsidR="00B016E5" w:rsidRPr="004C24A6">
        <w:rPr>
          <w:rFonts w:ascii="Times New Roman" w:hAnsi="Times New Roman" w:cs="Times New Roman" w:hint="eastAsia"/>
          <w:kern w:val="2"/>
        </w:rPr>
        <w:t>；同时，在满足约束条件的基础上，保留数据点</w:t>
      </w:r>
      <w:r w:rsidR="00CC7083" w:rsidRPr="004C24A6">
        <w:rPr>
          <w:rFonts w:ascii="Times New Roman" w:hAnsi="Times New Roman" w:cs="Times New Roman" w:hint="eastAsia"/>
          <w:kern w:val="2"/>
        </w:rPr>
        <w:t>集和网格拓扑</w:t>
      </w:r>
      <w:r w:rsidR="00B016E5" w:rsidRPr="004C24A6">
        <w:rPr>
          <w:rFonts w:ascii="Times New Roman" w:hAnsi="Times New Roman" w:cs="Times New Roman" w:hint="eastAsia"/>
          <w:kern w:val="2"/>
        </w:rPr>
        <w:t>信息，从而满足复杂地质结构建模的需求</w:t>
      </w:r>
      <w:r w:rsidR="00580448">
        <w:fldChar w:fldCharType="begin"/>
      </w:r>
      <w:r w:rsidR="00F00D2C">
        <w:instrText xml:space="preserve"> ADDIN ZOTERO_ITEM CSL_CITATION {"citationID":"WZfaTIpQ","properties":{"formattedCitation":"\\super [31,32]\\nosupersub{}","plainCitation":"[31,32]","noteIndex":0},"citationItems":[{"id":47,"uris":["http://zotero.org/users/local/8clMLtyf/items/J8IIUKGN"],"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w:instrText>
      </w:r>
      <w:r w:rsidR="00F00D2C">
        <w:rPr>
          <w:rFonts w:hint="eastAsia"/>
        </w:rPr>
        <w:instrText>视化。</w:instrText>
      </w:r>
      <w:r w:rsidR="00F00D2C">
        <w:instrText>\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w:instrText>
      </w:r>
      <w:r w:rsidR="00F00D2C">
        <w:rPr>
          <w:rFonts w:hint="eastAsia"/>
        </w:rPr>
        <w:instrText>发等领域有广泛的应用。地质结构往往由于断层等的存在经常呈现出非流形的情况</w:instrText>
      </w:r>
      <w:r w:rsidR="00F00D2C">
        <w:instrText>,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w:instrText>
      </w:r>
      <w:r w:rsidR="00F00D2C">
        <w:rPr>
          <w:rFonts w:hint="eastAsia"/>
        </w:rPr>
        <w:instrText>目</w:instrText>
      </w:r>
      <w:r w:rsidR="00F00D2C">
        <w:instrText xml:space="preserve">(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F00D2C" w:rsidRPr="00F00D2C">
        <w:rPr>
          <w:rFonts w:cs="Times New Roman"/>
          <w:vertAlign w:val="superscript"/>
          <w14:ligatures w14:val="standardContextual"/>
        </w:rPr>
        <w:t>[31,32]</w:t>
      </w:r>
      <w:r w:rsidR="00580448">
        <w:fldChar w:fldCharType="end"/>
      </w:r>
      <w:r w:rsidR="00B016E5" w:rsidRPr="00B016E5">
        <w:rPr>
          <w:rFonts w:hint="eastAsia"/>
        </w:rPr>
        <w:t>。</w:t>
      </w:r>
    </w:p>
    <w:p w14:paraId="72CB4587" w14:textId="048C58D6" w:rsidR="00566CDD" w:rsidRDefault="00566CDD" w:rsidP="00566CDD">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Peter Su</w:t>
      </w:r>
      <w:r w:rsidR="0071053E" w:rsidRPr="004C24A6">
        <w:rPr>
          <w:rFonts w:ascii="Times New Roman" w:hAnsi="Times New Roman" w:cs="Times New Roman" w:hint="eastAsia"/>
          <w:kern w:val="2"/>
        </w:rPr>
        <w:t>和</w:t>
      </w:r>
      <w:r w:rsidRPr="004C24A6">
        <w:rPr>
          <w:rFonts w:ascii="Times New Roman" w:hAnsi="Times New Roman" w:cs="Times New Roman"/>
          <w:kern w:val="2"/>
        </w:rPr>
        <w:t>Robert L. Scot Drysdale</w:t>
      </w:r>
      <w:r w:rsidRPr="004C24A6">
        <w:rPr>
          <w:rFonts w:ascii="Times New Roman" w:hAnsi="Times New Roman" w:cs="Times New Roman" w:hint="eastAsia"/>
          <w:kern w:val="2"/>
        </w:rPr>
        <w:t xml:space="preserve"> </w:t>
      </w:r>
      <w:r>
        <w:fldChar w:fldCharType="begin"/>
      </w:r>
      <w:r w:rsidR="00F00D2C">
        <w:instrText xml:space="preserve"> ADDIN ZOTERO_ITEM CSL_CITATION {"citationID":"RV26ixaL","properties":{"formattedCitation":"\\super [33]\\nosupersub{}","plainCitation":"[33]","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F00D2C" w:rsidRPr="00F00D2C">
        <w:rPr>
          <w:rFonts w:cs="Times New Roman"/>
          <w:vertAlign w:val="superscript"/>
          <w14:ligatures w14:val="standardContextual"/>
        </w:rPr>
        <w:t>[33]</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w:t>
      </w:r>
      <w:r w:rsidRPr="004C24A6">
        <w:rPr>
          <w:rFonts w:ascii="Times New Roman" w:hAnsi="Times New Roman" w:cs="Times New Roman" w:hint="eastAsia"/>
          <w:kern w:val="2"/>
        </w:rPr>
        <w:t>此外，增量插入法能够结合</w:t>
      </w:r>
      <w:r w:rsidRPr="004C24A6">
        <w:rPr>
          <w:rFonts w:ascii="Times New Roman" w:hAnsi="Times New Roman" w:cs="Times New Roman" w:hint="eastAsia"/>
          <w:kern w:val="2"/>
        </w:rPr>
        <w:t xml:space="preserve"> Bowyer-Watson </w:t>
      </w:r>
      <w:r w:rsidRPr="004C24A6">
        <w:rPr>
          <w:rFonts w:ascii="Times New Roman" w:hAnsi="Times New Roman" w:cs="Times New Roman" w:hint="eastAsia"/>
          <w:kern w:val="2"/>
        </w:rPr>
        <w:t>算法或</w:t>
      </w:r>
      <w:r w:rsidRPr="004C24A6">
        <w:rPr>
          <w:rFonts w:ascii="Times New Roman" w:hAnsi="Times New Roman" w:cs="Times New Roman" w:hint="eastAsia"/>
          <w:kern w:val="2"/>
        </w:rPr>
        <w:t xml:space="preserve"> Lawson </w:t>
      </w:r>
      <w:r w:rsidRPr="004C24A6">
        <w:rPr>
          <w:rFonts w:ascii="Times New Roman" w:hAnsi="Times New Roman" w:cs="Times New Roman" w:hint="eastAsia"/>
          <w:kern w:val="2"/>
        </w:rPr>
        <w:t>翻转法来维护</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性质，易于扩展到约束</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三角化，适用于具有边界约束或内部障碍物的复杂区域。因此，该方法在计算效率、可扩展性和</w:t>
      </w:r>
      <w:r w:rsidR="001C434E">
        <w:rPr>
          <w:rFonts w:ascii="Times New Roman" w:hAnsi="Times New Roman" w:cs="Times New Roman" w:hint="eastAsia"/>
          <w:kern w:val="2"/>
        </w:rPr>
        <w:t>基于钻孔离散点数据的</w:t>
      </w:r>
      <w:r w:rsidRPr="004C24A6">
        <w:rPr>
          <w:rFonts w:ascii="Times New Roman" w:hAnsi="Times New Roman" w:cs="Times New Roman" w:hint="eastAsia"/>
          <w:kern w:val="2"/>
        </w:rPr>
        <w:t>实际应用中具有</w:t>
      </w:r>
      <w:r w:rsidR="001C434E">
        <w:rPr>
          <w:rFonts w:ascii="Times New Roman" w:hAnsi="Times New Roman" w:cs="Times New Roman" w:hint="eastAsia"/>
          <w:kern w:val="2"/>
        </w:rPr>
        <w:t>一定</w:t>
      </w:r>
      <w:r w:rsidRPr="004C24A6">
        <w:rPr>
          <w:rFonts w:ascii="Times New Roman" w:hAnsi="Times New Roman" w:cs="Times New Roman" w:hint="eastAsia"/>
          <w:kern w:val="2"/>
        </w:rPr>
        <w:t>优势，本文主要选用该方法进行三角网格的构建。</w:t>
      </w:r>
    </w:p>
    <w:p w14:paraId="24D34BF7" w14:textId="7DE00A08" w:rsidR="00561FC7" w:rsidRDefault="00B016E5" w:rsidP="00566CDD">
      <w:pPr>
        <w:snapToGrid w:val="0"/>
        <w:spacing w:after="120" w:line="300" w:lineRule="auto"/>
        <w:ind w:firstLineChars="200" w:firstLine="480"/>
      </w:pPr>
      <w:r w:rsidRPr="004C24A6">
        <w:rPr>
          <w:rFonts w:ascii="Times New Roman" w:hAnsi="Times New Roman" w:cs="Times New Roman" w:hint="eastAsia"/>
          <w:kern w:val="2"/>
        </w:rPr>
        <w:t>增量插入法</w:t>
      </w:r>
      <w:r w:rsidR="003F7888">
        <w:rPr>
          <w:rFonts w:ascii="Times New Roman" w:hAnsi="Times New Roman" w:cs="Times New Roman" w:hint="eastAsia"/>
          <w:kern w:val="2"/>
        </w:rPr>
        <w:t>首先构造一个包含所有离散点集的超三角形，再将</w:t>
      </w:r>
      <w:r w:rsidRPr="004C24A6">
        <w:rPr>
          <w:rFonts w:ascii="Times New Roman" w:hAnsi="Times New Roman" w:cs="Times New Roman" w:hint="eastAsia"/>
          <w:kern w:val="2"/>
        </w:rPr>
        <w:t>点逐个插入现有的三角网，</w:t>
      </w:r>
      <w:r w:rsidR="003F7888">
        <w:rPr>
          <w:rFonts w:ascii="Times New Roman" w:hAnsi="Times New Roman" w:cs="Times New Roman" w:hint="eastAsia"/>
          <w:kern w:val="2"/>
        </w:rPr>
        <w:t>并通过边翻转等方式</w:t>
      </w:r>
      <w:r w:rsidRPr="004C24A6">
        <w:rPr>
          <w:rFonts w:ascii="Times New Roman" w:hAnsi="Times New Roman" w:cs="Times New Roman" w:hint="eastAsia"/>
          <w:kern w:val="2"/>
        </w:rPr>
        <w:t>动态调整网格结构</w:t>
      </w:r>
      <w:r w:rsidR="003F7888">
        <w:rPr>
          <w:rFonts w:ascii="Times New Roman" w:hAnsi="Times New Roman" w:cs="Times New Roman" w:hint="eastAsia"/>
          <w:kern w:val="2"/>
        </w:rPr>
        <w:t>使其局部保持</w:t>
      </w:r>
      <w:r w:rsidR="003F7888">
        <w:rPr>
          <w:rFonts w:ascii="Times New Roman" w:hAnsi="Times New Roman" w:cs="Times New Roman" w:hint="eastAsia"/>
          <w:kern w:val="2"/>
        </w:rPr>
        <w:t>Delaunay</w:t>
      </w:r>
      <w:r w:rsidR="003F7888">
        <w:rPr>
          <w:rFonts w:ascii="Times New Roman" w:hAnsi="Times New Roman" w:cs="Times New Roman" w:hint="eastAsia"/>
          <w:kern w:val="2"/>
        </w:rPr>
        <w:t>性质</w:t>
      </w:r>
      <w:r w:rsidR="00580448">
        <w:lastRenderedPageBreak/>
        <w:fldChar w:fldCharType="begin"/>
      </w:r>
      <w:r w:rsidR="00F00D2C">
        <w:instrText xml:space="preserve"> ADDIN ZOTERO_ITEM CSL_CITATION {"citationID":"8ycca4Ry","properties":{"formattedCitation":"\\super [34,35]\\nosupersub{}","plainCitation":"[34,35]","noteIndex":0},"citationItems":[{"id":45,"uris":["http://zotero.org/users/local/8clMLtyf/items/5DNRW5KA"],"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w:instrText>
      </w:r>
      <w:r w:rsidR="00F00D2C">
        <w:rPr>
          <w:rFonts w:hint="eastAsia"/>
        </w:rPr>
        <w:instrText>则分布的数据</w:instrText>
      </w:r>
      <w:r w:rsidR="00F00D2C">
        <w:instrText>,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w:instrText>
      </w:r>
      <w:r w:rsidR="00F00D2C">
        <w:rPr>
          <w:rFonts w:hint="eastAsia"/>
        </w:rPr>
        <w:instrText>网划分的</w:instrText>
      </w:r>
      <w:r w:rsidR="00F00D2C">
        <w:instrText xml:space="preserve">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itation.json"} </w:instrText>
      </w:r>
      <w:r w:rsidR="00580448">
        <w:fldChar w:fldCharType="separate"/>
      </w:r>
      <w:r w:rsidR="00F00D2C" w:rsidRPr="00F00D2C">
        <w:rPr>
          <w:rFonts w:cs="Times New Roman"/>
          <w:vertAlign w:val="superscript"/>
          <w14:ligatures w14:val="standardContextual"/>
        </w:rPr>
        <w:t>[34,35]</w:t>
      </w:r>
      <w:r w:rsidR="00580448">
        <w:fldChar w:fldCharType="end"/>
      </w:r>
      <w:r w:rsidR="00707B5A">
        <w:rPr>
          <w:rFonts w:hint="eastAsia"/>
        </w:rPr>
        <w:t>。</w:t>
      </w:r>
      <w:r w:rsidR="003F7888">
        <w:rPr>
          <w:rFonts w:hint="eastAsia"/>
        </w:rPr>
        <w:t>最后根据设置的约束条件，</w:t>
      </w:r>
      <w:r w:rsidRPr="00B016E5">
        <w:rPr>
          <w:rFonts w:hint="eastAsia"/>
        </w:rPr>
        <w:t>对其冲突的三角形进行</w:t>
      </w:r>
      <w:r w:rsidR="003F7888">
        <w:rPr>
          <w:rFonts w:hint="eastAsia"/>
        </w:rPr>
        <w:t>移除</w:t>
      </w:r>
      <w:r w:rsidRPr="00B016E5">
        <w:rPr>
          <w:rFonts w:hint="eastAsia"/>
        </w:rPr>
        <w:t>，确保约束边完整地保留在最终网格中</w:t>
      </w:r>
      <w:r w:rsidR="00707B5A">
        <w:fldChar w:fldCharType="begin"/>
      </w:r>
      <w:r w:rsidR="00F00D2C">
        <w:instrText xml:space="preserve"> ADDIN ZOTERO_ITEM CSL_CITATION {"citationID":"IJk5ChFd","properties":{"formattedCitation":"\\super [36]\\nosupersub{}","plainCitation":"[36]","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F00D2C" w:rsidRPr="00F00D2C">
        <w:rPr>
          <w:rFonts w:cs="Times New Roman"/>
          <w:vertAlign w:val="superscript"/>
          <w14:ligatures w14:val="standardContextual"/>
        </w:rPr>
        <w:t>[36]</w:t>
      </w:r>
      <w:r w:rsidR="00707B5A">
        <w:fldChar w:fldCharType="end"/>
      </w:r>
      <w:r w:rsidRPr="00B016E5">
        <w:rPr>
          <w:rFonts w:hint="eastAsia"/>
        </w:rPr>
        <w:t>。</w:t>
      </w:r>
    </w:p>
    <w:p w14:paraId="4114DD8F" w14:textId="77777777" w:rsidR="00EA6204" w:rsidRDefault="00EA6204" w:rsidP="00EA6204">
      <w:pPr>
        <w:snapToGrid w:val="0"/>
        <w:spacing w:after="120" w:line="300" w:lineRule="auto"/>
        <w:ind w:firstLineChars="200" w:firstLine="480"/>
        <w:jc w:val="center"/>
      </w:pPr>
      <w:r w:rsidRPr="00FA1974">
        <w:rPr>
          <w:noProof/>
        </w:rPr>
        <w:drawing>
          <wp:inline distT="0" distB="0" distL="0" distR="0" wp14:anchorId="6ED626D3" wp14:editId="289C6BA8">
            <wp:extent cx="4717278" cy="2745829"/>
            <wp:effectExtent l="0" t="0" r="0" b="0"/>
            <wp:docPr id="712330515"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330515" name="图片 1" descr="图示&#10;&#10;AI 生成的内容可能不正确。"/>
                    <pic:cNvPicPr/>
                  </pic:nvPicPr>
                  <pic:blipFill>
                    <a:blip r:embed="rId27"/>
                    <a:stretch>
                      <a:fillRect/>
                    </a:stretch>
                  </pic:blipFill>
                  <pic:spPr>
                    <a:xfrm>
                      <a:off x="0" y="0"/>
                      <a:ext cx="4731955" cy="2754372"/>
                    </a:xfrm>
                    <a:prstGeom prst="rect">
                      <a:avLst/>
                    </a:prstGeom>
                  </pic:spPr>
                </pic:pic>
              </a:graphicData>
            </a:graphic>
          </wp:inline>
        </w:drawing>
      </w:r>
    </w:p>
    <w:p w14:paraId="7F51335F" w14:textId="4AB5B2E2" w:rsidR="007A1D09" w:rsidRDefault="007A1D09" w:rsidP="00EA6204">
      <w:pPr>
        <w:snapToGrid w:val="0"/>
        <w:spacing w:after="120" w:line="300" w:lineRule="auto"/>
        <w:ind w:firstLineChars="200" w:firstLine="480"/>
        <w:jc w:val="center"/>
      </w:pPr>
      <w:r w:rsidRPr="007A1D09">
        <w:drawing>
          <wp:inline distT="0" distB="0" distL="0" distR="0" wp14:anchorId="379C5B59" wp14:editId="119D3D25">
            <wp:extent cx="3424271" cy="2517870"/>
            <wp:effectExtent l="0" t="0" r="5080" b="0"/>
            <wp:docPr id="1561351113"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1113" name="图片 1" descr="图片包含 图示&#10;&#10;AI 生成的内容可能不正确。"/>
                    <pic:cNvPicPr/>
                  </pic:nvPicPr>
                  <pic:blipFill>
                    <a:blip r:embed="rId28"/>
                    <a:stretch>
                      <a:fillRect/>
                    </a:stretch>
                  </pic:blipFill>
                  <pic:spPr>
                    <a:xfrm>
                      <a:off x="0" y="0"/>
                      <a:ext cx="3452846" cy="2538881"/>
                    </a:xfrm>
                    <a:prstGeom prst="rect">
                      <a:avLst/>
                    </a:prstGeom>
                  </pic:spPr>
                </pic:pic>
              </a:graphicData>
            </a:graphic>
          </wp:inline>
        </w:drawing>
      </w:r>
    </w:p>
    <w:p w14:paraId="19135D5A" w14:textId="4BFE02A6" w:rsidR="00EA6204" w:rsidRPr="00B35624" w:rsidRDefault="00EA6204" w:rsidP="00EA620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a</w:t>
      </w:r>
      <w:r>
        <w:rPr>
          <w:rFonts w:ascii="Times New Roman" w:hAnsi="Times New Roman" w:cs="Times New Roman" w:hint="eastAsia"/>
          <w:color w:val="000000"/>
          <w:kern w:val="2"/>
          <w:sz w:val="21"/>
          <w:szCs w:val="21"/>
        </w:rPr>
        <w:t>）</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离散点初始化</w:t>
      </w:r>
    </w:p>
    <w:p w14:paraId="16F0FA13" w14:textId="08E2F86A" w:rsidR="00EA6204" w:rsidRPr="00EA6204" w:rsidRDefault="00EA6204" w:rsidP="00EA620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Discrete point initialization</w:t>
      </w:r>
    </w:p>
    <w:p w14:paraId="15D7F65F" w14:textId="77777777" w:rsidR="00EA6204" w:rsidRDefault="00EA6204" w:rsidP="00EA6204">
      <w:pPr>
        <w:snapToGrid w:val="0"/>
        <w:spacing w:after="120" w:line="300" w:lineRule="auto"/>
        <w:ind w:firstLineChars="200" w:firstLine="480"/>
        <w:jc w:val="center"/>
      </w:pPr>
    </w:p>
    <w:p w14:paraId="58848386" w14:textId="77777777" w:rsidR="00EA6204" w:rsidRPr="00B35624" w:rsidRDefault="00EA6204" w:rsidP="00EA620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1</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离散点初始化</w:t>
      </w:r>
    </w:p>
    <w:p w14:paraId="6675679D" w14:textId="55FAF1B8" w:rsidR="00EA6204" w:rsidRPr="00EA6204" w:rsidRDefault="00EA6204" w:rsidP="00EA620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1</w:t>
      </w:r>
      <w:r w:rsidRPr="00B35624">
        <w:rPr>
          <w:rFonts w:ascii="Times New Roman" w:hAnsi="Times New Roman" w:cs="Times New Roman"/>
          <w:color w:val="000000"/>
          <w:kern w:val="2"/>
          <w:sz w:val="21"/>
          <w:szCs w:val="21"/>
        </w:rPr>
        <w:t xml:space="preserve"> Discrete point initialization</w:t>
      </w:r>
    </w:p>
    <w:p w14:paraId="60D3E52E" w14:textId="3C0A7DFA" w:rsidR="00C25427" w:rsidRDefault="00FA1974" w:rsidP="00FA1974">
      <w:pPr>
        <w:snapToGrid w:val="0"/>
        <w:spacing w:after="120" w:line="300" w:lineRule="auto"/>
        <w:ind w:firstLineChars="200" w:firstLine="480"/>
        <w:rPr>
          <w:rFonts w:ascii="Times New Roman" w:hAnsi="Times New Roman" w:cs="Times New Roman"/>
          <w:kern w:val="2"/>
        </w:rPr>
      </w:pPr>
      <w:r w:rsidRPr="00FA1974">
        <w:rPr>
          <w:rFonts w:ascii="Times New Roman" w:hAnsi="Times New Roman" w:cs="Times New Roman" w:hint="eastAsia"/>
          <w:kern w:val="2"/>
        </w:rPr>
        <w:t>1</w:t>
      </w:r>
      <w:r w:rsidR="00C25427">
        <w:rPr>
          <w:rFonts w:ascii="Times New Roman" w:hAnsi="Times New Roman" w:cs="Times New Roman" w:hint="eastAsia"/>
          <w:kern w:val="2"/>
        </w:rPr>
        <w:t>构造包含所有给定离散</w:t>
      </w:r>
      <w:r w:rsidR="003E53BF" w:rsidRPr="004C24A6">
        <w:rPr>
          <w:rFonts w:ascii="Times New Roman" w:hAnsi="Times New Roman" w:cs="Times New Roman"/>
          <w:kern w:val="2"/>
        </w:rPr>
        <w:t>点集</w:t>
      </w:r>
      <w:r w:rsidR="00C25427">
        <w:rPr>
          <w:rFonts w:ascii="Times New Roman" w:hAnsi="Times New Roman" w:cs="Times New Roman" w:hint="eastAsia"/>
          <w:kern w:val="2"/>
        </w:rPr>
        <w:t>的极大三角形。</w:t>
      </w:r>
      <w:r w:rsidR="00C25427" w:rsidRPr="00C25427">
        <w:rPr>
          <w:rFonts w:ascii="Times New Roman" w:hAnsi="Times New Roman" w:cs="Times New Roman"/>
          <w:kern w:val="2"/>
        </w:rPr>
        <w:t>借助计算机技术，</w:t>
      </w:r>
      <w:r w:rsidR="00C25427">
        <w:rPr>
          <w:rFonts w:ascii="Times New Roman" w:hAnsi="Times New Roman" w:cs="Times New Roman" w:hint="eastAsia"/>
          <w:kern w:val="2"/>
        </w:rPr>
        <w:t>极大</w:t>
      </w:r>
      <w:r w:rsidR="00C25427" w:rsidRPr="00C25427">
        <w:rPr>
          <w:rFonts w:ascii="Times New Roman" w:hAnsi="Times New Roman" w:cs="Times New Roman"/>
          <w:kern w:val="2"/>
        </w:rPr>
        <w:t>三角形的构建可以通过三个</w:t>
      </w:r>
      <w:r w:rsidR="00C25427">
        <w:rPr>
          <w:rFonts w:ascii="Times New Roman" w:hAnsi="Times New Roman" w:cs="Times New Roman" w:hint="eastAsia"/>
          <w:kern w:val="2"/>
        </w:rPr>
        <w:t>无限远的</w:t>
      </w:r>
      <w:r w:rsidR="00C25427" w:rsidRPr="00C25427">
        <w:rPr>
          <w:rFonts w:ascii="Times New Roman" w:hAnsi="Times New Roman" w:cs="Times New Roman"/>
          <w:kern w:val="2"/>
        </w:rPr>
        <w:t>虚拟点构成。</w:t>
      </w:r>
      <w:r w:rsidR="001C434E" w:rsidRPr="00C25427">
        <w:rPr>
          <w:rFonts w:ascii="Times New Roman" w:hAnsi="Times New Roman" w:cs="Times New Roman"/>
          <w:kern w:val="2"/>
        </w:rPr>
        <w:t>在剖分完成后，我们只需</w:t>
      </w:r>
      <w:r w:rsidR="003F7888">
        <w:rPr>
          <w:rFonts w:ascii="Times New Roman" w:hAnsi="Times New Roman" w:cs="Times New Roman" w:hint="eastAsia"/>
          <w:kern w:val="2"/>
        </w:rPr>
        <w:t>根据标记</w:t>
      </w:r>
      <w:r w:rsidR="001C434E" w:rsidRPr="00C25427">
        <w:rPr>
          <w:rFonts w:ascii="Times New Roman" w:hAnsi="Times New Roman" w:cs="Times New Roman"/>
          <w:kern w:val="2"/>
        </w:rPr>
        <w:t>识别并移除包含虚拟点的三角形，即可得到基于实际数据点的三角网格。</w:t>
      </w:r>
      <w:r w:rsidR="00C25427" w:rsidRPr="00C25427">
        <w:rPr>
          <w:rFonts w:ascii="Times New Roman" w:hAnsi="Times New Roman" w:cs="Times New Roman"/>
          <w:kern w:val="2"/>
        </w:rPr>
        <w:t>因此只需从</w:t>
      </w:r>
      <w:r w:rsidR="001C434E">
        <w:rPr>
          <w:rFonts w:ascii="Times New Roman" w:hAnsi="Times New Roman" w:cs="Times New Roman" w:hint="eastAsia"/>
          <w:kern w:val="2"/>
        </w:rPr>
        <w:t>离散点集</w:t>
      </w:r>
      <w:r w:rsidR="00C25427" w:rsidRPr="00C25427">
        <w:rPr>
          <w:rFonts w:ascii="Times New Roman" w:hAnsi="Times New Roman" w:cs="Times New Roman"/>
          <w:kern w:val="2"/>
        </w:rPr>
        <w:t>中选取一个简单的初始三角形结构开始剖分。</w:t>
      </w:r>
    </w:p>
    <w:p w14:paraId="5994843B" w14:textId="37D510A9" w:rsidR="00B016E5" w:rsidRPr="004C24A6" w:rsidRDefault="001C434E" w:rsidP="004C24A6">
      <w:pPr>
        <w:widowControl w:val="0"/>
        <w:snapToGrid w:val="0"/>
        <w:spacing w:line="300" w:lineRule="auto"/>
        <w:ind w:firstLineChars="200" w:firstLine="480"/>
        <w:jc w:val="both"/>
        <w:rPr>
          <w:rFonts w:ascii="Times New Roman" w:hAnsi="Times New Roman" w:cs="Times New Roman"/>
          <w:kern w:val="2"/>
        </w:rPr>
      </w:pPr>
      <w:r>
        <w:rPr>
          <w:rFonts w:ascii="Times New Roman" w:hAnsi="Times New Roman" w:cs="Times New Roman" w:hint="eastAsia"/>
          <w:kern w:val="2"/>
        </w:rPr>
        <w:t>设</w:t>
      </w:r>
      <w:r w:rsidR="00291780" w:rsidRPr="004C24A6">
        <w:rPr>
          <w:rFonts w:ascii="Times New Roman" w:hAnsi="Times New Roman" w:cs="Times New Roman" w:hint="eastAsia"/>
          <w:kern w:val="2"/>
        </w:rPr>
        <w:t>随机</w:t>
      </w:r>
      <w:r w:rsidR="00B016E5" w:rsidRPr="004C24A6">
        <w:rPr>
          <w:rFonts w:ascii="Times New Roman" w:hAnsi="Times New Roman" w:cs="Times New Roman" w:hint="eastAsia"/>
          <w:kern w:val="2"/>
        </w:rPr>
        <w:t>选取</w:t>
      </w:r>
      <w:r>
        <w:rPr>
          <w:rFonts w:ascii="Times New Roman" w:hAnsi="Times New Roman" w:cs="Times New Roman" w:hint="eastAsia"/>
          <w:kern w:val="2"/>
        </w:rPr>
        <w:t>的</w:t>
      </w:r>
      <w:r w:rsidR="00291780" w:rsidRPr="004C24A6">
        <w:rPr>
          <w:rFonts w:ascii="Times New Roman" w:hAnsi="Times New Roman" w:cs="Times New Roman" w:hint="eastAsia"/>
          <w:kern w:val="2"/>
        </w:rPr>
        <w:t>三个离散点</w:t>
      </w:r>
      <w:r w:rsidR="00B016E5" w:rsidRPr="004C24A6">
        <w:rPr>
          <w:rFonts w:ascii="Times New Roman" w:hAnsi="Times New Roman" w:cs="Times New Roman" w:hint="eastAsia"/>
          <w:kern w:val="2"/>
        </w:rPr>
        <w:t>为</w:t>
      </w:r>
      <m:oMath>
        <m:r>
          <w:rPr>
            <w:rFonts w:ascii="Cambria Math" w:hAnsi="Cambria Math" w:cs="Times New Roman"/>
            <w:kern w:val="2"/>
          </w:rPr>
          <m:t>A</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A</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A</m:t>
                </m:r>
              </m:sub>
            </m:sSub>
          </m:e>
        </m:d>
      </m:oMath>
      <w:r w:rsidR="00B016E5" w:rsidRPr="004C24A6">
        <w:rPr>
          <w:rFonts w:ascii="Times New Roman" w:hAnsi="Times New Roman" w:cs="Times New Roman" w:hint="eastAsia"/>
          <w:kern w:val="2"/>
        </w:rPr>
        <w:t>、</w:t>
      </w:r>
      <m:oMath>
        <m:r>
          <w:rPr>
            <w:rFonts w:ascii="Cambria Math" w:hAnsi="Cambria Math" w:cs="Times New Roman"/>
            <w:kern w:val="2"/>
          </w:rPr>
          <m:t>B</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B</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B</m:t>
                </m:r>
              </m:sub>
            </m:sSub>
          </m:e>
        </m:d>
      </m:oMath>
      <w:r w:rsidR="00B016E5" w:rsidRPr="004C24A6">
        <w:rPr>
          <w:rFonts w:ascii="Times New Roman" w:hAnsi="Times New Roman" w:cs="Times New Roman" w:hint="eastAsia"/>
          <w:kern w:val="2"/>
        </w:rPr>
        <w:t>、</w:t>
      </w:r>
      <m:oMath>
        <m:r>
          <w:rPr>
            <w:rFonts w:ascii="Cambria Math" w:hAnsi="Cambria Math" w:cs="Times New Roman"/>
            <w:kern w:val="2"/>
          </w:rPr>
          <m:t>C</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C</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C</m:t>
                </m:r>
              </m:sub>
            </m:sSub>
          </m:e>
        </m:d>
      </m:oMath>
      <w:r w:rsidR="00B016E5" w:rsidRPr="004C24A6">
        <w:rPr>
          <w:rFonts w:ascii="Times New Roman" w:hAnsi="Times New Roman" w:cs="Times New Roman" w:hint="eastAsia"/>
          <w:kern w:val="2"/>
        </w:rPr>
        <w:t>，</w:t>
      </w:r>
      <w:r w:rsidR="00291780" w:rsidRPr="004C24A6">
        <w:rPr>
          <w:rFonts w:ascii="Times New Roman" w:hAnsi="Times New Roman" w:cs="Times New Roman" w:hint="eastAsia"/>
          <w:kern w:val="2"/>
        </w:rPr>
        <w:t>可以通过公式</w:t>
      </w:r>
      <w:r w:rsidR="00291780" w:rsidRPr="004C24A6">
        <w:rPr>
          <w:rFonts w:ascii="Times New Roman" w:hAnsi="Times New Roman" w:cs="Times New Roman" w:hint="eastAsia"/>
          <w:kern w:val="2"/>
        </w:rPr>
        <w:t>2.1</w:t>
      </w:r>
      <w:r w:rsidR="00291780" w:rsidRPr="004C24A6">
        <w:rPr>
          <w:rFonts w:ascii="Times New Roman" w:hAnsi="Times New Roman" w:cs="Times New Roman" w:hint="eastAsia"/>
          <w:kern w:val="2"/>
        </w:rPr>
        <w:lastRenderedPageBreak/>
        <w:t>计算</w:t>
      </w:r>
      <w:r w:rsidR="00EA6204">
        <w:rPr>
          <w:rFonts w:ascii="Times New Roman" w:hAnsi="Times New Roman" w:cs="Times New Roman" w:hint="eastAsia"/>
          <w:kern w:val="2"/>
        </w:rPr>
        <w:t>得</w:t>
      </w:r>
      <w:r w:rsidR="00291780" w:rsidRPr="004C24A6">
        <w:rPr>
          <w:rFonts w:ascii="Times New Roman" w:hAnsi="Times New Roman" w:cs="Times New Roman" w:hint="eastAsia"/>
          <w:kern w:val="2"/>
        </w:rPr>
        <w:t>出三角形面积</w:t>
      </w:r>
      <m:oMath>
        <m:r>
          <w:rPr>
            <w:rFonts w:ascii="Cambria Math" w:hAnsi="Cambria Math" w:cs="Times New Roman"/>
            <w:kern w:val="2"/>
          </w:rPr>
          <m:t>S</m:t>
        </m:r>
      </m:oMath>
      <w:r w:rsidR="00291780" w:rsidRPr="004C24A6">
        <w:rPr>
          <w:rFonts w:ascii="Times New Roman" w:hAnsi="Times New Roman" w:cs="Times New Roman" w:hint="eastAsia"/>
          <w:kern w:val="2"/>
        </w:rPr>
        <w:t>。</w:t>
      </w:r>
    </w:p>
    <w:p w14:paraId="28CE1155" w14:textId="0BFD116B"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2</w:t>
      </w:r>
      <w:r>
        <w:t>.</w:t>
      </w:r>
      <w:r w:rsidR="00EA6204">
        <w:rPr>
          <w:rFonts w:hint="eastAsia"/>
        </w:rPr>
        <w:t>1</w:t>
      </w:r>
      <w:r>
        <w:t>）</w:t>
      </w:r>
    </w:p>
    <w:p w14:paraId="047BB1E4" w14:textId="77777777"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其中：</w:t>
      </w:r>
    </w:p>
    <w:p w14:paraId="026CD564" w14:textId="71C33CD9"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1) </w:t>
      </w:r>
      <w:r w:rsidRPr="004C24A6">
        <w:rPr>
          <w:rFonts w:ascii="Times New Roman" w:hAnsi="Times New Roman" w:cs="Times New Roman" w:hint="eastAsia"/>
          <w:kern w:val="2"/>
        </w:rPr>
        <w:t>若</w:t>
      </w:r>
      <w:r w:rsidRPr="004C24A6">
        <w:rPr>
          <w:rFonts w:ascii="Times New Roman" w:hAnsi="Times New Roman" w:cs="Times New Roman" w:hint="eastAsia"/>
          <w:kern w:val="2"/>
        </w:rPr>
        <w:t>S = 0</w:t>
      </w:r>
      <w:r w:rsidRPr="004C24A6">
        <w:rPr>
          <w:rFonts w:ascii="Times New Roman" w:hAnsi="Times New Roman" w:cs="Times New Roman" w:hint="eastAsia"/>
          <w:kern w:val="2"/>
        </w:rPr>
        <w:t>，则三点共线，无法构造有效的初始</w:t>
      </w:r>
      <w:r w:rsidR="00AB4B96">
        <w:rPr>
          <w:rFonts w:ascii="Times New Roman" w:hAnsi="Times New Roman" w:cs="Times New Roman" w:hint="eastAsia"/>
          <w:kern w:val="2"/>
        </w:rPr>
        <w:t>三角形</w:t>
      </w:r>
      <w:r w:rsidRPr="004C24A6">
        <w:rPr>
          <w:rFonts w:ascii="Times New Roman" w:hAnsi="Times New Roman" w:cs="Times New Roman" w:hint="eastAsia"/>
          <w:kern w:val="2"/>
        </w:rPr>
        <w:t>。</w:t>
      </w:r>
    </w:p>
    <w:p w14:paraId="05F63B7A" w14:textId="0B9CCABC"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2) </w:t>
      </w:r>
      <w:r w:rsidRPr="004C24A6">
        <w:rPr>
          <w:rFonts w:ascii="Times New Roman" w:hAnsi="Times New Roman" w:cs="Times New Roman" w:hint="eastAsia"/>
          <w:kern w:val="2"/>
        </w:rPr>
        <w:t>若</w:t>
      </w:r>
      <w:r w:rsidR="00AB4B96">
        <w:rPr>
          <w:rFonts w:ascii="Times New Roman" w:hAnsi="Times New Roman" w:cs="Times New Roman" w:hint="eastAsia"/>
          <w:kern w:val="2"/>
        </w:rPr>
        <w:t>｜</w:t>
      </w:r>
      <w:r w:rsidRPr="004C24A6">
        <w:rPr>
          <w:rFonts w:ascii="Times New Roman" w:hAnsi="Times New Roman" w:cs="Times New Roman" w:hint="eastAsia"/>
          <w:kern w:val="2"/>
        </w:rPr>
        <w:t>S</w:t>
      </w:r>
      <w:r w:rsidR="00AB4B96">
        <w:rPr>
          <w:rFonts w:ascii="Times New Roman" w:hAnsi="Times New Roman" w:cs="Times New Roman" w:hint="eastAsia"/>
          <w:kern w:val="2"/>
        </w:rPr>
        <w:t>｜</w:t>
      </w:r>
      <w:r w:rsidRPr="004C24A6">
        <w:rPr>
          <w:rFonts w:ascii="Times New Roman" w:hAnsi="Times New Roman" w:cs="Times New Roman" w:hint="eastAsia"/>
          <w:kern w:val="2"/>
        </w:rPr>
        <w:t xml:space="preserve"> &gt; </w:t>
      </w:r>
      <m:oMath>
        <m:r>
          <w:rPr>
            <w:rFonts w:ascii="Cambria Math" w:hAnsi="Cambria Math" w:cs="Times New Roman"/>
            <w:kern w:val="2"/>
          </w:rPr>
          <m:t>threshold</m:t>
        </m:r>
      </m:oMath>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00EA6204">
        <w:rPr>
          <w:rFonts w:ascii="Times New Roman" w:hAnsi="Times New Roman" w:cs="Times New Roman" w:hint="eastAsia"/>
          <w:kern w:val="2"/>
        </w:rPr>
        <w:t>若面积大于设定阈值</w:t>
      </w:r>
      <w:r w:rsidR="00AB4B96">
        <w:rPr>
          <w:rFonts w:ascii="Times New Roman" w:hAnsi="Times New Roman" w:cs="Times New Roman" w:hint="eastAsia"/>
          <w:kern w:val="2"/>
        </w:rPr>
        <w:t>则构成的三角形有效</w:t>
      </w:r>
      <w:r w:rsidRPr="004C24A6">
        <w:rPr>
          <w:rFonts w:ascii="Times New Roman" w:hAnsi="Times New Roman" w:cs="Times New Roman" w:hint="eastAsia"/>
          <w:kern w:val="2"/>
        </w:rPr>
        <w:t>。</w:t>
      </w:r>
    </w:p>
    <w:p w14:paraId="3DA08ADA" w14:textId="1F0B9667" w:rsidR="007C2F93" w:rsidRPr="003F7888" w:rsidRDefault="00685DD8" w:rsidP="003F788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2</w:t>
      </w:r>
      <w:r w:rsidR="003F7888">
        <w:rPr>
          <w:rFonts w:ascii="Times New Roman" w:hAnsi="Times New Roman" w:cs="Times New Roman" w:hint="eastAsia"/>
          <w:kern w:val="2"/>
        </w:rPr>
        <w:t>依次插入离散点集中的顶点，对于不符合准则的三角形进行翻转。</w:t>
      </w:r>
    </w:p>
    <w:p w14:paraId="2848B6A6" w14:textId="3374D719" w:rsidR="00685DD8" w:rsidRPr="004C24A6" w:rsidRDefault="002578BB" w:rsidP="004C24A6">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首先需要确定新插入的点所位于的三角形</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这一过程</w:t>
      </w:r>
      <w:r w:rsidR="003F7888">
        <w:rPr>
          <w:rFonts w:ascii="Times New Roman" w:hAnsi="Times New Roman" w:cs="Times New Roman" w:hint="eastAsia"/>
          <w:kern w:val="2"/>
        </w:rPr>
        <w:t>通过</w:t>
      </w:r>
      <w:r w:rsidR="00047B54" w:rsidRPr="004C24A6">
        <w:rPr>
          <w:rFonts w:ascii="Times New Roman" w:hAnsi="Times New Roman" w:cs="Times New Roman" w:hint="eastAsia"/>
          <w:kern w:val="2"/>
        </w:rPr>
        <w:t>半平面测试来判断目标点的位置</w:t>
      </w:r>
      <w:r w:rsidR="003F7888">
        <w:rPr>
          <w:rFonts w:ascii="Times New Roman" w:hAnsi="Times New Roman" w:cs="Times New Roman" w:hint="eastAsia"/>
          <w:kern w:val="2"/>
        </w:rPr>
        <w:t>，</w:t>
      </w:r>
      <w:r w:rsidR="00047B54" w:rsidRPr="004C24A6">
        <w:rPr>
          <w:rFonts w:ascii="Times New Roman" w:hAnsi="Times New Roman" w:cs="Times New Roman" w:hint="eastAsia"/>
          <w:kern w:val="2"/>
        </w:rPr>
        <w:t>对于每个三角形，判断新点是否在三角形内部或者是某一边的外部。</w:t>
      </w:r>
    </w:p>
    <w:p w14:paraId="668DA290" w14:textId="17D5AF12" w:rsidR="00047B54" w:rsidRPr="004C24A6" w:rsidRDefault="00047B54" w:rsidP="00685DD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设插入点为</w:t>
      </w:r>
      <w:r w:rsidRPr="004C24A6">
        <w:rPr>
          <w:rFonts w:ascii="Times New Roman" w:hAnsi="Times New Roman" w:cs="Times New Roman"/>
          <w:kern w:val="2"/>
        </w:rPr>
        <w:t>P</w:t>
      </w:r>
      <w:r w:rsidRPr="004C24A6">
        <w:rPr>
          <w:rFonts w:ascii="Times New Roman" w:hAnsi="Times New Roman" w:cs="Times New Roman" w:hint="eastAsia"/>
          <w:kern w:val="2"/>
        </w:rPr>
        <w:t>，其</w:t>
      </w:r>
      <w:r w:rsidR="00832585" w:rsidRPr="004C24A6">
        <w:rPr>
          <w:rFonts w:ascii="Times New Roman" w:hAnsi="Times New Roman" w:cs="Times New Roman" w:hint="eastAsia"/>
          <w:kern w:val="2"/>
        </w:rPr>
        <w:t>二维</w:t>
      </w:r>
      <w:r w:rsidRPr="004C24A6">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Pr="004C24A6">
        <w:rPr>
          <w:rFonts w:ascii="Times New Roman" w:hAnsi="Times New Roman" w:cs="Times New Roman" w:hint="eastAsia"/>
          <w:kern w:val="2"/>
        </w:rPr>
        <w:t>，</w:t>
      </w:r>
      <w:r w:rsidR="00832585" w:rsidRPr="004C24A6">
        <w:rPr>
          <w:rFonts w:ascii="Times New Roman" w:hAnsi="Times New Roman" w:cs="Times New Roman" w:hint="eastAsia"/>
          <w:kern w:val="2"/>
        </w:rPr>
        <w:t>设已存在的</w:t>
      </w:r>
      <w:r w:rsidRPr="004C24A6">
        <w:rPr>
          <w:rFonts w:ascii="Times New Roman" w:hAnsi="Times New Roman" w:cs="Times New Roman" w:hint="eastAsia"/>
          <w:kern w:val="2"/>
        </w:rPr>
        <w:t>三角形边为</w:t>
      </w:r>
      <w:r w:rsidRPr="004C24A6">
        <w:rPr>
          <w:rFonts w:ascii="Times New Roman" w:hAnsi="Times New Roman" w:cs="Times New Roman" w:hint="eastAsia"/>
          <w:kern w:val="2"/>
        </w:rPr>
        <w:t>AB</w:t>
      </w:r>
      <w:r w:rsidRPr="004C24A6">
        <w:rPr>
          <w:rFonts w:ascii="Times New Roman" w:hAnsi="Times New Roman" w:cs="Times New Roman" w:hint="eastAsia"/>
          <w:kern w:val="2"/>
        </w:rPr>
        <w:t>，</w:t>
      </w:r>
      <w:r w:rsidRPr="004C24A6">
        <w:rPr>
          <w:rFonts w:ascii="Times New Roman" w:hAnsi="Times New Roman" w:cs="Times New Roman" w:hint="eastAsia"/>
          <w:kern w:val="2"/>
        </w:rPr>
        <w:t>A</w:t>
      </w:r>
      <w:r w:rsidRPr="004C24A6">
        <w:rPr>
          <w:rFonts w:ascii="Times New Roman" w:hAnsi="Times New Roman" w:cs="Times New Roman" w:hint="eastAsia"/>
          <w:kern w:val="2"/>
        </w:rPr>
        <w:t>、</w:t>
      </w:r>
      <w:r w:rsidRPr="004C24A6">
        <w:rPr>
          <w:rFonts w:ascii="Times New Roman" w:hAnsi="Times New Roman" w:cs="Times New Roman" w:hint="eastAsia"/>
          <w:kern w:val="2"/>
        </w:rPr>
        <w:t>B</w:t>
      </w:r>
      <w:r w:rsidRPr="004C24A6">
        <w:rPr>
          <w:rFonts w:ascii="Times New Roman" w:hAnsi="Times New Roman" w:cs="Times New Roman" w:hint="eastAsia"/>
          <w:kern w:val="2"/>
        </w:rPr>
        <w:t>为边的端点，进行下列数据准备：</w:t>
      </w:r>
    </w:p>
    <w:p w14:paraId="402E6DDC"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边</w:t>
      </w:r>
      <w:r w:rsidRPr="004C24A6">
        <w:rPr>
          <w:rFonts w:ascii="Times New Roman" w:hAnsi="Times New Roman" w:cs="Times New Roman" w:hint="eastAsia"/>
          <w:kern w:val="2"/>
        </w:rPr>
        <w:t>AB</w:t>
      </w:r>
      <w:r w:rsidRPr="004C24A6">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Pr="004C24A6" w:rsidRDefault="00047B54" w:rsidP="005357D1">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计算目标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半平面位置公式</w:t>
      </w:r>
      <w:r w:rsidR="009F1164" w:rsidRPr="004C24A6">
        <w:rPr>
          <w:rFonts w:ascii="Times New Roman" w:hAnsi="Times New Roman" w:cs="Times New Roman" w:hint="eastAsia"/>
          <w:kern w:val="2"/>
        </w:rPr>
        <w:t>（</w:t>
      </w:r>
      <w:r w:rsidR="009F1164" w:rsidRPr="004C24A6">
        <w:rPr>
          <w:rFonts w:ascii="Times New Roman" w:hAnsi="Times New Roman" w:cs="Times New Roman" w:hint="eastAsia"/>
          <w:kern w:val="2"/>
        </w:rPr>
        <w:t>2.3</w:t>
      </w:r>
      <w:r w:rsidR="009F1164" w:rsidRPr="004C24A6">
        <w:rPr>
          <w:rFonts w:ascii="Times New Roman" w:hAnsi="Times New Roman" w:cs="Times New Roman" w:hint="eastAsia"/>
          <w:kern w:val="2"/>
        </w:rPr>
        <w:t>）。</w:t>
      </w:r>
    </w:p>
    <w:p w14:paraId="38879F22" w14:textId="02258089" w:rsidR="00E533BE" w:rsidRPr="004C24A6" w:rsidRDefault="00047B54" w:rsidP="00E533BE">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3</w:t>
      </w:r>
      <w:r w:rsidR="00E533BE" w:rsidRPr="004C24A6">
        <w:rPr>
          <w:rFonts w:ascii="Times New Roman" w:hAnsi="Times New Roman" w:cs="Times New Roman" w:hint="eastAsia"/>
          <w:kern w:val="2"/>
        </w:rPr>
        <w:t>）</w:t>
      </w:r>
    </w:p>
    <w:p w14:paraId="0BA7EC5B" w14:textId="233B6468" w:rsidR="00047B54" w:rsidRPr="004C24A6" w:rsidRDefault="00047B54" w:rsidP="00E533BE">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展开公式可简化为：</w:t>
      </w:r>
    </w:p>
    <w:p w14:paraId="683FAD35" w14:textId="3F03F6DE" w:rsidR="005357D1" w:rsidRPr="004C24A6" w:rsidRDefault="00D31147" w:rsidP="0083258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DC39CA" w:rsidRPr="004C24A6">
        <w:rPr>
          <w:rFonts w:ascii="Times New Roman" w:hAnsi="Times New Roman" w:cs="Times New Roman" w:hint="eastAsia"/>
          <w:kern w:val="2"/>
        </w:rPr>
        <w:t>4</w:t>
      </w:r>
      <w:r w:rsidR="00E533BE" w:rsidRPr="004C24A6">
        <w:rPr>
          <w:rFonts w:ascii="Times New Roman" w:hAnsi="Times New Roman" w:cs="Times New Roman" w:hint="eastAsia"/>
          <w:kern w:val="2"/>
        </w:rPr>
        <w:t>）</w:t>
      </w:r>
    </w:p>
    <w:p w14:paraId="7E1E13E3" w14:textId="29A9B484"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g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左侧；</w:t>
      </w:r>
    </w:p>
    <w:p w14:paraId="5E93388E" w14:textId="3C526E9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l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右侧（三角形外部）；</w:t>
      </w:r>
    </w:p>
    <w:p w14:paraId="4C251810" w14:textId="2EE2ECDB"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h = 0 </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上。</w:t>
      </w:r>
    </w:p>
    <w:p w14:paraId="341A5AEE" w14:textId="0DBF122B" w:rsidR="004426B8" w:rsidRPr="004C24A6" w:rsidRDefault="0019560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根据公式</w:t>
      </w:r>
      <w:r w:rsidRPr="004C24A6">
        <w:rPr>
          <w:rFonts w:ascii="Times New Roman" w:hAnsi="Times New Roman" w:cs="Times New Roman" w:hint="eastAsia"/>
          <w:kern w:val="2"/>
        </w:rPr>
        <w:t>2.4</w:t>
      </w:r>
      <w:r w:rsidR="009F1164" w:rsidRPr="004C24A6">
        <w:rPr>
          <w:rFonts w:ascii="Times New Roman" w:hAnsi="Times New Roman" w:cs="Times New Roman" w:hint="eastAsia"/>
          <w:kern w:val="2"/>
        </w:rPr>
        <w:t>计算数据并</w:t>
      </w:r>
      <w:r w:rsidRPr="004C24A6">
        <w:rPr>
          <w:rFonts w:ascii="Times New Roman" w:hAnsi="Times New Roman" w:cs="Times New Roman" w:hint="eastAsia"/>
          <w:kern w:val="2"/>
        </w:rPr>
        <w:t>判断顶点位置，按</w:t>
      </w:r>
      <w:r w:rsidR="004426B8" w:rsidRPr="004C24A6">
        <w:rPr>
          <w:rFonts w:ascii="Times New Roman" w:hAnsi="Times New Roman" w:cs="Times New Roman" w:hint="eastAsia"/>
          <w:kern w:val="2"/>
        </w:rPr>
        <w:t>以下步骤执行顶点定位操作：</w:t>
      </w:r>
    </w:p>
    <w:p w14:paraId="2EB01079" w14:textId="03216963"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w:t>
      </w:r>
      <w:r w:rsidR="004426B8" w:rsidRPr="004C24A6">
        <w:rPr>
          <w:rFonts w:ascii="Times New Roman" w:hAnsi="Times New Roman" w:cs="Times New Roman" w:hint="eastAsia"/>
          <w:kern w:val="2"/>
        </w:rPr>
        <w:t>1</w:t>
      </w:r>
      <w:r w:rsidRPr="004C24A6">
        <w:rPr>
          <w:rFonts w:ascii="Times New Roman" w:hAnsi="Times New Roman" w:cs="Times New Roman" w:hint="eastAsia"/>
          <w:kern w:val="2"/>
        </w:rPr>
        <w:t xml:space="preserve"> </w:t>
      </w:r>
      <w:r w:rsidR="004426B8" w:rsidRPr="004C24A6">
        <w:rPr>
          <w:rFonts w:ascii="Times New Roman" w:hAnsi="Times New Roman" w:cs="Times New Roman" w:hint="eastAsia"/>
          <w:kern w:val="2"/>
        </w:rPr>
        <w:t>假设网格中的所有三角形都按逆时针方向排列。因此，如果一个顶点包含在三角形中，则它将位于每个内边</w:t>
      </w:r>
      <w:r w:rsidR="009F1164" w:rsidRPr="004C24A6">
        <w:rPr>
          <w:rFonts w:ascii="Times New Roman" w:hAnsi="Times New Roman" w:cs="Times New Roman" w:hint="eastAsia"/>
          <w:kern w:val="2"/>
        </w:rPr>
        <w:t>正方向</w:t>
      </w:r>
      <w:r w:rsidR="004426B8" w:rsidRPr="004C24A6">
        <w:rPr>
          <w:rFonts w:ascii="Times New Roman" w:hAnsi="Times New Roman" w:cs="Times New Roman" w:hint="eastAsia"/>
          <w:kern w:val="2"/>
        </w:rPr>
        <w:t>左侧的半平面内。</w:t>
      </w:r>
    </w:p>
    <w:p w14:paraId="1F068D76" w14:textId="6994D440"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2</w:t>
      </w:r>
      <w:r w:rsidR="004426B8" w:rsidRPr="004C24A6">
        <w:rPr>
          <w:rFonts w:ascii="Times New Roman" w:hAnsi="Times New Roman" w:cs="Times New Roman" w:hint="eastAsia"/>
          <w:kern w:val="2"/>
        </w:rPr>
        <w:t>对于</w:t>
      </w:r>
      <w:r w:rsidR="009F1164" w:rsidRPr="004C24A6">
        <w:rPr>
          <w:rFonts w:ascii="Times New Roman" w:hAnsi="Times New Roman" w:cs="Times New Roman" w:hint="eastAsia"/>
          <w:kern w:val="2"/>
        </w:rPr>
        <w:t>初始化</w:t>
      </w:r>
      <w:r w:rsidR="004426B8" w:rsidRPr="004C24A6">
        <w:rPr>
          <w:rFonts w:ascii="Times New Roman" w:hAnsi="Times New Roman" w:cs="Times New Roman" w:hint="eastAsia"/>
          <w:kern w:val="2"/>
        </w:rPr>
        <w:t>后的第一次插入，</w:t>
      </w:r>
      <w:r w:rsidR="009F1164" w:rsidRPr="004C24A6">
        <w:rPr>
          <w:rFonts w:ascii="Times New Roman" w:hAnsi="Times New Roman" w:cs="Times New Roman" w:hint="eastAsia"/>
          <w:kern w:val="2"/>
        </w:rPr>
        <w:t>任选</w:t>
      </w:r>
      <w:r w:rsidR="004426B8" w:rsidRPr="004C24A6">
        <w:rPr>
          <w:rFonts w:ascii="Times New Roman" w:hAnsi="Times New Roman" w:cs="Times New Roman" w:hint="eastAsia"/>
          <w:kern w:val="2"/>
        </w:rPr>
        <w:t>初始三角形的内侧之一</w:t>
      </w:r>
      <w:r w:rsidR="009F1164" w:rsidRPr="004C24A6">
        <w:rPr>
          <w:rFonts w:ascii="Times New Roman" w:hAnsi="Times New Roman" w:cs="Times New Roman" w:hint="eastAsia"/>
          <w:kern w:val="2"/>
        </w:rPr>
        <w:t>作为</w:t>
      </w:r>
      <w:r w:rsidR="004426B8" w:rsidRPr="004C24A6">
        <w:rPr>
          <w:rFonts w:ascii="Times New Roman" w:hAnsi="Times New Roman" w:cs="Times New Roman" w:hint="eastAsia"/>
          <w:kern w:val="2"/>
        </w:rPr>
        <w:t>起始边。对于所有后续搜索，从最近</w:t>
      </w:r>
      <w:r w:rsidR="009F1164" w:rsidRPr="004C24A6">
        <w:rPr>
          <w:rFonts w:ascii="Times New Roman" w:hAnsi="Times New Roman" w:cs="Times New Roman" w:hint="eastAsia"/>
          <w:kern w:val="2"/>
        </w:rPr>
        <w:t>一次</w:t>
      </w:r>
      <w:r w:rsidR="004426B8" w:rsidRPr="004C24A6">
        <w:rPr>
          <w:rFonts w:ascii="Times New Roman" w:hAnsi="Times New Roman" w:cs="Times New Roman" w:hint="eastAsia"/>
          <w:kern w:val="2"/>
        </w:rPr>
        <w:t>构建的三角形中选取起始边。</w:t>
      </w:r>
    </w:p>
    <w:p w14:paraId="5F7133AC" w14:textId="10E1557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3 </w:t>
      </w:r>
      <w:r w:rsidR="004426B8" w:rsidRPr="004C24A6">
        <w:rPr>
          <w:rFonts w:ascii="Times New Roman" w:hAnsi="Times New Roman" w:cs="Times New Roman" w:hint="eastAsia"/>
          <w:kern w:val="2"/>
        </w:rPr>
        <w:t>测试插入顶点是否位于起始边的左侧或左侧。如果是，则继续步骤</w:t>
      </w:r>
      <w:r w:rsidR="004426B8" w:rsidRPr="004C24A6">
        <w:rPr>
          <w:rFonts w:ascii="Times New Roman" w:hAnsi="Times New Roman" w:cs="Times New Roman" w:hint="eastAsia"/>
          <w:kern w:val="2"/>
        </w:rPr>
        <w:t xml:space="preserve"> 4</w:t>
      </w:r>
      <w:r w:rsidR="004426B8" w:rsidRPr="004C24A6">
        <w:rPr>
          <w:rFonts w:ascii="Times New Roman" w:hAnsi="Times New Roman" w:cs="Times New Roman" w:hint="eastAsia"/>
          <w:kern w:val="2"/>
        </w:rPr>
        <w:t>。如果不是，则它将位于起始边对偶的左侧，因此转移到起始边的对偶。</w:t>
      </w:r>
    </w:p>
    <w:p w14:paraId="14D8247B" w14:textId="78811D02"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4</w:t>
      </w:r>
      <w:r w:rsidR="004426B8" w:rsidRPr="004C24A6">
        <w:rPr>
          <w:rFonts w:ascii="Times New Roman" w:hAnsi="Times New Roman" w:cs="Times New Roman" w:hint="eastAsia"/>
          <w:kern w:val="2"/>
        </w:rPr>
        <w:t>重复以下步骤，直到找到包含的三角形或遍历转移到</w:t>
      </w:r>
      <w:r w:rsidR="004426B8" w:rsidRPr="004C24A6">
        <w:rPr>
          <w:rFonts w:ascii="Times New Roman" w:hAnsi="Times New Roman" w:cs="Times New Roman" w:hint="eastAsia"/>
          <w:kern w:val="2"/>
        </w:rPr>
        <w:t xml:space="preserve"> TIN </w:t>
      </w:r>
      <w:r w:rsidR="004426B8" w:rsidRPr="004C24A6">
        <w:rPr>
          <w:rFonts w:ascii="Times New Roman" w:hAnsi="Times New Roman" w:cs="Times New Roman" w:hint="eastAsia"/>
          <w:kern w:val="2"/>
        </w:rPr>
        <w:t>的外部：</w:t>
      </w:r>
    </w:p>
    <w:p w14:paraId="42FC31BD" w14:textId="24E94129"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w:t>
      </w:r>
      <w:r w:rsidR="009F1164" w:rsidRPr="004C24A6">
        <w:rPr>
          <w:rFonts w:ascii="Times New Roman" w:hAnsi="Times New Roman" w:cs="Times New Roman" w:hint="eastAsia"/>
          <w:kern w:val="2"/>
        </w:rPr>
        <w:t>前向边</w:t>
      </w:r>
      <w:r w:rsidR="004426B8" w:rsidRPr="004C24A6">
        <w:rPr>
          <w:rFonts w:ascii="Times New Roman" w:hAnsi="Times New Roman" w:cs="Times New Roman" w:hint="eastAsia"/>
          <w:kern w:val="2"/>
        </w:rPr>
        <w:t>。如果顶点位于前</w:t>
      </w:r>
      <w:r w:rsidR="009F1164" w:rsidRPr="004C24A6">
        <w:rPr>
          <w:rFonts w:ascii="Times New Roman" w:hAnsi="Times New Roman" w:cs="Times New Roman" w:hint="eastAsia"/>
          <w:kern w:val="2"/>
        </w:rPr>
        <w:t>向</w:t>
      </w:r>
      <w:r w:rsidR="004426B8" w:rsidRPr="004C24A6">
        <w:rPr>
          <w:rFonts w:ascii="Times New Roman" w:hAnsi="Times New Roman" w:cs="Times New Roman" w:hint="eastAsia"/>
          <w:kern w:val="2"/>
        </w:rPr>
        <w:t>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600CFC32" w14:textId="0D97BF36"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lastRenderedPageBreak/>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2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反向边。如果顶点位于反向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7C9ED66F" w14:textId="77F15980"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3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5</w:t>
      </w:r>
      <w:r w:rsidR="004426B8" w:rsidRPr="004C24A6">
        <w:rPr>
          <w:rFonts w:ascii="Times New Roman" w:hAnsi="Times New Roman" w:cs="Times New Roman" w:hint="eastAsia"/>
          <w:kern w:val="2"/>
        </w:rPr>
        <w:t>搜索已转移到边的对偶，使得顶点位于该边的左侧。如果该边是内边，则从步骤</w:t>
      </w:r>
      <w:r w:rsidR="004426B8" w:rsidRPr="004C24A6">
        <w:rPr>
          <w:rFonts w:ascii="Times New Roman" w:hAnsi="Times New Roman" w:cs="Times New Roman" w:hint="eastAsia"/>
          <w:kern w:val="2"/>
        </w:rPr>
        <w:t xml:space="preserve"> 4 </w:t>
      </w:r>
      <w:r w:rsidR="004426B8" w:rsidRPr="004C24A6">
        <w:rPr>
          <w:rFonts w:ascii="Times New Roman" w:hAnsi="Times New Roman" w:cs="Times New Roman" w:hint="eastAsia"/>
          <w:kern w:val="2"/>
        </w:rPr>
        <w:t>继续搜索。</w:t>
      </w:r>
    </w:p>
    <w:p w14:paraId="0243A2FA" w14:textId="3F6D896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6</w:t>
      </w:r>
      <w:r w:rsidR="004426B8" w:rsidRPr="004C24A6">
        <w:rPr>
          <w:rFonts w:ascii="Times New Roman" w:hAnsi="Times New Roman" w:cs="Times New Roman" w:hint="eastAsia"/>
          <w:kern w:val="2"/>
        </w:rPr>
        <w:t>如果该边是外部边，则通过移动到左或右周边边缘直到找到对向边来识别对向顶点的边。</w:t>
      </w:r>
    </w:p>
    <w:p w14:paraId="784F660B" w14:textId="77D00544" w:rsidR="004426B8" w:rsidRPr="004C24A6" w:rsidRDefault="004426B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29"/>
                    <a:stretch>
                      <a:fillRect/>
                    </a:stretch>
                  </pic:blipFill>
                  <pic:spPr>
                    <a:xfrm>
                      <a:off x="0" y="0"/>
                      <a:ext cx="2709493" cy="2579037"/>
                    </a:xfrm>
                    <a:prstGeom prst="rect">
                      <a:avLst/>
                    </a:prstGeom>
                  </pic:spPr>
                </pic:pic>
              </a:graphicData>
            </a:graphic>
          </wp:inline>
        </w:drawing>
      </w:r>
    </w:p>
    <w:p w14:paraId="7516CEEC" w14:textId="59569CB0"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3 </w:t>
      </w:r>
      <w:r w:rsidRPr="00B35624">
        <w:rPr>
          <w:rFonts w:ascii="Times New Roman" w:hAnsi="Times New Roman" w:cs="Times New Roman" w:hint="eastAsia"/>
          <w:color w:val="000000"/>
          <w:kern w:val="2"/>
          <w:sz w:val="21"/>
          <w:szCs w:val="21"/>
        </w:rPr>
        <w:t>定位包围三角形</w:t>
      </w:r>
      <w:r w:rsidR="004D0E50" w:rsidRPr="00B35624">
        <w:rPr>
          <w:rFonts w:ascii="Times New Roman" w:hAnsi="Times New Roman" w:cs="Times New Roman" w:hint="eastAsia"/>
          <w:color w:val="000000"/>
          <w:kern w:val="2"/>
          <w:sz w:val="21"/>
          <w:szCs w:val="21"/>
        </w:rPr>
        <w:t>示例</w:t>
      </w:r>
    </w:p>
    <w:p w14:paraId="56F0F5E9" w14:textId="3CDBA47D"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0D3681EE" w14:textId="4412660A" w:rsidR="00B04342" w:rsidRPr="004C24A6" w:rsidRDefault="0019560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w:t>
      </w:r>
      <w:r w:rsidR="00047B54" w:rsidRPr="004C24A6">
        <w:rPr>
          <w:rFonts w:ascii="Times New Roman" w:hAnsi="Times New Roman" w:cs="Times New Roman" w:hint="eastAsia"/>
          <w:kern w:val="2"/>
          <w:szCs w:val="24"/>
        </w:rPr>
        <w:t>依次进行测试，直至找到包含目标点的三角形</w:t>
      </w:r>
      <w:r w:rsidR="002578BB" w:rsidRPr="004C24A6">
        <w:rPr>
          <w:rFonts w:ascii="Times New Roman" w:hAnsi="Times New Roman" w:cs="Times New Roman" w:hint="eastAsia"/>
          <w:kern w:val="2"/>
          <w:szCs w:val="24"/>
        </w:rPr>
        <w:t>（图</w:t>
      </w:r>
      <w:r w:rsidR="002578BB" w:rsidRPr="004C24A6">
        <w:rPr>
          <w:rFonts w:ascii="Times New Roman" w:hAnsi="Times New Roman" w:cs="Times New Roman" w:hint="eastAsia"/>
          <w:kern w:val="2"/>
          <w:szCs w:val="24"/>
        </w:rPr>
        <w:t>2.3</w:t>
      </w:r>
      <w:r w:rsidR="002578BB"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w:t>
      </w:r>
    </w:p>
    <w:p w14:paraId="22151055" w14:textId="5273B4EC" w:rsidR="00685DD8" w:rsidRPr="004C24A6" w:rsidRDefault="004D360C"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2</w:t>
      </w:r>
      <w:r w:rsidR="00832585" w:rsidRPr="004C24A6">
        <w:rPr>
          <w:rFonts w:ascii="Times New Roman" w:hAnsi="Times New Roman" w:cs="Times New Roman" w:hint="eastAsia"/>
          <w:kern w:val="2"/>
          <w:szCs w:val="24"/>
        </w:rPr>
        <w:t xml:space="preserve"> </w:t>
      </w:r>
      <w:r w:rsidRPr="004C24A6">
        <w:rPr>
          <w:rFonts w:ascii="Times New Roman" w:hAnsi="Times New Roman" w:cs="Times New Roman" w:hint="eastAsia"/>
          <w:kern w:val="2"/>
          <w:szCs w:val="24"/>
        </w:rPr>
        <w:t>插入点与包围三角形的顶点进行连接，并判断是否满足</w:t>
      </w:r>
      <w:r w:rsidRPr="004C24A6">
        <w:rPr>
          <w:rFonts w:ascii="Times New Roman" w:hAnsi="Times New Roman" w:cs="Times New Roman" w:hint="eastAsia"/>
          <w:kern w:val="2"/>
          <w:szCs w:val="24"/>
        </w:rPr>
        <w:t>Delaunay</w:t>
      </w:r>
      <w:r w:rsidRPr="004C24A6">
        <w:rPr>
          <w:rFonts w:ascii="Times New Roman" w:hAnsi="Times New Roman" w:cs="Times New Roman" w:hint="eastAsia"/>
          <w:kern w:val="2"/>
          <w:szCs w:val="24"/>
        </w:rPr>
        <w:t>准则，如果不满足则</w:t>
      </w:r>
      <w:r w:rsidR="00685DD8" w:rsidRPr="004C24A6">
        <w:rPr>
          <w:rFonts w:ascii="Times New Roman" w:hAnsi="Times New Roman" w:cs="Times New Roman" w:hint="eastAsia"/>
          <w:kern w:val="2"/>
          <w:szCs w:val="24"/>
        </w:rPr>
        <w:t>进行边翻转操作（</w:t>
      </w:r>
      <w:r w:rsidR="00685DD8" w:rsidRPr="004C24A6">
        <w:rPr>
          <w:rFonts w:ascii="Times New Roman" w:hAnsi="Times New Roman" w:cs="Times New Roman" w:hint="eastAsia"/>
          <w:kern w:val="2"/>
          <w:szCs w:val="24"/>
        </w:rPr>
        <w:t>Edge Flip</w:t>
      </w:r>
      <w:r w:rsidR="00685DD8" w:rsidRPr="004C24A6">
        <w:rPr>
          <w:rFonts w:ascii="Times New Roman" w:hAnsi="Times New Roman" w:cs="Times New Roman" w:hint="eastAsia"/>
          <w:kern w:val="2"/>
          <w:szCs w:val="24"/>
        </w:rPr>
        <w:t>），以重新满足</w:t>
      </w:r>
      <w:r w:rsidR="00685DD8" w:rsidRPr="004C24A6">
        <w:rPr>
          <w:rFonts w:ascii="Times New Roman" w:hAnsi="Times New Roman" w:cs="Times New Roman" w:hint="eastAsia"/>
          <w:kern w:val="2"/>
          <w:szCs w:val="24"/>
        </w:rPr>
        <w:t xml:space="preserve"> Delaunay </w:t>
      </w:r>
      <w:r w:rsidR="00685DD8" w:rsidRPr="004C24A6">
        <w:rPr>
          <w:rFonts w:ascii="Times New Roman" w:hAnsi="Times New Roman" w:cs="Times New Roman" w:hint="eastAsia"/>
          <w:kern w:val="2"/>
          <w:szCs w:val="24"/>
        </w:rPr>
        <w:t>准则。</w:t>
      </w:r>
    </w:p>
    <w:p w14:paraId="6B95E83B" w14:textId="48BA6443" w:rsidR="00047B54" w:rsidRPr="004C24A6" w:rsidRDefault="006039D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 xml:space="preserve">Step1 </w:t>
      </w:r>
      <w:r w:rsidR="00047B54" w:rsidRPr="004C24A6">
        <w:rPr>
          <w:rFonts w:ascii="Times New Roman" w:hAnsi="Times New Roman" w:cs="Times New Roman"/>
          <w:kern w:val="2"/>
          <w:szCs w:val="24"/>
        </w:rPr>
        <w:t>c</w:t>
      </w:r>
      <w:r w:rsidR="00047B54" w:rsidRPr="004C24A6">
        <w:rPr>
          <w:rFonts w:ascii="Times New Roman" w:hAnsi="Times New Roman" w:cs="Times New Roman" w:hint="eastAsia"/>
          <w:kern w:val="2"/>
          <w:szCs w:val="24"/>
        </w:rPr>
        <w:t>记为当前正在处理的边，在此处</w:t>
      </w:r>
      <w:r w:rsidR="00047B54" w:rsidRPr="004C24A6">
        <w:rPr>
          <w:rFonts w:ascii="Times New Roman" w:hAnsi="Times New Roman" w:cs="Times New Roman" w:hint="eastAsia"/>
          <w:kern w:val="2"/>
          <w:szCs w:val="24"/>
        </w:rPr>
        <w:t>c</w:t>
      </w:r>
      <w:r w:rsidR="00047B54" w:rsidRPr="004C24A6">
        <w:rPr>
          <w:rFonts w:ascii="Times New Roman" w:hAnsi="Times New Roman" w:cs="Times New Roman" w:hint="eastAsia"/>
          <w:kern w:val="2"/>
          <w:szCs w:val="24"/>
        </w:rPr>
        <w:t>初始为</w:t>
      </w:r>
      <w:r w:rsidR="00047B54" w:rsidRPr="004C24A6">
        <w:rPr>
          <w:rFonts w:ascii="Times New Roman" w:hAnsi="Times New Roman" w:cs="Times New Roman" w:hint="eastAsia"/>
          <w:kern w:val="2"/>
          <w:szCs w:val="24"/>
        </w:rPr>
        <w:t>searchEdge</w:t>
      </w:r>
      <w:r w:rsidR="00047B54" w:rsidRPr="004C24A6">
        <w:rPr>
          <w:rFonts w:ascii="Times New Roman" w:hAnsi="Times New Roman" w:cs="Times New Roman" w:hint="eastAsia"/>
          <w:kern w:val="2"/>
          <w:szCs w:val="24"/>
        </w:rPr>
        <w:t>，首先创建新边并建立初始拓扑连接，如</w:t>
      </w:r>
      <w:r w:rsidR="00E533BE" w:rsidRPr="004C24A6">
        <w:rPr>
          <w:rFonts w:ascii="Times New Roman" w:hAnsi="Times New Roman" w:cs="Times New Roman" w:hint="eastAsia"/>
          <w:kern w:val="2"/>
          <w:szCs w:val="24"/>
        </w:rPr>
        <w:t>图</w:t>
      </w:r>
      <w:r w:rsidR="00E533BE" w:rsidRPr="004C24A6">
        <w:rPr>
          <w:rFonts w:ascii="Times New Roman" w:hAnsi="Times New Roman" w:cs="Times New Roman" w:hint="eastAsia"/>
          <w:kern w:val="2"/>
          <w:szCs w:val="24"/>
        </w:rPr>
        <w:t>2</w:t>
      </w:r>
      <w:r w:rsidR="00E533BE" w:rsidRPr="004C24A6">
        <w:rPr>
          <w:rFonts w:ascii="Times New Roman" w:hAnsi="Times New Roman" w:cs="Times New Roman"/>
          <w:kern w:val="2"/>
          <w:szCs w:val="24"/>
        </w:rPr>
        <w:t>.</w:t>
      </w:r>
      <w:r w:rsidR="00E72759" w:rsidRPr="004C24A6">
        <w:rPr>
          <w:rFonts w:ascii="Times New Roman" w:hAnsi="Times New Roman" w:cs="Times New Roman" w:hint="eastAsia"/>
          <w:kern w:val="2"/>
          <w:szCs w:val="24"/>
        </w:rPr>
        <w:t>4</w:t>
      </w:r>
      <w:r w:rsidR="00E533BE" w:rsidRPr="004C24A6">
        <w:rPr>
          <w:rFonts w:ascii="Times New Roman" w:hAnsi="Times New Roman" w:cs="Times New Roman" w:hint="eastAsia"/>
          <w:kern w:val="2"/>
          <w:szCs w:val="24"/>
        </w:rPr>
        <w:t>（</w:t>
      </w:r>
      <w:r w:rsidR="00E533BE" w:rsidRPr="004C24A6">
        <w:rPr>
          <w:rFonts w:ascii="Times New Roman" w:hAnsi="Times New Roman" w:cs="Times New Roman" w:hint="eastAsia"/>
          <w:kern w:val="2"/>
          <w:szCs w:val="24"/>
        </w:rPr>
        <w:t>a</w:t>
      </w:r>
      <w:r w:rsidR="00E533BE"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所示：</w:t>
      </w:r>
    </w:p>
    <w:p w14:paraId="4E77A18B" w14:textId="408DDEFA" w:rsidR="00047B54" w:rsidRPr="004C24A6" w:rsidRDefault="00047B54" w:rsidP="004C24A6">
      <w:pPr>
        <w:widowControl w:val="0"/>
        <w:adjustRightInd w:val="0"/>
        <w:snapToGrid w:val="0"/>
        <w:spacing w:after="100" w:line="360" w:lineRule="auto"/>
        <w:jc w:val="center"/>
        <w:rPr>
          <w:rFonts w:ascii="Times New Roman" w:eastAsia="黑体" w:hAnsi="Times New Roman" w:cs="Times New Roman"/>
          <w:color w:val="000000"/>
          <w:kern w:val="2"/>
        </w:rPr>
      </w:pPr>
      <w:r w:rsidRPr="004C24A6">
        <w:rPr>
          <w:rFonts w:ascii="Times New Roman" w:eastAsia="黑体" w:hAnsi="Times New Roman" w:cs="Times New Roman"/>
          <w:noProof/>
          <w:color w:val="000000"/>
          <w:kern w:val="2"/>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0"/>
                    <a:stretch>
                      <a:fillRect/>
                    </a:stretch>
                  </pic:blipFill>
                  <pic:spPr>
                    <a:xfrm>
                      <a:off x="0" y="0"/>
                      <a:ext cx="2629161" cy="1878503"/>
                    </a:xfrm>
                    <a:prstGeom prst="rect">
                      <a:avLst/>
                    </a:prstGeom>
                  </pic:spPr>
                </pic:pic>
              </a:graphicData>
            </a:graphic>
          </wp:inline>
        </w:drawing>
      </w:r>
    </w:p>
    <w:p w14:paraId="0E391F63" w14:textId="44818B44"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hint="eastAsia"/>
          <w:color w:val="000000"/>
          <w:kern w:val="2"/>
          <w:sz w:val="21"/>
          <w:szCs w:val="21"/>
        </w:rPr>
        <w:t>初始化插入边</w:t>
      </w:r>
    </w:p>
    <w:p w14:paraId="4075D5CF" w14:textId="36A4548E"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lastRenderedPageBreak/>
        <w:t>(a)</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color w:val="000000"/>
          <w:kern w:val="2"/>
          <w:sz w:val="21"/>
          <w:szCs w:val="21"/>
        </w:rPr>
        <w:t>Initialize insertion edge</w:t>
      </w:r>
    </w:p>
    <w:p w14:paraId="31E8FC2E"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62308DFD" wp14:editId="7BC400DE">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1"/>
                    <a:stretch>
                      <a:fillRect/>
                    </a:stretch>
                  </pic:blipFill>
                  <pic:spPr>
                    <a:xfrm>
                      <a:off x="0" y="0"/>
                      <a:ext cx="2663794" cy="1702460"/>
                    </a:xfrm>
                    <a:prstGeom prst="rect">
                      <a:avLst/>
                    </a:prstGeom>
                  </pic:spPr>
                </pic:pic>
              </a:graphicData>
            </a:graphic>
          </wp:inline>
        </w:drawing>
      </w:r>
    </w:p>
    <w:p w14:paraId="521F4DB2" w14:textId="675BE375"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外接圆准则判断</w:t>
      </w:r>
    </w:p>
    <w:p w14:paraId="15F48F77" w14:textId="1F0F766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Judgment of circumcircle criterion</w:t>
      </w:r>
    </w:p>
    <w:p w14:paraId="6D1972C2"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4BA0CC19" wp14:editId="72C2C0C2">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2"/>
                    <a:stretch>
                      <a:fillRect/>
                    </a:stretch>
                  </pic:blipFill>
                  <pic:spPr>
                    <a:xfrm>
                      <a:off x="0" y="0"/>
                      <a:ext cx="2592086" cy="2014171"/>
                    </a:xfrm>
                    <a:prstGeom prst="rect">
                      <a:avLst/>
                    </a:prstGeom>
                  </pic:spPr>
                </pic:pic>
              </a:graphicData>
            </a:graphic>
          </wp:inline>
        </w:drawing>
      </w:r>
    </w:p>
    <w:p w14:paraId="04546382" w14:textId="6F85EFA1"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边交换示意图</w:t>
      </w:r>
    </w:p>
    <w:p w14:paraId="347A1C6A" w14:textId="1E144D8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Schematic diagram of edge exchange</w:t>
      </w:r>
    </w:p>
    <w:p w14:paraId="6D3157F7"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111BAC88" wp14:editId="6DB69261">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3"/>
                    <a:stretch>
                      <a:fillRect/>
                    </a:stretch>
                  </pic:blipFill>
                  <pic:spPr>
                    <a:xfrm>
                      <a:off x="0" y="0"/>
                      <a:ext cx="3134263" cy="1961863"/>
                    </a:xfrm>
                    <a:prstGeom prst="rect">
                      <a:avLst/>
                    </a:prstGeom>
                  </pic:spPr>
                </pic:pic>
              </a:graphicData>
            </a:graphic>
          </wp:inline>
        </w:drawing>
      </w:r>
    </w:p>
    <w:p w14:paraId="190882D6" w14:textId="0C837FD4"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遍历检测示意图</w:t>
      </w:r>
    </w:p>
    <w:p w14:paraId="769018FE" w14:textId="5426AFC6" w:rsid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d)</w:t>
      </w:r>
      <w:r w:rsidRPr="00B35624">
        <w:rPr>
          <w:rFonts w:ascii="Times New Roman" w:hAnsi="Times New Roman" w:cs="Times New Roman"/>
          <w:color w:val="000000"/>
          <w:kern w:val="2"/>
          <w:sz w:val="21"/>
          <w:szCs w:val="21"/>
        </w:rPr>
        <w:t xml:space="preserve"> Traverse detection diagram</w:t>
      </w:r>
    </w:p>
    <w:p w14:paraId="29F20400" w14:textId="704CFFEA"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1EC080CB"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1DBC5BF2" w14:textId="6F83BB5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拓扑变化</w:t>
      </w:r>
      <w:r w:rsidR="00F305FD" w:rsidRPr="004C24A6">
        <w:rPr>
          <w:rFonts w:ascii="Times New Roman" w:hAnsi="Times New Roman" w:cs="Times New Roman" w:hint="eastAsia"/>
          <w:kern w:val="2"/>
        </w:rPr>
        <w:t>如下</w:t>
      </w:r>
    </w:p>
    <w:p w14:paraId="664CD87B" w14:textId="7F234BB8"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alphabetic</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a</w:t>
      </w:r>
      <w:r w:rsidRPr="004C24A6">
        <w:rPr>
          <w:rFonts w:ascii="Times New Roman" w:hAnsi="Times New Roman" w:cs="Times New Roman"/>
          <w:kern w:val="2"/>
        </w:rPr>
        <w:fldChar w:fldCharType="end"/>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初始状态：</w:t>
      </w:r>
      <w:r w:rsidR="00047B54" w:rsidRPr="004C24A6">
        <w:rPr>
          <w:rFonts w:ascii="Times New Roman" w:hAnsi="Times New Roman" w:cs="Times New Roman" w:hint="eastAsia"/>
          <w:kern w:val="2"/>
        </w:rPr>
        <w:t>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B)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1(B</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C)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A)</w:t>
      </w:r>
    </w:p>
    <w:p w14:paraId="5C4FFF8F" w14:textId="3B04BB7B"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b</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插入后：</w:t>
      </w:r>
      <w:r w:rsidR="00047B54" w:rsidRPr="004C24A6">
        <w:rPr>
          <w:rFonts w:ascii="Times New Roman" w:hAnsi="Times New Roman" w:cs="Times New Roman" w:hint="eastAsia"/>
          <w:kern w:val="2"/>
        </w:rPr>
        <w:t>pStart(</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B)</w:t>
      </w:r>
      <w:r w:rsidR="00B04342" w:rsidRPr="004C24A6">
        <w:rPr>
          <w:rFonts w:ascii="Times New Roman" w:hAnsi="Times New Roman" w:cs="Times New Roman" w:hint="eastAsia"/>
          <w:kern w:val="2"/>
        </w:rPr>
        <w:t>；</w:t>
      </w:r>
      <w:r w:rsidR="00047B54" w:rsidRPr="004C24A6">
        <w:rPr>
          <w:rFonts w:ascii="Times New Roman" w:hAnsi="Times New Roman" w:cs="Times New Roman" w:hint="eastAsia"/>
          <w:kern w:val="2"/>
        </w:rPr>
        <w:t>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pStart.dual(A</w:t>
      </w:r>
      <w:r w:rsidR="00047B54" w:rsidRPr="004C24A6">
        <w:rPr>
          <w:rFonts w:ascii="Times New Roman" w:hAnsi="Times New Roman" w:cs="Times New Roman" w:hint="eastAsia"/>
          <w:kern w:val="2"/>
        </w:rPr>
        <w:t>→</w:t>
      </w:r>
      <w:r w:rsidR="00047B54" w:rsidRPr="004C24A6">
        <w:rPr>
          <w:rFonts w:ascii="Times New Roman" w:hAnsi="Times New Roman" w:cs="Times New Roman"/>
          <w:kern w:val="2"/>
        </w:rPr>
        <w:lastRenderedPageBreak/>
        <w:t>P</w:t>
      </w:r>
      <w:r w:rsidR="00047B54" w:rsidRPr="004C24A6">
        <w:rPr>
          <w:rFonts w:ascii="Times New Roman" w:hAnsi="Times New Roman" w:cs="Times New Roman" w:hint="eastAsia"/>
          <w:kern w:val="2"/>
        </w:rPr>
        <w:t>)</w:t>
      </w:r>
    </w:p>
    <w:p w14:paraId="05DF32EF" w14:textId="269A3969" w:rsidR="00047B54" w:rsidRPr="004C24A6" w:rsidRDefault="006039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2 </w:t>
      </w:r>
      <w:r w:rsidR="00047B54" w:rsidRPr="004C24A6">
        <w:rPr>
          <w:rFonts w:ascii="Times New Roman" w:hAnsi="Times New Roman" w:cs="Times New Roman" w:hint="eastAsia"/>
          <w:kern w:val="2"/>
        </w:rPr>
        <w:t>接下来</w:t>
      </w:r>
      <w:r w:rsidR="00047B54" w:rsidRPr="004C24A6">
        <w:rPr>
          <w:rFonts w:ascii="Times New Roman" w:hAnsi="Times New Roman" w:cs="Times New Roman"/>
          <w:kern w:val="2"/>
        </w:rPr>
        <w:t>检查新生成的三角形是否满足德劳内外接圆准则，如果不满足，则通过边交换来调整。</w:t>
      </w:r>
    </w:p>
    <w:p w14:paraId="0DD2C1FC" w14:textId="77777777" w:rsidR="00685DD8"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大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内，不满足德劳内条件，需要进行边交换。</w:t>
      </w:r>
    </w:p>
    <w:p w14:paraId="6993284C" w14:textId="64257456" w:rsidR="00684D79"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w:t>
      </w:r>
      <w:r w:rsidRPr="004C24A6">
        <w:rPr>
          <w:rFonts w:ascii="Times New Roman" w:hAnsi="Times New Roman" w:cs="Times New Roman" w:hint="eastAsia"/>
          <w:kern w:val="2"/>
        </w:rPr>
        <w:t>小</w:t>
      </w:r>
      <w:r w:rsidRPr="004C24A6">
        <w:rPr>
          <w:rFonts w:ascii="Times New Roman" w:hAnsi="Times New Roman" w:cs="Times New Roman"/>
          <w:kern w:val="2"/>
        </w:rPr>
        <w:t>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w:t>
      </w:r>
      <w:r w:rsidRPr="004C24A6">
        <w:rPr>
          <w:rFonts w:ascii="Times New Roman" w:hAnsi="Times New Roman" w:cs="Times New Roman" w:hint="eastAsia"/>
          <w:kern w:val="2"/>
        </w:rPr>
        <w:t>外</w:t>
      </w:r>
      <w:r w:rsidRPr="004C24A6">
        <w:rPr>
          <w:rFonts w:ascii="Times New Roman" w:hAnsi="Times New Roman" w:cs="Times New Roman"/>
          <w:kern w:val="2"/>
        </w:rPr>
        <w:t>，满足德劳内条件，</w:t>
      </w:r>
      <w:r w:rsidRPr="004C24A6">
        <w:rPr>
          <w:rFonts w:ascii="Times New Roman" w:hAnsi="Times New Roman" w:cs="Times New Roman" w:hint="eastAsia"/>
          <w:kern w:val="2"/>
        </w:rPr>
        <w:t>不</w:t>
      </w:r>
      <w:r w:rsidRPr="004C24A6">
        <w:rPr>
          <w:rFonts w:ascii="Times New Roman" w:hAnsi="Times New Roman" w:cs="Times New Roman"/>
          <w:kern w:val="2"/>
        </w:rPr>
        <w:t>需要进行边交换</w:t>
      </w:r>
      <w:r w:rsidRPr="004C24A6">
        <w:rPr>
          <w:rFonts w:ascii="Times New Roman" w:hAnsi="Times New Roman" w:cs="Times New Roman" w:hint="eastAsia"/>
          <w:kern w:val="2"/>
        </w:rPr>
        <w:t>，进而进行下一个三角形边的检测</w:t>
      </w:r>
      <w:r w:rsidRPr="004C24A6">
        <w:rPr>
          <w:rFonts w:ascii="Times New Roman" w:hAnsi="Times New Roman" w:cs="Times New Roman"/>
          <w:kern w:val="2"/>
        </w:rPr>
        <w:t>,</w:t>
      </w:r>
      <w:r w:rsidRPr="004C24A6">
        <w:rPr>
          <w:rFonts w:ascii="Times New Roman" w:hAnsi="Times New Roman" w:cs="Times New Roman" w:hint="eastAsia"/>
          <w:kern w:val="2"/>
        </w:rPr>
        <w:t>直至检测回到</w:t>
      </w:r>
      <w:r w:rsidRPr="004C24A6">
        <w:rPr>
          <w:rFonts w:ascii="Times New Roman" w:hAnsi="Times New Roman" w:cs="Times New Roman"/>
          <w:kern w:val="2"/>
        </w:rPr>
        <w:t>当返回到原始的起始边时</w:t>
      </w:r>
      <w:r w:rsidRPr="004C24A6">
        <w:rPr>
          <w:rFonts w:ascii="Times New Roman" w:hAnsi="Times New Roman" w:cs="Times New Roman" w:hint="eastAsia"/>
          <w:kern w:val="2"/>
        </w:rPr>
        <w:t>，检测完毕。</w:t>
      </w:r>
    </w:p>
    <w:p w14:paraId="7FE5BD0E" w14:textId="50F7747A" w:rsidR="009566DB" w:rsidRDefault="00685DD8" w:rsidP="004C24A6">
      <w:pPr>
        <w:widowControl w:val="0"/>
        <w:snapToGrid w:val="0"/>
        <w:spacing w:line="300" w:lineRule="auto"/>
        <w:ind w:firstLineChars="200" w:firstLine="480"/>
        <w:jc w:val="both"/>
      </w:pPr>
      <w:r w:rsidRPr="004C24A6">
        <w:rPr>
          <w:rFonts w:ascii="Times New Roman" w:hAnsi="Times New Roman" w:cs="Times New Roman" w:hint="eastAsia"/>
          <w:kern w:val="2"/>
        </w:rPr>
        <w:t>3</w:t>
      </w:r>
      <w:bookmarkStart w:id="30" w:name="_Hlk191382595"/>
      <w:r w:rsidR="006039D8"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约束边处理</w:t>
      </w:r>
      <w:bookmarkEnd w:id="30"/>
      <w:r w:rsidR="007A6CBE" w:rsidRPr="004C24A6">
        <w:rPr>
          <w:rFonts w:ascii="Times New Roman" w:hAnsi="Times New Roman" w:cs="Times New Roman" w:hint="eastAsia"/>
          <w:kern w:val="2"/>
        </w:rPr>
        <w:t>。</w:t>
      </w:r>
      <w:r w:rsidR="000349CE" w:rsidRPr="004C24A6">
        <w:rPr>
          <w:rFonts w:ascii="Times New Roman" w:hAnsi="Times New Roman" w:cs="Times New Roman" w:hint="eastAsia"/>
          <w:kern w:val="2"/>
        </w:rPr>
        <w:t>按先前步骤依次插入约束边界点，插入后进行</w:t>
      </w:r>
      <w:r w:rsidRPr="004C24A6">
        <w:rPr>
          <w:rFonts w:ascii="Times New Roman" w:hAnsi="Times New Roman" w:cs="Times New Roman" w:hint="eastAsia"/>
          <w:kern w:val="2"/>
        </w:rPr>
        <w:t>约束边</w:t>
      </w:r>
      <w:r w:rsidR="000349CE" w:rsidRPr="004C24A6">
        <w:rPr>
          <w:rFonts w:ascii="Times New Roman" w:hAnsi="Times New Roman" w:cs="Times New Roman" w:hint="eastAsia"/>
          <w:kern w:val="2"/>
        </w:rPr>
        <w:t>生成，并</w:t>
      </w:r>
      <w:r w:rsidRPr="004C24A6">
        <w:rPr>
          <w:rFonts w:ascii="Times New Roman" w:hAnsi="Times New Roman" w:cs="Times New Roman" w:hint="eastAsia"/>
          <w:kern w:val="2"/>
        </w:rPr>
        <w:t>进行检查</w:t>
      </w:r>
      <w:r w:rsidR="000349CE" w:rsidRPr="004C24A6">
        <w:rPr>
          <w:rFonts w:ascii="Times New Roman" w:hAnsi="Times New Roman" w:cs="Times New Roman" w:hint="eastAsia"/>
          <w:kern w:val="2"/>
        </w:rPr>
        <w:t>是否与已有网格存在交叉</w:t>
      </w:r>
      <w:r w:rsidRPr="004C24A6">
        <w:rPr>
          <w:rFonts w:ascii="Times New Roman" w:hAnsi="Times New Roman" w:cs="Times New Roman" w:hint="eastAsia"/>
          <w:kern w:val="2"/>
        </w:rPr>
        <w:t>。如果约束边与现有的三角形边冲突，则通过边分解操作插入约束边，同时重新调整三角网结构，确保其余部分依然符合</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准则</w:t>
      </w:r>
      <w:r w:rsidR="00C629FD">
        <w:fldChar w:fldCharType="begin"/>
      </w:r>
      <w:r w:rsidR="00F00D2C">
        <w:instrText xml:space="preserve"> ADDIN ZOTERO_ITEM CSL_CITATION {"citationID":"GznQQ7Ay","properties":{"formattedCitation":"\\super [38-41]\\nosupersub{}","plainCitation":"[38-41]","noteIndex":0},"citationItems":[{"id":53,"uris":["http://zotero.org/users/local/8clMLtyf/items/34UU8GV3"],"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w:instrText>
      </w:r>
      <w:r w:rsidR="00F00D2C">
        <w:rPr>
          <w:rFonts w:hint="eastAsia"/>
        </w:rPr>
        <w:instrText>一些特殊情况的处理</w:instrText>
      </w:r>
      <w:r w:rsidR="00F00D2C">
        <w:instrText>,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w:instrText>
      </w:r>
      <w:r w:rsidR="00F00D2C">
        <w:rPr>
          <w:rFonts w:hint="eastAsia"/>
        </w:rPr>
        <w:instrText>关概念的基础上</w:instrText>
      </w:r>
      <w:r w:rsidR="00F00D2C">
        <w:instrText>,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w:instrText>
      </w:r>
      <w:r w:rsidR="00F00D2C">
        <w:rPr>
          <w:rFonts w:hint="eastAsia"/>
        </w:rPr>
        <w:instrText>剖分在图形处理方面的几个应用实例</w:instrText>
      </w:r>
      <w:r w:rsidR="00F00D2C">
        <w:instrText>,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w:instrText>
      </w:r>
      <w:r w:rsidR="00F00D2C">
        <w:rPr>
          <w:rFonts w:hint="eastAsia"/>
        </w:rPr>
        <w:instrText>三角化的理论依据</w:instrText>
      </w:r>
      <w:r w:rsidR="00F00D2C">
        <w:instrText xml:space="preserve">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w:instrText>
      </w:r>
      <w:r w:rsidR="00F00D2C">
        <w:rPr>
          <w:rFonts w:hint="eastAsia"/>
        </w:rPr>
        <w:instrText>项目</w:instrText>
      </w:r>
      <w:r w:rsidR="00F00D2C">
        <w:instrText>!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w:instrText>
      </w:r>
      <w:r w:rsidR="00F00D2C">
        <w:rPr>
          <w:rFonts w:hint="eastAsia"/>
        </w:rPr>
        <w:instrText>分析了现存算法的特点</w:instrText>
      </w:r>
      <w:r w:rsidR="00F00D2C">
        <w:instrText xml:space="preserve">,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on.json"} </w:instrText>
      </w:r>
      <w:r w:rsidR="00C629FD">
        <w:fldChar w:fldCharType="separate"/>
      </w:r>
      <w:r w:rsidR="00F00D2C" w:rsidRPr="00F00D2C">
        <w:rPr>
          <w:rFonts w:cs="Times New Roman"/>
          <w:vertAlign w:val="superscript"/>
          <w14:ligatures w14:val="standardContextual"/>
        </w:rPr>
        <w:t>[38-41]</w:t>
      </w:r>
      <w:r w:rsidR="00C629FD">
        <w:fldChar w:fldCharType="end"/>
      </w:r>
      <w:r w:rsidRPr="00685DD8">
        <w:rPr>
          <w:rFonts w:hint="eastAsia"/>
        </w:rPr>
        <w:t>。</w:t>
      </w:r>
      <w:r w:rsidR="009566DB" w:rsidRPr="006C2995">
        <w:t>处理约束边时的步骤如下：</w:t>
      </w:r>
    </w:p>
    <w:p w14:paraId="05A7302E" w14:textId="701FA7FB" w:rsidR="000349CE"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3053B50D" w:rsidR="000349CE" w:rsidRPr="004C24A6" w:rsidRDefault="009566D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000349CE" w:rsidRPr="004C24A6">
        <w:rPr>
          <w:rFonts w:ascii="Times New Roman" w:hAnsi="Times New Roman" w:cs="Times New Roman" w:hint="eastAsia"/>
          <w:kern w:val="2"/>
        </w:rPr>
        <w:t>2</w:t>
      </w:r>
      <w:r w:rsidRPr="004C24A6">
        <w:rPr>
          <w:rFonts w:ascii="Times New Roman" w:hAnsi="Times New Roman" w:cs="Times New Roman" w:hint="eastAsia"/>
          <w:kern w:val="2"/>
        </w:rPr>
        <w:t>）</w:t>
      </w:r>
      <w:r w:rsidRPr="004C24A6">
        <w:rPr>
          <w:rFonts w:ascii="Times New Roman" w:hAnsi="Times New Roman" w:cs="Times New Roman"/>
          <w:kern w:val="2"/>
        </w:rPr>
        <w:t>检测相交三角形：首先找到与约束边相交的所有三角形。系识别所有</w:t>
      </w:r>
      <w:r w:rsidR="000349CE" w:rsidRPr="004C24A6">
        <w:rPr>
          <w:rFonts w:ascii="Times New Roman" w:hAnsi="Times New Roman" w:cs="Times New Roman" w:hint="eastAsia"/>
          <w:kern w:val="2"/>
        </w:rPr>
        <w:t>与</w:t>
      </w:r>
      <w:r w:rsidRPr="004C24A6">
        <w:rPr>
          <w:rFonts w:ascii="Times New Roman" w:hAnsi="Times New Roman" w:cs="Times New Roman"/>
          <w:kern w:val="2"/>
        </w:rPr>
        <w:t>约束边</w:t>
      </w:r>
      <w:r w:rsidR="000349CE" w:rsidRPr="004C24A6">
        <w:rPr>
          <w:rFonts w:ascii="Times New Roman" w:hAnsi="Times New Roman" w:cs="Times New Roman" w:hint="eastAsia"/>
          <w:kern w:val="2"/>
        </w:rPr>
        <w:t>交叉的边</w:t>
      </w:r>
      <w:r w:rsidRPr="004C24A6">
        <w:rPr>
          <w:rFonts w:ascii="Times New Roman" w:hAnsi="Times New Roman" w:cs="Times New Roman"/>
          <w:kern w:val="2"/>
        </w:rPr>
        <w:t>。</w:t>
      </w:r>
      <w:r w:rsidR="000349CE" w:rsidRPr="004C24A6">
        <w:rPr>
          <w:rFonts w:ascii="Times New Roman" w:hAnsi="Times New Roman" w:cs="Times New Roman"/>
          <w:kern w:val="2"/>
        </w:rPr>
        <w:t>约束边与三角形边相交检测公式</w:t>
      </w:r>
      <w:r w:rsidR="000349CE" w:rsidRPr="004C24A6">
        <w:rPr>
          <w:rFonts w:ascii="Times New Roman" w:hAnsi="Times New Roman" w:cs="Times New Roman" w:hint="eastAsia"/>
          <w:kern w:val="2"/>
        </w:rPr>
        <w:t>：</w:t>
      </w:r>
    </w:p>
    <w:p w14:paraId="1669F10C" w14:textId="51224509" w:rsidR="00233619"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约束边与三角形边相交时，需要进行几何计算来确定相交点。假设三角形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4C24A6">
        <w:rPr>
          <w:rFonts w:ascii="Times New Roman" w:hAnsi="Times New Roman" w:cs="Times New Roman"/>
          <w:kern w:val="2"/>
        </w:rPr>
        <w:t>，约束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4C24A6">
        <w:rPr>
          <w:rFonts w:ascii="Times New Roman" w:hAnsi="Times New Roman" w:cs="Times New Roman"/>
          <w:kern w:val="2"/>
        </w:rPr>
        <w:t xml:space="preserve"> </w:t>
      </w:r>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Pr>
          <w:rFonts w:ascii="Times New Roman" w:hAnsi="Times New Roman" w:cs="Times New Roman" w:hint="eastAsia"/>
          <w:kern w:val="2"/>
        </w:rPr>
        <w:t>。</w:t>
      </w:r>
    </w:p>
    <w:p w14:paraId="435BB1A9" w14:textId="4CE1A060" w:rsidR="00233619" w:rsidRPr="004C24A6" w:rsidRDefault="00233619"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以边</w:t>
      </w:r>
      <w:r w:rsidRPr="004C24A6">
        <w:rPr>
          <w:rFonts w:ascii="Times New Roman" w:hAnsi="Times New Roman" w:cs="Times New Roman" w:hint="eastAsia"/>
          <w:kern w:val="2"/>
        </w:rPr>
        <w:t>AB</w:t>
      </w:r>
      <w:r w:rsidRPr="004C24A6">
        <w:rPr>
          <w:rFonts w:ascii="Times New Roman" w:hAnsi="Times New Roman" w:cs="Times New Roman" w:hint="eastAsia"/>
          <w:kern w:val="2"/>
        </w:rPr>
        <w:t>为例，</w:t>
      </w:r>
      <w:r w:rsidRPr="004C24A6">
        <w:rPr>
          <w:rFonts w:ascii="Times New Roman" w:hAnsi="Times New Roman" w:cs="Times New Roman"/>
          <w:kern w:val="2"/>
        </w:rPr>
        <w:t>由</w:t>
      </w:r>
      <w:r w:rsidRPr="004C24A6">
        <w:rPr>
          <w:rFonts w:ascii="Times New Roman" w:hAnsi="Times New Roman" w:cs="Times New Roman" w:hint="eastAsia"/>
          <w:kern w:val="2"/>
        </w:rPr>
        <w:t>公式</w:t>
      </w:r>
      <w:r w:rsidRPr="004C24A6">
        <w:rPr>
          <w:rFonts w:ascii="Times New Roman" w:hAnsi="Times New Roman" w:cs="Times New Roman" w:hint="eastAsia"/>
          <w:kern w:val="2"/>
        </w:rPr>
        <w:t>2.6</w:t>
      </w:r>
      <w:r w:rsidRPr="004C24A6">
        <w:rPr>
          <w:rFonts w:ascii="Times New Roman" w:hAnsi="Times New Roman" w:cs="Times New Roman"/>
          <w:kern w:val="2"/>
        </w:rPr>
        <w:t>确定的直线一般方程</w:t>
      </w:r>
      <w:r w:rsidRPr="004C24A6">
        <w:rPr>
          <w:rFonts w:ascii="Times New Roman" w:hAnsi="Times New Roman" w:cs="Times New Roman" w:hint="eastAsia"/>
          <w:kern w:val="2"/>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6</w:t>
      </w:r>
      <w:r w:rsidRPr="004C24A6">
        <w:rPr>
          <w:rFonts w:ascii="Times New Roman" w:hAnsi="Times New Roman" w:cs="Times New Roman" w:hint="eastAsia"/>
          <w:kern w:val="2"/>
        </w:rPr>
        <w:t>）</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4C24A6" w:rsidRDefault="00000000" w:rsidP="009B71D8">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w:t>
      </w:r>
      <w:r w:rsidR="009B71D8" w:rsidRPr="004C24A6">
        <w:rPr>
          <w:rFonts w:ascii="Times New Roman" w:hAnsi="Times New Roman" w:cs="Times New Roman" w:hint="eastAsia"/>
          <w:kern w:val="2"/>
        </w:rPr>
        <w:t>（</w:t>
      </w:r>
      <w:r w:rsidR="009B71D8" w:rsidRPr="004C24A6">
        <w:rPr>
          <w:rFonts w:ascii="Times New Roman" w:hAnsi="Times New Roman" w:cs="Times New Roman" w:hint="eastAsia"/>
          <w:kern w:val="2"/>
        </w:rPr>
        <w:t>2.7</w:t>
      </w:r>
      <w:r w:rsidR="009B71D8" w:rsidRPr="004C24A6">
        <w:rPr>
          <w:rFonts w:ascii="Times New Roman" w:hAnsi="Times New Roman" w:cs="Times New Roman" w:hint="eastAsia"/>
          <w:kern w:val="2"/>
        </w:rPr>
        <w:t>）</w:t>
      </w:r>
    </w:p>
    <w:p w14:paraId="28A1D3E5" w14:textId="482882B3" w:rsidR="009B71D8" w:rsidRPr="004C24A6" w:rsidRDefault="009B71D8" w:rsidP="009B71D8">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8</w:t>
      </w:r>
      <w:r w:rsidRPr="004C24A6">
        <w:rPr>
          <w:rFonts w:ascii="Times New Roman" w:hAnsi="Times New Roman" w:cs="Times New Roman" w:hint="eastAsia"/>
          <w:kern w:val="2"/>
        </w:rPr>
        <w:t>）</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4C24A6" w:rsidRDefault="00000000" w:rsidP="006A0B87">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sidRPr="004C24A6">
        <w:rPr>
          <w:rFonts w:ascii="Times New Roman" w:hAnsi="Times New Roman" w:cs="Times New Roman" w:hint="eastAsia"/>
          <w:kern w:val="2"/>
        </w:rPr>
        <w:t>（</w:t>
      </w:r>
      <w:r w:rsidR="006A0B87" w:rsidRPr="004C24A6">
        <w:rPr>
          <w:rFonts w:ascii="Times New Roman" w:hAnsi="Times New Roman" w:cs="Times New Roman" w:hint="eastAsia"/>
          <w:kern w:val="2"/>
        </w:rPr>
        <w:t>2.</w:t>
      </w:r>
      <w:r w:rsidR="002E71D3" w:rsidRPr="004C24A6">
        <w:rPr>
          <w:rFonts w:ascii="Times New Roman" w:hAnsi="Times New Roman" w:cs="Times New Roman"/>
          <w:kern w:val="2"/>
        </w:rPr>
        <w:t>9</w:t>
      </w:r>
      <w:r w:rsidR="006A0B87" w:rsidRPr="004C24A6">
        <w:rPr>
          <w:rFonts w:ascii="Times New Roman" w:hAnsi="Times New Roman" w:cs="Times New Roman" w:hint="eastAsia"/>
          <w:kern w:val="2"/>
        </w:rPr>
        <w:t>）</w:t>
      </w:r>
    </w:p>
    <w:p w14:paraId="6D0BE49F" w14:textId="77777777" w:rsidR="006A0B87" w:rsidRDefault="006A0B87" w:rsidP="006A0B87">
      <w:pPr>
        <w:spacing w:before="100" w:beforeAutospacing="1" w:after="100" w:afterAutospacing="1"/>
      </w:pPr>
      <w:r w:rsidRPr="006A0B87">
        <w:lastRenderedPageBreak/>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E71D3" w:rsidRPr="004C24A6">
        <w:rPr>
          <w:rFonts w:ascii="Times New Roman" w:hAnsi="Times New Roman" w:cs="Times New Roman"/>
          <w:kern w:val="2"/>
        </w:rPr>
        <w:t>10</w:t>
      </w:r>
      <w:r w:rsidRPr="004C24A6">
        <w:rPr>
          <w:rFonts w:ascii="Times New Roman" w:hAnsi="Times New Roman" w:cs="Times New Roman" w:hint="eastAsia"/>
          <w:kern w:val="2"/>
        </w:rPr>
        <w:t>）</w:t>
      </w:r>
    </w:p>
    <w:p w14:paraId="6CCE6BAB" w14:textId="335D0154" w:rsidR="006A0B87"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分别求</w:t>
      </w:r>
      <w:r w:rsidRPr="004C24A6">
        <w:rPr>
          <w:rFonts w:ascii="Times New Roman" w:hAnsi="Times New Roman" w:cs="Times New Roman"/>
          <w:kern w:val="2"/>
        </w:rPr>
        <w:t xml:space="preserve"> x, y</w:t>
      </w:r>
      <w:r w:rsidRPr="004C24A6">
        <w:rPr>
          <w:rFonts w:ascii="Times New Roman" w:hAnsi="Times New Roman" w:cs="Times New Roman"/>
          <w:kern w:val="2"/>
        </w:rPr>
        <w:t>：</w:t>
      </w:r>
    </w:p>
    <w:p w14:paraId="2054CA6F" w14:textId="36358791" w:rsidR="002E71D3" w:rsidRPr="004C24A6" w:rsidRDefault="002E71D3" w:rsidP="002E71D3">
      <w:pPr>
        <w:spacing w:before="100" w:beforeAutospacing="1" w:after="100" w:afterAutospacing="1"/>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11</w:t>
      </w:r>
      <w:r w:rsidRPr="004C24A6">
        <w:rPr>
          <w:rFonts w:ascii="Times New Roman" w:hAnsi="Times New Roman" w:cs="Times New Roman" w:hint="eastAsia"/>
          <w:kern w:val="2"/>
        </w:rPr>
        <w:t>）</w:t>
      </w:r>
    </w:p>
    <w:p w14:paraId="1720E01B" w14:textId="28AF29CF" w:rsidR="000349CE"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计算上面的行列式得到</w:t>
      </w:r>
      <w:r w:rsidR="000349CE" w:rsidRPr="004C24A6">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4C24A6">
        <w:rPr>
          <w:rFonts w:ascii="Times New Roman" w:hAnsi="Times New Roman" w:cs="Times New Roman" w:hint="eastAsia"/>
          <w:kern w:val="2"/>
        </w:rPr>
        <w:t>。</w:t>
      </w:r>
    </w:p>
    <w:p w14:paraId="062888AD" w14:textId="43D6CA85" w:rsidR="00DC39CA" w:rsidRPr="004C24A6" w:rsidRDefault="000349CE" w:rsidP="00DC39CA">
      <w:pPr>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1</w:t>
      </w:r>
      <w:r w:rsidR="00DC39CA" w:rsidRPr="004C24A6">
        <w:rPr>
          <w:rFonts w:ascii="Times New Roman" w:hAnsi="Times New Roman" w:cs="Times New Roman" w:hint="eastAsia"/>
          <w:kern w:val="2"/>
        </w:rPr>
        <w:t>）</w:t>
      </w:r>
    </w:p>
    <w:p w14:paraId="7BC818E7" w14:textId="51D7FEF6" w:rsidR="000349CE" w:rsidRPr="004C24A6" w:rsidRDefault="000349CE" w:rsidP="00DC39CA">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2</w:t>
      </w:r>
      <w:r w:rsidR="00DC39CA" w:rsidRPr="004C24A6">
        <w:rPr>
          <w:rFonts w:ascii="Times New Roman" w:hAnsi="Times New Roman" w:cs="Times New Roman" w:hint="eastAsia"/>
          <w:kern w:val="2"/>
        </w:rPr>
        <w:t>）</w:t>
      </w:r>
    </w:p>
    <w:p w14:paraId="71CF7C1A" w14:textId="6BEE97A2"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得出</w:t>
      </w:r>
      <w:r w:rsidRPr="004C24A6">
        <w:rPr>
          <w:rFonts w:ascii="Times New Roman" w:hAnsi="Times New Roman" w:cs="Times New Roman"/>
          <w:kern w:val="2"/>
        </w:rPr>
        <w:t>交点坐标</w:t>
      </w:r>
      <w:r w:rsidRPr="004C24A6">
        <w:rPr>
          <w:rFonts w:ascii="Times New Roman" w:hAnsi="Times New Roman" w:cs="Times New Roman" w:hint="eastAsia"/>
          <w:kern w:val="2"/>
        </w:rPr>
        <w:t>后</w:t>
      </w:r>
      <w:r w:rsidRPr="004C24A6">
        <w:rPr>
          <w:rFonts w:ascii="Times New Roman" w:hAnsi="Times New Roman" w:cs="Times New Roman"/>
          <w:kern w:val="2"/>
        </w:rPr>
        <w:t>，可</w:t>
      </w:r>
      <w:r w:rsidRPr="004C24A6">
        <w:rPr>
          <w:rFonts w:ascii="Times New Roman" w:hAnsi="Times New Roman" w:cs="Times New Roman" w:hint="eastAsia"/>
          <w:kern w:val="2"/>
        </w:rPr>
        <w:t>通过坐标范围判断</w:t>
      </w:r>
      <w:r w:rsidRPr="004C24A6">
        <w:rPr>
          <w:rFonts w:ascii="Times New Roman" w:hAnsi="Times New Roman" w:cs="Times New Roman"/>
          <w:kern w:val="2"/>
        </w:rPr>
        <w:t>交点是否在线段上，即判断：</w:t>
      </w:r>
    </w:p>
    <w:p w14:paraId="6B870E7D" w14:textId="2F89948E" w:rsidR="00643E44" w:rsidRPr="004C24A6" w:rsidRDefault="00643E44" w:rsidP="00643E44">
      <w:pPr>
        <w:spacing w:before="100" w:beforeAutospacing="1" w:after="100" w:afterAutospacing="1"/>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4C24A6">
        <w:rPr>
          <w:rFonts w:ascii="Times New Roman" w:hAnsi="Times New Roman" w:cs="Times New Roman" w:hint="eastAsia"/>
          <w:kern w:val="2"/>
        </w:rPr>
        <w:t>（</w:t>
      </w:r>
      <w:r w:rsidRPr="004C24A6">
        <w:rPr>
          <w:rFonts w:ascii="Times New Roman" w:hAnsi="Times New Roman" w:cs="Times New Roman" w:hint="eastAsia"/>
          <w:kern w:val="2"/>
        </w:rPr>
        <w:t>2.1</w:t>
      </w:r>
      <w:r w:rsidRPr="004C24A6">
        <w:rPr>
          <w:rFonts w:ascii="Times New Roman" w:hAnsi="Times New Roman" w:cs="Times New Roman"/>
          <w:kern w:val="2"/>
        </w:rPr>
        <w:t>3</w:t>
      </w:r>
      <w:r w:rsidRPr="004C24A6">
        <w:rPr>
          <w:rFonts w:ascii="Times New Roman" w:hAnsi="Times New Roman" w:cs="Times New Roman" w:hint="eastAsia"/>
          <w:kern w:val="2"/>
        </w:rPr>
        <w:t>）</w:t>
      </w:r>
    </w:p>
    <w:p w14:paraId="59181B16" w14:textId="0BD8183A"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同理，判断是否在线段</w:t>
      </w:r>
      <w:r w:rsidRPr="004C24A6">
        <w:rPr>
          <w:rFonts w:ascii="Times New Roman" w:hAnsi="Times New Roman" w:cs="Times New Roman"/>
          <w:kern w:val="2"/>
        </w:rPr>
        <w:t>CD</w:t>
      </w:r>
      <w:r w:rsidRPr="004C24A6">
        <w:rPr>
          <w:rFonts w:ascii="Times New Roman" w:hAnsi="Times New Roman" w:cs="Times New Roman"/>
          <w:kern w:val="2"/>
        </w:rPr>
        <w:t>上</w:t>
      </w:r>
      <w:r w:rsidRPr="004C24A6">
        <w:rPr>
          <w:rFonts w:ascii="Times New Roman" w:hAnsi="Times New Roman" w:cs="Times New Roman"/>
          <w:kern w:val="2"/>
        </w:rPr>
        <w:t>,</w:t>
      </w:r>
      <w:r w:rsidRPr="004C24A6">
        <w:rPr>
          <w:rFonts w:ascii="Times New Roman" w:hAnsi="Times New Roman" w:cs="Times New Roman"/>
          <w:kern w:val="2"/>
        </w:rPr>
        <w:t>若同时满足两个线段的条件，则说明交点位于两线段内，线段相交。</w:t>
      </w:r>
    </w:p>
    <w:p w14:paraId="32DC107A" w14:textId="77777777" w:rsidR="00F305FD"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0349CE" w:rsidRPr="00477319">
        <w:rPr>
          <w:rFonts w:ascii="Times New Roman" w:hAnsi="Times New Roman" w:cs="Times New Roman" w:hint="eastAsia"/>
          <w:kern w:val="2"/>
        </w:rPr>
        <w:t>3</w:t>
      </w:r>
      <w:r w:rsidRPr="00477319">
        <w:rPr>
          <w:rFonts w:ascii="Times New Roman" w:hAnsi="Times New Roman" w:cs="Times New Roman" w:hint="eastAsia"/>
          <w:kern w:val="2"/>
        </w:rPr>
        <w:t>）</w:t>
      </w:r>
      <w:r w:rsidRPr="00477319">
        <w:rPr>
          <w:rFonts w:ascii="Times New Roman" w:hAnsi="Times New Roman" w:cs="Times New Roman"/>
          <w:kern w:val="2"/>
        </w:rPr>
        <w:t>分割相交三角形</w:t>
      </w:r>
    </w:p>
    <w:p w14:paraId="36C1933D" w14:textId="720E8A49" w:rsidR="009566DB"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约束边直接分割相交的三角形</w:t>
      </w:r>
      <w:r w:rsidRPr="00477319">
        <w:rPr>
          <w:rFonts w:ascii="Times New Roman" w:hAnsi="Times New Roman" w:cs="Times New Roman" w:hint="eastAsia"/>
          <w:kern w:val="2"/>
        </w:rPr>
        <w:t>，</w:t>
      </w:r>
      <w:r w:rsidRPr="00477319">
        <w:rPr>
          <w:rFonts w:ascii="Times New Roman" w:hAnsi="Times New Roman" w:cs="Times New Roman"/>
          <w:kern w:val="2"/>
        </w:rPr>
        <w:t>通过边交换，保证新的三角形仍然满足约束边。</w:t>
      </w:r>
    </w:p>
    <w:p w14:paraId="292AE821" w14:textId="63E6DC0A" w:rsidR="00685DD8"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4</w:t>
      </w:r>
      <w:r w:rsidRPr="00477319">
        <w:rPr>
          <w:rFonts w:ascii="Times New Roman" w:hAnsi="Times New Roman" w:cs="Times New Roman" w:hint="eastAsia"/>
          <w:kern w:val="2"/>
        </w:rPr>
        <w:t>）</w:t>
      </w:r>
      <w:r w:rsidR="00685DD8" w:rsidRPr="00477319">
        <w:rPr>
          <w:rFonts w:ascii="Times New Roman" w:hAnsi="Times New Roman" w:cs="Times New Roman" w:hint="eastAsia"/>
          <w:kern w:val="2"/>
        </w:rPr>
        <w:t>边翻转操作</w:t>
      </w:r>
    </w:p>
    <w:p w14:paraId="6E181087" w14:textId="5D7C3008" w:rsidR="00685DD8" w:rsidRPr="00477319" w:rsidRDefault="00685DD8"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当约束边破坏了三角网的</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性质时，执行边翻转操作。具体来说，检查与当前边相邻的两个三角形，如果它们的公共边不满足外接圆准则，则替换该边为另外两点之间的连线，使得新形成的三角形组满足</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准则。</w:t>
      </w:r>
    </w:p>
    <w:p w14:paraId="1CFD47CF" w14:textId="72AA68DB" w:rsidR="000349CE"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5</w:t>
      </w:r>
      <w:r w:rsidRPr="00477319">
        <w:rPr>
          <w:rFonts w:ascii="Times New Roman" w:hAnsi="Times New Roman" w:cs="Times New Roman" w:hint="eastAsia"/>
          <w:kern w:val="2"/>
        </w:rPr>
        <w:t>）保留有效网格数据</w:t>
      </w:r>
    </w:p>
    <w:p w14:paraId="060988D0" w14:textId="36D24072" w:rsidR="002348A1"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自动定位约束边界内的任意三角形作为起点</w:t>
      </w:r>
      <w:r w:rsidRPr="00477319">
        <w:rPr>
          <w:rFonts w:ascii="Times New Roman" w:hAnsi="Times New Roman" w:cs="Times New Roman" w:hint="eastAsia"/>
          <w:kern w:val="2"/>
        </w:rPr>
        <w:t>，通过三角形边的约束标记判断是否跨越边界，循环遍历三角形，筛选出所有边界外的三角形边，保留有效区域。</w:t>
      </w:r>
    </w:p>
    <w:p w14:paraId="68FD1512" w14:textId="34A640E5" w:rsidR="00AA3582" w:rsidRPr="00AA3582" w:rsidRDefault="006C2995" w:rsidP="00AA3582">
      <w:pPr>
        <w:keepNext/>
        <w:keepLines/>
        <w:snapToGrid w:val="0"/>
        <w:spacing w:beforeLines="50" w:before="158" w:after="120" w:line="360" w:lineRule="auto"/>
        <w:outlineLvl w:val="2"/>
        <w:rPr>
          <w:rFonts w:eastAsia="黑体"/>
          <w:bCs/>
        </w:rPr>
      </w:pPr>
      <w:bookmarkStart w:id="31"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31"/>
    </w:p>
    <w:p w14:paraId="45C9CE11" w14:textId="79B1832F" w:rsidR="00F305FD" w:rsidRPr="00AA3582" w:rsidRDefault="00AA3582" w:rsidP="002C561C">
      <w:pPr>
        <w:snapToGrid w:val="0"/>
        <w:spacing w:after="120" w:line="300" w:lineRule="auto"/>
        <w:ind w:firstLineChars="200" w:firstLine="480"/>
      </w:pPr>
      <w:r w:rsidRPr="00477319">
        <w:rPr>
          <w:rFonts w:ascii="Times New Roman" w:hAnsi="Times New Roman" w:cs="Times New Roman" w:hint="eastAsia"/>
          <w:kern w:val="2"/>
        </w:rPr>
        <w:t>通过从</w:t>
      </w:r>
      <w:r w:rsidRPr="00477319">
        <w:rPr>
          <w:rFonts w:ascii="Times New Roman" w:hAnsi="Times New Roman" w:cs="Times New Roman" w:hint="eastAsia"/>
          <w:kern w:val="2"/>
        </w:rPr>
        <w:t xml:space="preserve"> CAD </w:t>
      </w:r>
      <w:r w:rsidRPr="00477319">
        <w:rPr>
          <w:rFonts w:ascii="Times New Roman" w:hAnsi="Times New Roman" w:cs="Times New Roman" w:hint="eastAsia"/>
          <w:kern w:val="2"/>
        </w:rPr>
        <w:t>图中提取钻孔数据，并将其转化为</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格式供后续使用。为提高数据处理的效率与一致性，采用了</w:t>
      </w:r>
      <w:r w:rsidRPr="00477319">
        <w:rPr>
          <w:rFonts w:ascii="Times New Roman" w:hAnsi="Times New Roman" w:cs="Times New Roman" w:hint="eastAsia"/>
          <w:kern w:val="2"/>
        </w:rPr>
        <w:t>Java</w:t>
      </w:r>
      <w:r w:rsidRPr="00477319">
        <w:rPr>
          <w:rFonts w:ascii="Times New Roman" w:hAnsi="Times New Roman" w:cs="Times New Roman" w:hint="eastAsia"/>
          <w:kern w:val="2"/>
        </w:rPr>
        <w:t>的</w:t>
      </w:r>
      <w:r w:rsidRPr="00477319">
        <w:rPr>
          <w:rFonts w:ascii="Times New Roman" w:hAnsi="Times New Roman" w:cs="Times New Roman" w:hint="eastAsia"/>
          <w:kern w:val="2"/>
        </w:rPr>
        <w:t>POI</w:t>
      </w:r>
      <w:r w:rsidRPr="00477319">
        <w:rPr>
          <w:rFonts w:ascii="Times New Roman" w:hAnsi="Times New Roman" w:cs="Times New Roman" w:hint="eastAsia"/>
          <w:kern w:val="2"/>
        </w:rPr>
        <w:t>库对</w:t>
      </w:r>
      <w:r w:rsidRPr="00477319">
        <w:rPr>
          <w:rFonts w:ascii="Times New Roman" w:hAnsi="Times New Roman" w:cs="Times New Roman" w:hint="eastAsia"/>
          <w:kern w:val="2"/>
        </w:rPr>
        <w:t>Excel</w:t>
      </w:r>
      <w:r w:rsidRPr="00477319">
        <w:rPr>
          <w:rFonts w:ascii="Times New Roman" w:hAnsi="Times New Roman" w:cs="Times New Roman" w:hint="eastAsia"/>
          <w:kern w:val="2"/>
        </w:rPr>
        <w:t>文件进行读取和解析，形成三角剖分所需要的数据。为</w:t>
      </w:r>
      <w:r w:rsidR="00F305FD" w:rsidRPr="00477319">
        <w:rPr>
          <w:rFonts w:ascii="Times New Roman" w:hAnsi="Times New Roman" w:cs="Times New Roman" w:hint="eastAsia"/>
          <w:kern w:val="2"/>
        </w:rPr>
        <w:t>更好的表述</w:t>
      </w:r>
      <w:r w:rsidRPr="00477319">
        <w:rPr>
          <w:rFonts w:ascii="Times New Roman" w:hAnsi="Times New Roman" w:cs="Times New Roman" w:hint="eastAsia"/>
          <w:kern w:val="2"/>
        </w:rPr>
        <w:t>三维地质建模中的数据组织与处理，</w:t>
      </w:r>
      <w:r w:rsidR="00F305FD" w:rsidRPr="00477319">
        <w:rPr>
          <w:rFonts w:ascii="Times New Roman" w:hAnsi="Times New Roman" w:cs="Times New Roman" w:hint="eastAsia"/>
          <w:kern w:val="2"/>
        </w:rPr>
        <w:t>本章将介绍与三维网格生成相关的基础数据结构设计</w:t>
      </w:r>
      <w:r w:rsidR="002C561C">
        <w:fldChar w:fldCharType="begin"/>
      </w:r>
      <w:r w:rsidR="00F00D2C">
        <w:instrText xml:space="preserve"> ADDIN ZOTERO_ITEM CSL_CITATION {"citationID":"80vRgr5i","properties":{"formattedCitation":"\\super [42,43]\\nosupersub{}","plainCitation":"[42,43]","noteIndex":0},"citationItems":[{"id":56,"uris":["http://zotero.org/users/local/8clMLtyf/items/7PRFE3IV"],"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w:instrText>
      </w:r>
      <w:r w:rsidR="00F00D2C">
        <w:rPr>
          <w:rFonts w:hint="eastAsia"/>
        </w:rPr>
        <w:instrText>构架</w:instrText>
      </w:r>
      <w:r w:rsidR="00F00D2C">
        <w:instrText>.","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w:instrText>
      </w:r>
      <w:r w:rsidR="00F00D2C">
        <w:rPr>
          <w:rFonts w:hint="eastAsia"/>
        </w:rPr>
        <w:instrText>、不确定性、信息不完备等特点</w:instrText>
      </w:r>
      <w:r w:rsidR="00F00D2C">
        <w:instrText xml:space="preserve">,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F00D2C" w:rsidRPr="00F00D2C">
        <w:rPr>
          <w:rFonts w:cs="Times New Roman"/>
          <w:vertAlign w:val="superscript"/>
          <w14:ligatures w14:val="standardContextual"/>
        </w:rPr>
        <w:t>[42,43]</w:t>
      </w:r>
      <w:r w:rsidR="002C561C">
        <w:fldChar w:fldCharType="end"/>
      </w:r>
      <w:r w:rsidR="002C561C">
        <w:rPr>
          <w:rFonts w:hint="eastAsia"/>
        </w:rPr>
        <w:t>。</w:t>
      </w:r>
    </w:p>
    <w:p w14:paraId="37AF5C17" w14:textId="03A27989"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Point</w:t>
      </w:r>
      <w:r w:rsidR="00D76374" w:rsidRPr="00477319">
        <w:rPr>
          <w:rFonts w:ascii="Times New Roman" w:hAnsi="Times New Roman" w:cs="Times New Roman" w:hint="eastAsia"/>
          <w:kern w:val="2"/>
        </w:rPr>
        <w:t>类</w:t>
      </w:r>
    </w:p>
    <w:p w14:paraId="5D6CA131"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Point</w:t>
      </w:r>
    </w:p>
    <w:p w14:paraId="2B70AF8A"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lastRenderedPageBreak/>
        <w:t>Attributes:</w:t>
      </w:r>
    </w:p>
    <w:p w14:paraId="1D0B19B3" w14:textId="5DCC01F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x: double </w:t>
      </w:r>
    </w:p>
    <w:p w14:paraId="4DE5B654" w14:textId="27FC924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y: double </w:t>
      </w:r>
    </w:p>
    <w:p w14:paraId="0090873E" w14:textId="1F8439DC"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z: double </w:t>
      </w:r>
    </w:p>
    <w:p w14:paraId="60A33788" w14:textId="7B4567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index</w:t>
      </w:r>
      <w:r w:rsidRPr="00477319">
        <w:rPr>
          <w:rFonts w:ascii="Times New Roman" w:hAnsi="Times New Roman" w:cs="Times New Roman" w:hint="eastAsia"/>
          <w:kern w:val="2"/>
        </w:rPr>
        <w:t>：</w:t>
      </w:r>
      <w:r w:rsidRPr="00477319">
        <w:rPr>
          <w:rFonts w:ascii="Times New Roman" w:hAnsi="Times New Roman" w:cs="Times New Roman" w:hint="eastAsia"/>
          <w:kern w:val="2"/>
        </w:rPr>
        <w:t>int</w:t>
      </w:r>
    </w:p>
    <w:p w14:paraId="113135B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27E66395" w14:textId="389B0F0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x, y, 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kern w:val="2"/>
        </w:rPr>
        <w:t>)</w:t>
      </w:r>
    </w:p>
    <w:p w14:paraId="72CA7F7B" w14:textId="345743E0"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343D3025" w14:textId="15B0DB0A" w:rsidR="00D76374" w:rsidRPr="00477319" w:rsidRDefault="00D76374"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Point </w:t>
      </w:r>
      <w:r w:rsidRPr="00477319">
        <w:rPr>
          <w:rFonts w:ascii="Times New Roman" w:hAnsi="Times New Roman" w:cs="Times New Roman" w:hint="eastAsia"/>
          <w:kern w:val="2"/>
        </w:rPr>
        <w:t>类是点的表示类，</w:t>
      </w:r>
      <w:r w:rsidRPr="00477319">
        <w:rPr>
          <w:rFonts w:ascii="Times New Roman" w:hAnsi="Times New Roman" w:cs="Times New Roman" w:hint="eastAsia"/>
          <w:kern w:val="2"/>
        </w:rPr>
        <w:t>x</w:t>
      </w:r>
      <w:r w:rsidRPr="00477319">
        <w:rPr>
          <w:rFonts w:ascii="Times New Roman" w:hAnsi="Times New Roman" w:cs="Times New Roman" w:hint="eastAsia"/>
          <w:kern w:val="2"/>
        </w:rPr>
        <w:t>，</w:t>
      </w:r>
      <w:r w:rsidRPr="00477319">
        <w:rPr>
          <w:rFonts w:ascii="Times New Roman" w:hAnsi="Times New Roman" w:cs="Times New Roman" w:hint="eastAsia"/>
          <w:kern w:val="2"/>
        </w:rPr>
        <w:t>y</w:t>
      </w:r>
      <w:r w:rsidRPr="00477319">
        <w:rPr>
          <w:rFonts w:ascii="Times New Roman" w:hAnsi="Times New Roman" w:cs="Times New Roman" w:hint="eastAsia"/>
          <w:kern w:val="2"/>
        </w:rPr>
        <w:t>，</w:t>
      </w:r>
      <w:r w:rsidRPr="00477319">
        <w:rPr>
          <w:rFonts w:ascii="Times New Roman" w:hAnsi="Times New Roman" w:cs="Times New Roman" w:hint="eastAsia"/>
          <w:kern w:val="2"/>
        </w:rPr>
        <w:t>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hint="eastAsia"/>
          <w:kern w:val="2"/>
        </w:rPr>
        <w:t>这四个成员变量组成了表示点的基本属性。</w:t>
      </w:r>
    </w:p>
    <w:p w14:paraId="3D19C8DC" w14:textId="15E4152B"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Line </w:t>
      </w:r>
      <w:r w:rsidR="00C33852" w:rsidRPr="00477319">
        <w:rPr>
          <w:rFonts w:ascii="Times New Roman" w:hAnsi="Times New Roman" w:cs="Times New Roman" w:hint="eastAsia"/>
          <w:kern w:val="2"/>
        </w:rPr>
        <w:t>类</w:t>
      </w:r>
    </w:p>
    <w:p w14:paraId="213B626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ine</w:t>
      </w:r>
    </w:p>
    <w:p w14:paraId="0CA677B2" w14:textId="4DF3340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2721B9AA" w14:textId="22DA93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index: int </w:t>
      </w:r>
    </w:p>
    <w:p w14:paraId="18181018" w14:textId="32D89DA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start: Point //</w:t>
      </w:r>
      <w:r w:rsidRPr="00477319">
        <w:rPr>
          <w:rFonts w:ascii="Times New Roman" w:hAnsi="Times New Roman" w:cs="Times New Roman" w:hint="eastAsia"/>
          <w:kern w:val="2"/>
        </w:rPr>
        <w:t>线段的起点</w:t>
      </w:r>
    </w:p>
    <w:p w14:paraId="6E2E3538" w14:textId="3C20D01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end: Point //</w:t>
      </w:r>
      <w:r w:rsidRPr="00477319">
        <w:rPr>
          <w:rFonts w:ascii="Times New Roman" w:hAnsi="Times New Roman" w:cs="Times New Roman" w:hint="eastAsia"/>
          <w:kern w:val="2"/>
        </w:rPr>
        <w:t>线段的终点</w:t>
      </w:r>
    </w:p>
    <w:p w14:paraId="7DBC90A3" w14:textId="2EAC69C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前向边，即从起点到终点的边</w:t>
      </w:r>
    </w:p>
    <w:p w14:paraId="4605C19D" w14:textId="27624A9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后向边，即从终点到起点的边</w:t>
      </w:r>
    </w:p>
    <w:p w14:paraId="166D4EA3" w14:textId="432FF6F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opposite: Line </w:t>
      </w:r>
      <w:r w:rsidRPr="00477319">
        <w:rPr>
          <w:rFonts w:ascii="Times New Roman" w:hAnsi="Times New Roman" w:cs="Times New Roman" w:hint="eastAsia"/>
          <w:kern w:val="2"/>
        </w:rPr>
        <w:t>对偶边，即方向相反的边</w:t>
      </w:r>
    </w:p>
    <w:p w14:paraId="7A6E7BEF"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7B956CEB" w14:textId="18A92315"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Pr="00477319">
        <w:rPr>
          <w:rFonts w:ascii="Times New Roman" w:hAnsi="Times New Roman" w:cs="Times New Roman"/>
          <w:kern w:val="2"/>
        </w:rPr>
        <w:t>Constructor(start, end)</w:t>
      </w:r>
    </w:p>
    <w:p w14:paraId="2E805F3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线段的起点和终点，同时创建前向边、后向边和对偶边。</w:t>
      </w:r>
    </w:p>
    <w:p w14:paraId="0DD0C354" w14:textId="7A0B6A9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kern w:val="2"/>
        </w:rPr>
        <w:t xml:space="preserve"> Getters and Setters</w:t>
      </w:r>
    </w:p>
    <w:p w14:paraId="3A0AA8EA" w14:textId="22213519"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start</w:t>
      </w:r>
      <w:r w:rsidRPr="00477319">
        <w:rPr>
          <w:rFonts w:ascii="Times New Roman" w:hAnsi="Times New Roman" w:cs="Times New Roman" w:hint="eastAsia"/>
          <w:kern w:val="2"/>
        </w:rPr>
        <w:t>，</w:t>
      </w:r>
      <w:r w:rsidRPr="00477319">
        <w:rPr>
          <w:rFonts w:ascii="Times New Roman" w:hAnsi="Times New Roman" w:cs="Times New Roman" w:hint="eastAsia"/>
          <w:kern w:val="2"/>
        </w:rPr>
        <w:t>end</w:t>
      </w:r>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opposite </w:t>
      </w:r>
      <w:r w:rsidRPr="00477319">
        <w:rPr>
          <w:rFonts w:ascii="Times New Roman" w:hAnsi="Times New Roman" w:cs="Times New Roman" w:hint="eastAsia"/>
          <w:kern w:val="2"/>
        </w:rPr>
        <w:t>属性的访问和修改方法。</w:t>
      </w:r>
    </w:p>
    <w:p w14:paraId="56C12B69" w14:textId="2157935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Line </w:t>
      </w:r>
      <w:r w:rsidRPr="00477319">
        <w:rPr>
          <w:rFonts w:ascii="Times New Roman" w:hAnsi="Times New Roman" w:cs="Times New Roman" w:hint="eastAsia"/>
          <w:kern w:val="2"/>
        </w:rPr>
        <w:t>类表示由两个点定义的线段，不仅包含了起点和终点的坐标，还考虑了</w:t>
      </w:r>
      <w:bookmarkStart w:id="32" w:name="_Hlk191383040"/>
      <w:r w:rsidRPr="00477319">
        <w:rPr>
          <w:rFonts w:ascii="Times New Roman" w:hAnsi="Times New Roman" w:cs="Times New Roman" w:hint="eastAsia"/>
          <w:kern w:val="2"/>
        </w:rPr>
        <w:t>前向边和后向边</w:t>
      </w:r>
      <w:bookmarkEnd w:id="32"/>
      <w:r w:rsidRPr="00477319">
        <w:rPr>
          <w:rFonts w:ascii="Times New Roman" w:hAnsi="Times New Roman" w:cs="Times New Roman" w:hint="eastAsia"/>
          <w:kern w:val="2"/>
        </w:rPr>
        <w:t>的关系。前向边是指从起点到终点的边，而后向边是指从终点到起点的边</w:t>
      </w:r>
      <w:r w:rsidR="002C561C" w:rsidRPr="00477319">
        <w:rPr>
          <w:rFonts w:ascii="Times New Roman" w:hAnsi="Times New Roman" w:cs="Times New Roman"/>
          <w:kern w:val="2"/>
        </w:rPr>
        <w:fldChar w:fldCharType="begin"/>
      </w:r>
      <w:r w:rsidR="00F00D2C">
        <w:rPr>
          <w:rFonts w:ascii="Times New Roman" w:hAnsi="Times New Roman" w:cs="Times New Roman"/>
          <w:kern w:val="2"/>
        </w:rPr>
        <w:instrText xml:space="preserve"> ADDIN ZOTERO_ITEM CSL_CITATION {"citationID":"g739dPEq","properties":{"formattedCitation":"\\super [44,45]\\nosupersub{}","plainCitation":"[44,45]","noteIndex":0},"citationItems":[{"id":58,"uris":["http://zotero.org/users/local/8clMLtyf/items/KB2EDKHV"],</w:instrText>
      </w:r>
      <w:r w:rsidR="00F00D2C">
        <w:rPr>
          <w:rFonts w:ascii="Times New Roman" w:hAnsi="Times New Roman" w:cs="Times New Roman" w:hint="eastAsia"/>
          <w:kern w:val="2"/>
        </w:rPr>
        <w:instrText>"itemData":{"id":58,"type":"thesis","abstract":"</w:instrText>
      </w:r>
      <w:r w:rsidR="00F00D2C">
        <w:rPr>
          <w:rFonts w:ascii="Times New Roman" w:hAnsi="Times New Roman" w:cs="Times New Roman" w:hint="eastAsia"/>
          <w:kern w:val="2"/>
        </w:rPr>
        <w:instrText>工程地质三维建模是</w:instrText>
      </w:r>
      <w:r w:rsidR="00F00D2C">
        <w:rPr>
          <w:rFonts w:ascii="Times New Roman" w:hAnsi="Times New Roman" w:cs="Times New Roman" w:hint="eastAsia"/>
          <w:kern w:val="2"/>
        </w:rPr>
        <w:instrText>3DGIS</w:instrText>
      </w:r>
      <w:r w:rsidR="00F00D2C">
        <w:rPr>
          <w:rFonts w:ascii="Times New Roman" w:hAnsi="Times New Roman" w:cs="Times New Roman" w:hint="eastAsia"/>
          <w:kern w:val="2"/>
        </w:rPr>
        <w:instrText>在地学领域的一个发展分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有很强的专业应用背景</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已经成为计算机科学、岩土工程等多学科交叉领域研究的前沿和热点；同时为了进一步考察人类活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开挖、开采等</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产生的影响</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工程师们更希望已经建立的地质三维模型不仅能“看”而且根据一些力学原理还能“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而这也是研究中的一个难点。基于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本文就工程地质建模与计算的可视化方法中的若干关键问题进行了深入地研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体现在以下几个方面：</w:instrText>
      </w:r>
      <w:r w:rsidR="00F00D2C">
        <w:rPr>
          <w:rFonts w:ascii="Times New Roman" w:hAnsi="Times New Roman" w:cs="Times New Roman" w:hint="eastAsia"/>
          <w:kern w:val="2"/>
        </w:rPr>
        <w:instrText>\n\n\n\n\t(1)</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立了</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与空间分解相结合的三维地质模型结构。</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对线框、表面、实体模型进行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将边界表示模型</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作为主要建模方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主要原因：①</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几何模型是线框模型、表面模型以及空间分解等模型的纽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通过</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可以容易地实现彼此之间相互转换；②</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可以比较精确地表达地物的形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建模效率高。与此同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为了实现地质体的精细表达</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还将单元分解模型作为一种辅助建模手段。</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经过对表示</w:instrText>
      </w:r>
      <w:r w:rsidR="00F00D2C">
        <w:rPr>
          <w:rFonts w:ascii="Times New Roman" w:hAnsi="Times New Roman" w:cs="Times New Roman" w:hint="eastAsia"/>
          <w:kern w:val="2"/>
        </w:rPr>
        <w:instrText>BRep</w:instrText>
      </w:r>
      <w:r w:rsidR="00F00D2C">
        <w:rPr>
          <w:rFonts w:ascii="Times New Roman" w:hAnsi="Times New Roman" w:cs="Times New Roman" w:hint="eastAsia"/>
          <w:kern w:val="2"/>
        </w:rPr>
        <w:instrText>模型几种数据结构的对比、分析</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发现</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更适合于地质体计算模型的构建</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因为它既能用于物体各个表面之间的组织</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也能建立实体单元之间的拓扑联系</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还保存了图形的对偶图信息。因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AQE</w:instrText>
      </w:r>
      <w:r w:rsidR="00F00D2C">
        <w:rPr>
          <w:rFonts w:ascii="Times New Roman" w:hAnsi="Times New Roman" w:cs="Times New Roman" w:hint="eastAsia"/>
          <w:kern w:val="2"/>
        </w:rPr>
        <w:instrText>数据结构</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给出了三维地质体数据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w:instrText>
      </w:r>
      <w:r w:rsidR="00F00D2C">
        <w:rPr>
          <w:rFonts w:ascii="Times New Roman" w:hAnsi="Times New Roman" w:cs="Times New Roman" w:hint="eastAsia"/>
          <w:kern w:val="2"/>
        </w:rPr>
        <w:instrText>DT</w:instrText>
      </w:r>
      <w:r w:rsidR="00F00D2C">
        <w:rPr>
          <w:rFonts w:ascii="Times New Roman" w:hAnsi="Times New Roman" w:cs="Times New Roman" w:hint="eastAsia"/>
          <w:kern w:val="2"/>
        </w:rPr>
        <w:instrText>剖分、面面裁剪以及缝合等运算操作。</w:instrText>
      </w:r>
      <w:r w:rsidR="00F00D2C">
        <w:rPr>
          <w:rFonts w:ascii="Times New Roman" w:hAnsi="Times New Roman" w:cs="Times New Roman" w:hint="eastAsia"/>
          <w:kern w:val="2"/>
        </w:rPr>
        <w:instrText>\n\n\n\n\t(2)</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GK-Kriging</w:instrText>
      </w:r>
      <w:r w:rsidR="00F00D2C">
        <w:rPr>
          <w:rFonts w:ascii="Times New Roman" w:hAnsi="Times New Roman" w:cs="Times New Roman" w:hint="eastAsia"/>
          <w:kern w:val="2"/>
        </w:rPr>
        <w:instrText>插值算法的快速三维地质建模方法。</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主要建模步骤为：首先通过</w:instrText>
      </w:r>
      <w:r w:rsidR="00F00D2C">
        <w:rPr>
          <w:rFonts w:ascii="Times New Roman" w:hAnsi="Times New Roman" w:cs="Times New Roman" w:hint="eastAsia"/>
          <w:kern w:val="2"/>
        </w:rPr>
        <w:instrText>GA-Kriging</w:instrText>
      </w:r>
      <w:r w:rsidR="00F00D2C">
        <w:rPr>
          <w:rFonts w:ascii="Times New Roman" w:hAnsi="Times New Roman" w:cs="Times New Roman" w:hint="eastAsia"/>
          <w:kern w:val="2"/>
        </w:rPr>
        <w:instrText>方法得到包含地层编号属性的规则或不规则数据点</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然后在</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中直接对这些点进行</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四面体剖分或者直接生成六面体</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同时它免去了一般方法中判断、求取地层切割面的繁琐过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是一种直观、简单、自动化的建模手段。</w:instrText>
      </w:r>
      <w:r w:rsidR="00F00D2C">
        <w:rPr>
          <w:rFonts w:ascii="Times New Roman" w:hAnsi="Times New Roman" w:cs="Times New Roman" w:hint="eastAsia"/>
          <w:kern w:val="2"/>
        </w:rPr>
        <w:instrText>\n\n\n\n\t(3)</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面的三角形网格剖分以及有限元开挖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引入</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优化算法</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w:instrText>
      </w:r>
      <w:r w:rsidR="00F00D2C">
        <w:rPr>
          <w:rFonts w:ascii="Times New Roman" w:hAnsi="Times New Roman" w:cs="Times New Roman" w:hint="eastAsia"/>
          <w:kern w:val="2"/>
        </w:rPr>
        <w:instrText>CDT</w:instrText>
      </w:r>
      <w:r w:rsidR="00F00D2C">
        <w:rPr>
          <w:rFonts w:ascii="Times New Roman" w:hAnsi="Times New Roman" w:cs="Times New Roman" w:hint="eastAsia"/>
          <w:kern w:val="2"/>
        </w:rPr>
        <w:instrText>基础上实现了能用于有限元计算的三角剖分网格</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在一定程度上实现了可视化模型</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三角形面片与</w:instrText>
      </w:r>
      <w:r w:rsidR="00F00D2C">
        <w:rPr>
          <w:rFonts w:ascii="Times New Roman" w:hAnsi="Times New Roman" w:cs="Times New Roman" w:hint="eastAsia"/>
          <w:kern w:val="2"/>
        </w:rPr>
        <w:instrText>FEM</w:instrText>
      </w:r>
      <w:r w:rsidR="00F00D2C">
        <w:rPr>
          <w:rFonts w:ascii="Times New Roman" w:hAnsi="Times New Roman" w:cs="Times New Roman" w:hint="eastAsia"/>
          <w:kern w:val="2"/>
        </w:rPr>
        <w:instrText>计算网格的统一；网格剖分可以通过三个约束条件来控制</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最小角度、最大面积以及是否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其中具备</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特性的三角形网格更适合于</w:instrText>
      </w:r>
      <w:r w:rsidR="00F00D2C">
        <w:rPr>
          <w:rFonts w:ascii="Times New Roman" w:hAnsi="Times New Roman" w:cs="Times New Roman" w:hint="eastAsia"/>
          <w:kern w:val="2"/>
        </w:rPr>
        <w:instrText>FVM</w:instrText>
      </w:r>
      <w:r w:rsidR="00F00D2C">
        <w:rPr>
          <w:rFonts w:ascii="Times New Roman" w:hAnsi="Times New Roman" w:cs="Times New Roman" w:hint="eastAsia"/>
          <w:kern w:val="2"/>
        </w:rPr>
        <w:instrText>以及流体方面的数值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编写了三角形平面应力、应变单元的有限元计算模块</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根据求得的开挖边界单元上的等效释放节点力实现了开挖模拟。</w:instrText>
      </w:r>
      <w:r w:rsidR="00F00D2C">
        <w:rPr>
          <w:rFonts w:ascii="Times New Roman" w:hAnsi="Times New Roman" w:cs="Times New Roman" w:hint="eastAsia"/>
          <w:kern w:val="2"/>
        </w:rPr>
        <w:instrText>\n\n\n\n\t(4)</w:instrText>
      </w:r>
      <w:r w:rsidR="00F00D2C">
        <w:rPr>
          <w:rFonts w:ascii="Times New Roman" w:hAnsi="Times New Roman" w:cs="Times New Roman" w:hint="eastAsia"/>
          <w:kern w:val="2"/>
        </w:rPr>
        <w:instrText>基于三维地质模型实现了基桩承载力计算与小应变曲线模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对桩与</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地层面之间位置关系的确定给出了相应的算法；基于英国</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标准以及德国的</w:instrText>
      </w:r>
      <w:r w:rsidR="00F00D2C">
        <w:rPr>
          <w:rFonts w:ascii="Times New Roman" w:hAnsi="Times New Roman" w:cs="Times New Roman" w:hint="eastAsia"/>
          <w:kern w:val="2"/>
        </w:rPr>
        <w:instrText>DIN</w:instrText>
      </w:r>
      <w:r w:rsidR="00F00D2C">
        <w:rPr>
          <w:rFonts w:ascii="Times New Roman" w:hAnsi="Times New Roman" w:cs="Times New Roman" w:hint="eastAsia"/>
          <w:kern w:val="2"/>
        </w:rPr>
        <w:instrText>规范</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实现了桩基承载力的计算；根据桩土相互作用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依据</w:instrText>
      </w:r>
      <w:r w:rsidR="00F00D2C">
        <w:rPr>
          <w:rFonts w:ascii="Times New Roman" w:hAnsi="Times New Roman" w:cs="Times New Roman" w:hint="eastAsia"/>
          <w:kern w:val="2"/>
        </w:rPr>
        <w:instrText>Newmark</w:instrText>
      </w:r>
      <w:r w:rsidR="00F00D2C">
        <w:rPr>
          <w:rFonts w:ascii="Times New Roman" w:hAnsi="Times New Roman" w:cs="Times New Roman" w:hint="eastAsia"/>
          <w:kern w:val="2"/>
        </w:rPr>
        <w:instrText>算法得到了桩基完整性检测中小应变的模拟曲线。</w:instrText>
      </w:r>
      <w:r w:rsidR="00F00D2C">
        <w:rPr>
          <w:rFonts w:ascii="Times New Roman" w:hAnsi="Times New Roman" w:cs="Times New Roman" w:hint="eastAsia"/>
          <w:kern w:val="2"/>
        </w:rPr>
        <w:instrText>\n\n\n\n\t(5)</w:instrText>
      </w:r>
      <w:r w:rsidR="00F00D2C">
        <w:rPr>
          <w:rFonts w:ascii="Times New Roman" w:hAnsi="Times New Roman" w:cs="Times New Roman" w:hint="eastAsia"/>
          <w:kern w:val="2"/>
        </w:rPr>
        <w:instrText>基于</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为了实现系统的快速开发</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提出了将</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语言作为“粘合剂”的复合开发平台</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核心思想就是：</w:instrText>
      </w:r>
      <w:r w:rsidR="00F00D2C">
        <w:rPr>
          <w:rFonts w:ascii="Times New Roman" w:hAnsi="Times New Roman" w:cs="Times New Roman" w:hint="eastAsia"/>
          <w:kern w:val="2"/>
        </w:rPr>
        <w:instrText>Pyhton</w:instrText>
      </w:r>
      <w:r w:rsidR="00F00D2C">
        <w:rPr>
          <w:rFonts w:ascii="Times New Roman" w:hAnsi="Times New Roman" w:cs="Times New Roman" w:hint="eastAsia"/>
          <w:kern w:val="2"/>
        </w:rPr>
        <w:instrText>语言作为粘合剂来调用其它语言编写的模块或者</w:instrText>
      </w:r>
      <w:r w:rsidR="00F00D2C">
        <w:rPr>
          <w:rFonts w:ascii="Times New Roman" w:hAnsi="Times New Roman" w:cs="Times New Roman" w:hint="eastAsia"/>
          <w:kern w:val="2"/>
        </w:rPr>
        <w:instrText>Python</w:instrText>
      </w:r>
      <w:r w:rsidR="00F00D2C">
        <w:rPr>
          <w:rFonts w:ascii="Times New Roman" w:hAnsi="Times New Roman" w:cs="Times New Roman" w:hint="eastAsia"/>
          <w:kern w:val="2"/>
        </w:rPr>
        <w:instrText>自己的库函数。文中给出了平台的框架图以及实现步骤</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并且在此平台的基础上选择</w:instrText>
      </w:r>
      <w:r w:rsidR="00F00D2C">
        <w:rPr>
          <w:rFonts w:ascii="Times New Roman" w:hAnsi="Times New Roman" w:cs="Times New Roman" w:hint="eastAsia"/>
          <w:kern w:val="2"/>
        </w:rPr>
        <w:instrText>VTK</w:instrText>
      </w:r>
      <w:r w:rsidR="00F00D2C">
        <w:rPr>
          <w:rFonts w:ascii="Times New Roman" w:hAnsi="Times New Roman" w:cs="Times New Roman" w:hint="eastAsia"/>
          <w:kern w:val="2"/>
        </w:rPr>
        <w:instrText>为可视化接口</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w:instrText>
      </w:r>
      <w:r w:rsidR="00F00D2C">
        <w:rPr>
          <w:rFonts w:ascii="Times New Roman" w:hAnsi="Times New Roman" w:cs="Times New Roman" w:hint="eastAsia"/>
          <w:kern w:val="2"/>
        </w:rPr>
        <w:instrText>3DPyGeoMA</w:instrText>
      </w:r>
      <w:r w:rsidR="00F00D2C">
        <w:rPr>
          <w:rFonts w:ascii="Times New Roman" w:hAnsi="Times New Roman" w:cs="Times New Roman" w:hint="eastAsia"/>
          <w:kern w:val="2"/>
        </w:rPr>
        <w:instrText>系统进行了研发。同时基于</w:instrText>
      </w:r>
      <w:r w:rsidR="00F00D2C">
        <w:rPr>
          <w:rFonts w:ascii="Times New Roman" w:hAnsi="Times New Roman" w:cs="Times New Roman" w:hint="eastAsia"/>
          <w:kern w:val="2"/>
        </w:rPr>
        <w:instrText>GDAS</w:instrText>
      </w:r>
      <w:r w:rsidR="00F00D2C">
        <w:rPr>
          <w:rFonts w:ascii="Times New Roman" w:hAnsi="Times New Roman" w:cs="Times New Roman" w:hint="eastAsia"/>
          <w:kern w:val="2"/>
        </w:rPr>
        <w:instrText>中间件技术实现了</w:instrText>
      </w:r>
      <w:r w:rsidR="00F00D2C">
        <w:rPr>
          <w:rFonts w:ascii="Times New Roman" w:hAnsi="Times New Roman" w:cs="Times New Roman" w:hint="eastAsia"/>
          <w:kern w:val="2"/>
        </w:rPr>
        <w:instrText>B/S</w:instrText>
      </w:r>
      <w:r w:rsidR="00F00D2C">
        <w:rPr>
          <w:rFonts w:ascii="Times New Roman" w:hAnsi="Times New Roman" w:cs="Times New Roman" w:hint="eastAsia"/>
          <w:kern w:val="2"/>
        </w:rPr>
        <w:instrText>结构三维地质信息系统。</w:instrText>
      </w:r>
      <w:r w:rsidR="00F00D2C">
        <w:rPr>
          <w:rFonts w:ascii="Times New Roman" w:hAnsi="Times New Roman" w:cs="Times New Roman" w:hint="eastAsia"/>
          <w:kern w:val="2"/>
        </w:rPr>
        <w:instrText>\n\n\n\n\t</w:instrText>
      </w:r>
      <w:r w:rsidR="00F00D2C">
        <w:rPr>
          <w:rFonts w:ascii="Times New Roman" w:hAnsi="Times New Roman" w:cs="Times New Roman" w:hint="eastAsia"/>
          <w:kern w:val="2"/>
        </w:rPr>
        <w:instrText>通过在公路边坡、地铁以及重力大坝工程实例中的应用</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系统在三维建模、漫游、数值计算以及计算结果后处理方面功能进行了初步检验</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证明了系统开发方法的可行性以及相关理论的有效性。</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岩土工程</w:instrText>
      </w:r>
      <w:r w:rsidR="00F00D2C">
        <w:rPr>
          <w:rFonts w:ascii="Times New Roman" w:hAnsi="Times New Roman" w:cs="Times New Roman" w:hint="eastAsia"/>
          <w:kern w:val="2"/>
        </w:rPr>
        <w:instrText xml:space="preserve">\ndownload: 3048\nalbum: </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TP391.41\ndbcode: CDFD\ndbname: CDFD0911\nfilename: 2010238553.nh","number-of-pages":"163","publisher":"</w:instrText>
      </w:r>
      <w:r w:rsidR="00F00D2C">
        <w:rPr>
          <w:rFonts w:ascii="Times New Roman" w:hAnsi="Times New Roman" w:cs="Times New Roman" w:hint="eastAsia"/>
          <w:kern w:val="2"/>
        </w:rPr>
        <w:instrText>中国科学院研究生院（武汉岩土力学研究所）</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工程地质三维建模与计算的可视化方法研究</w:instrText>
      </w:r>
      <w:r w:rsidR="00F00D2C">
        <w:rPr>
          <w:rFonts w:ascii="Times New Roman" w:hAnsi="Times New Roman" w:cs="Times New Roman" w:hint="eastAsia"/>
          <w:kern w:val="2"/>
        </w:rPr>
        <w:instrText>","URL":"https://kns.cnki.net/KCMS/detail/detail.aspx?dbcode=CDFD&amp;dbname=CDFD0911&amp;filename=2010238553.nh","author":[{"literal":"</w:instrText>
      </w:r>
      <w:r w:rsidR="00F00D2C">
        <w:rPr>
          <w:rFonts w:ascii="Times New Roman" w:hAnsi="Times New Roman" w:cs="Times New Roman" w:hint="eastAsia"/>
          <w:kern w:val="2"/>
        </w:rPr>
        <w:instrText>刘振平</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贺怀建</w:instrText>
      </w:r>
      <w:r w:rsidR="00F00D2C">
        <w:rPr>
          <w:rFonts w:ascii="Times New Roman" w:hAnsi="Times New Roman" w:cs="Times New Roman" w:hint="eastAsia"/>
          <w:kern w:val="2"/>
        </w:rPr>
        <w:instrText>"}],"accessed":{"date-parts":[["2025",2,25]]},"issued":{"date-parts":[["2010"]]}}},{"id":57,"uris":["http://zotero.org/users/local/8clMLtyf/items/SKFC7HUQ"],"itemData":{"id":57,"type":"thesis","abstract":"</w:instrText>
      </w:r>
      <w:r w:rsidR="00F00D2C">
        <w:rPr>
          <w:rFonts w:ascii="Times New Roman" w:hAnsi="Times New Roman" w:cs="Times New Roman" w:hint="eastAsia"/>
          <w:kern w:val="2"/>
        </w:rPr>
        <w:instrText>随着计算机软硬件技术、图形学、空间测量、空间数据存储等技术的日益成熟，地理信息系统</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由二维向三维的转变已成为必然的发展趋势。三维空间数据模型研究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成功应用的关键。目前，由于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或者是模型集成的方式</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的发展产生较大的推动作用。因此，针对上述问题，本文主要从以下几个方面展开研究。</w:instrText>
      </w:r>
      <w:r w:rsidR="00F00D2C">
        <w:rPr>
          <w:rFonts w:ascii="Times New Roman" w:hAnsi="Times New Roman" w:cs="Times New Roman" w:hint="eastAsia"/>
          <w:kern w:val="2"/>
        </w:rPr>
        <w:instrText>\n\n\n\n\n\n\n\t(1)</w:instrText>
      </w:r>
      <w:r w:rsidR="00F00D2C">
        <w:rPr>
          <w:rFonts w:ascii="Times New Roman" w:hAnsi="Times New Roman" w:cs="Times New Roman" w:hint="eastAsia"/>
          <w:kern w:val="2"/>
        </w:rPr>
        <w:instrText>针对矿山地质三维数据的特征，根据离散拟合的思想，提出了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F00D2C">
        <w:rPr>
          <w:rFonts w:ascii="Times New Roman" w:hAnsi="Times New Roman" w:cs="Times New Roman" w:hint="eastAsia"/>
          <w:kern w:val="2"/>
        </w:rPr>
        <w:instrText>OpenGL</w:instrText>
      </w:r>
      <w:r w:rsidR="00F00D2C">
        <w:rPr>
          <w:rFonts w:ascii="Times New Roman" w:hAnsi="Times New Roman" w:cs="Times New Roman" w:hint="eastAsia"/>
          <w:kern w:val="2"/>
        </w:rPr>
        <w:instrText>技术对三维表面模型进行可视化渲染，并在此基础上设计了模型动态交互算法。</w:instrText>
      </w:r>
      <w:r w:rsidR="00F00D2C">
        <w:rPr>
          <w:rFonts w:ascii="Times New Roman" w:hAnsi="Times New Roman" w:cs="Times New Roman" w:hint="eastAsia"/>
          <w:kern w:val="2"/>
        </w:rPr>
        <w:instrText>\n\n\n\n\n\n\n\t(2)</w:instrText>
      </w:r>
      <w:r w:rsidR="00F00D2C">
        <w:rPr>
          <w:rFonts w:ascii="Times New Roman" w:hAnsi="Times New Roman" w:cs="Times New Roman" w:hint="eastAsia"/>
          <w:kern w:val="2"/>
        </w:rPr>
        <w:instrText>在重新定义地质块段模型的基础上，提出了基于八叉树和四面体格网的集成数据结构模型</w:instrText>
      </w:r>
      <w:r w:rsidR="00F00D2C">
        <w:rPr>
          <w:rFonts w:ascii="Times New Roman" w:hAnsi="Times New Roman" w:cs="Times New Roman" w:hint="eastAsia"/>
          <w:kern w:val="2"/>
        </w:rPr>
        <w:instrText>(Block Octree Tetrahedron Model</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采用</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编码技术，并结合基于</w:instrText>
      </w:r>
      <w:r w:rsidR="00F00D2C">
        <w:rPr>
          <w:rFonts w:ascii="Times New Roman" w:hAnsi="Times New Roman" w:cs="Times New Roman" w:hint="eastAsia"/>
          <w:kern w:val="2"/>
        </w:rPr>
        <w:instrText>Morton</w:instrText>
      </w:r>
      <w:r w:rsidR="00F00D2C">
        <w:rPr>
          <w:rFonts w:ascii="Times New Roman" w:hAnsi="Times New Roman" w:cs="Times New Roman" w:hint="eastAsia"/>
          <w:kern w:val="2"/>
        </w:rPr>
        <w:instrText>码的压缩技术实现了对</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的数据压缩。</w:instrText>
      </w:r>
      <w:r w:rsidR="00F00D2C">
        <w:rPr>
          <w:rFonts w:ascii="Times New Roman" w:hAnsi="Times New Roman" w:cs="Times New Roman" w:hint="eastAsia"/>
          <w:kern w:val="2"/>
        </w:rPr>
        <w:instrText>\n\n\n\n\n\n\n\t(3)</w:instrText>
      </w:r>
      <w:r w:rsidR="00F00D2C">
        <w:rPr>
          <w:rFonts w:ascii="Times New Roman" w:hAnsi="Times New Roman" w:cs="Times New Roman" w:hint="eastAsia"/>
          <w:kern w:val="2"/>
        </w:rPr>
        <w:instrText>在充分分析不规则三角网</w:instrText>
      </w:r>
      <w:r w:rsidR="00F00D2C">
        <w:rPr>
          <w:rFonts w:ascii="Times New Roman" w:hAnsi="Times New Roman" w:cs="Times New Roman" w:hint="eastAsia"/>
          <w:kern w:val="2"/>
        </w:rPr>
        <w:instrText>(Triangulated Irregular Network</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构造实体几何</w:instrText>
      </w:r>
      <w:r w:rsidR="00F00D2C">
        <w:rPr>
          <w:rFonts w:ascii="Times New Roman" w:hAnsi="Times New Roman" w:cs="Times New Roman" w:hint="eastAsia"/>
          <w:kern w:val="2"/>
        </w:rPr>
        <w:instrText>(Constructive Solid Geometry</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各自特性的基础上，提出了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的仿真建模算法。采用</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模型描述地形，</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剖分算法，实现了两类模型可视化渲染操作的同步进行。</w:instrText>
      </w:r>
      <w:r w:rsidR="00F00D2C">
        <w:rPr>
          <w:rFonts w:ascii="Times New Roman" w:hAnsi="Times New Roman" w:cs="Times New Roman" w:hint="eastAsia"/>
          <w:kern w:val="2"/>
        </w:rPr>
        <w:instrText>\n\n\n\n\n\n\n\t(4)</w:instrText>
      </w:r>
      <w:r w:rsidR="00F00D2C">
        <w:rPr>
          <w:rFonts w:ascii="Times New Roman" w:hAnsi="Times New Roman" w:cs="Times New Roman" w:hint="eastAsia"/>
          <w:kern w:val="2"/>
        </w:rPr>
        <w:instrText>为了解决大规模地形实时漫游过程中，由于不同细节层次模型之间过渡而引起的图像跳变</w:instrText>
      </w:r>
      <w:r w:rsidR="00F00D2C">
        <w:rPr>
          <w:rFonts w:ascii="Times New Roman" w:hAnsi="Times New Roman" w:cs="Times New Roman" w:hint="eastAsia"/>
          <w:kern w:val="2"/>
        </w:rPr>
        <w:instrText>(popping)</w:instrText>
      </w:r>
      <w:r w:rsidR="00F00D2C">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F00D2C">
        <w:rPr>
          <w:rFonts w:ascii="Times New Roman" w:hAnsi="Times New Roman" w:cs="Times New Roman" w:hint="eastAsia"/>
          <w:kern w:val="2"/>
        </w:rPr>
        <w:instrText>Delaunay</w:instrText>
      </w:r>
      <w:r w:rsidR="00F00D2C">
        <w:rPr>
          <w:rFonts w:ascii="Times New Roman" w:hAnsi="Times New Roman" w:cs="Times New Roman" w:hint="eastAsia"/>
          <w:kern w:val="2"/>
        </w:rPr>
        <w:instrText>地形三角网进行实时更新。同时在地形漫游过程中实现了对高度差投影限的自适应控制。</w:instrText>
      </w:r>
      <w:r w:rsidR="00F00D2C">
        <w:rPr>
          <w:rFonts w:ascii="Times New Roman" w:hAnsi="Times New Roman" w:cs="Times New Roman" w:hint="eastAsia"/>
          <w:kern w:val="2"/>
        </w:rPr>
        <w:instrText>\n\n\n\n\n\n\n\t</w:instrText>
      </w:r>
      <w:r w:rsidR="00F00D2C">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F00D2C">
        <w:rPr>
          <w:rFonts w:ascii="Times New Roman" w:hAnsi="Times New Roman" w:cs="Times New Roman" w:hint="eastAsia"/>
          <w:kern w:val="2"/>
        </w:rPr>
        <w:instrText>BOT</w:instrText>
      </w:r>
      <w:r w:rsidR="00F00D2C">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F00D2C">
        <w:rPr>
          <w:rFonts w:ascii="Times New Roman" w:hAnsi="Times New Roman" w:cs="Times New Roman" w:hint="eastAsia"/>
          <w:kern w:val="2"/>
        </w:rPr>
        <w:instrText>TIN</w:instrText>
      </w:r>
      <w:r w:rsidR="00F00D2C">
        <w:rPr>
          <w:rFonts w:ascii="Times New Roman" w:hAnsi="Times New Roman" w:cs="Times New Roman" w:hint="eastAsia"/>
          <w:kern w:val="2"/>
        </w:rPr>
        <w:instrText>与</w:instrText>
      </w:r>
      <w:r w:rsidR="00F00D2C">
        <w:rPr>
          <w:rFonts w:ascii="Times New Roman" w:hAnsi="Times New Roman" w:cs="Times New Roman" w:hint="eastAsia"/>
          <w:kern w:val="2"/>
        </w:rPr>
        <w:instrText>CSG</w:instrText>
      </w:r>
      <w:r w:rsidR="00F00D2C">
        <w:rPr>
          <w:rFonts w:ascii="Times New Roman" w:hAnsi="Times New Roman" w:cs="Times New Roman" w:hint="eastAsia"/>
          <w:kern w:val="2"/>
        </w:rPr>
        <w:instrText>集成模型实现了不同对象</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地形与建筑物</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F00D2C">
        <w:rPr>
          <w:rFonts w:ascii="Times New Roman" w:hAnsi="Times New Roman" w:cs="Times New Roman" w:hint="eastAsia"/>
          <w:kern w:val="2"/>
        </w:rPr>
        <w:instrText>","genre":"</w:instrText>
      </w:r>
      <w:r w:rsidR="00F00D2C">
        <w:rPr>
          <w:rFonts w:ascii="Times New Roman" w:hAnsi="Times New Roman" w:cs="Times New Roman" w:hint="eastAsia"/>
          <w:kern w:val="2"/>
        </w:rPr>
        <w:instrText>博士学位论文</w:instrText>
      </w:r>
      <w:r w:rsidR="00F00D2C">
        <w:rPr>
          <w:rFonts w:ascii="Times New Roman" w:hAnsi="Times New Roman" w:cs="Times New Roman" w:hint="eastAsia"/>
          <w:kern w:val="2"/>
        </w:rPr>
        <w:instrText xml:space="preserve">","language":"zh-CN","note":"major: </w:instrText>
      </w:r>
      <w:r w:rsidR="00F00D2C">
        <w:rPr>
          <w:rFonts w:ascii="Times New Roman" w:hAnsi="Times New Roman" w:cs="Times New Roman" w:hint="eastAsia"/>
          <w:kern w:val="2"/>
        </w:rPr>
        <w:instrText>系统工程</w:instrText>
      </w:r>
      <w:r w:rsidR="00F00D2C">
        <w:rPr>
          <w:rFonts w:ascii="Times New Roman" w:hAnsi="Times New Roman" w:cs="Times New Roman" w:hint="eastAsia"/>
          <w:kern w:val="2"/>
        </w:rPr>
        <w:instrText xml:space="preserve">\ndownload: 6897\nalbum: </w:instrText>
      </w:r>
      <w:r w:rsidR="00F00D2C">
        <w:rPr>
          <w:rFonts w:ascii="Times New Roman" w:hAnsi="Times New Roman" w:cs="Times New Roman" w:hint="eastAsia"/>
          <w:kern w:val="2"/>
        </w:rPr>
        <w:instrText>基础科学</w:instrText>
      </w:r>
      <w:r w:rsidR="00F00D2C">
        <w:rPr>
          <w:rFonts w:ascii="Times New Roman" w:hAnsi="Times New Roman" w:cs="Times New Roman" w:hint="eastAsia"/>
          <w:kern w:val="2"/>
        </w:rPr>
        <w:instrText>;</w:instrText>
      </w:r>
      <w:r w:rsidR="00F00D2C">
        <w:rPr>
          <w:rFonts w:ascii="Times New Roman" w:hAnsi="Times New Roman" w:cs="Times New Roman" w:hint="eastAsia"/>
          <w:kern w:val="2"/>
        </w:rPr>
        <w:instrText>信息科技</w:instrText>
      </w:r>
      <w:r w:rsidR="00F00D2C">
        <w:rPr>
          <w:rFonts w:ascii="Times New Roman" w:hAnsi="Times New Roman" w:cs="Times New Roman" w:hint="eastAsia"/>
          <w:kern w:val="2"/>
        </w:rPr>
        <w:instrText>\nCLC: P208\ndbcode: CDFD\ndbname: CDFD9908\nfilename: 2007214255.nh","number-of-pages":"137","publisher":"</w:instrText>
      </w:r>
      <w:r w:rsidR="00F00D2C">
        <w:rPr>
          <w:rFonts w:ascii="Times New Roman" w:hAnsi="Times New Roman" w:cs="Times New Roman" w:hint="eastAsia"/>
          <w:kern w:val="2"/>
        </w:rPr>
        <w:instrText>西北工业大学</w:instrText>
      </w:r>
      <w:r w:rsidR="00F00D2C">
        <w:rPr>
          <w:rFonts w:ascii="Times New Roman" w:hAnsi="Times New Roman" w:cs="Times New Roman" w:hint="eastAsia"/>
          <w:kern w:val="2"/>
        </w:rPr>
        <w:instrText>","source":"CNKI","title":"</w:instrText>
      </w:r>
      <w:r w:rsidR="00F00D2C">
        <w:rPr>
          <w:rFonts w:ascii="Times New Roman" w:hAnsi="Times New Roman" w:cs="Times New Roman" w:hint="eastAsia"/>
          <w:kern w:val="2"/>
        </w:rPr>
        <w:instrText>三维</w:instrText>
      </w:r>
      <w:r w:rsidR="00F00D2C">
        <w:rPr>
          <w:rFonts w:ascii="Times New Roman" w:hAnsi="Times New Roman" w:cs="Times New Roman" w:hint="eastAsia"/>
          <w:kern w:val="2"/>
        </w:rPr>
        <w:instrText>GIS</w:instrText>
      </w:r>
      <w:r w:rsidR="00F00D2C">
        <w:rPr>
          <w:rFonts w:ascii="Times New Roman" w:hAnsi="Times New Roman" w:cs="Times New Roman" w:hint="eastAsia"/>
          <w:kern w:val="2"/>
        </w:rPr>
        <w:instrText>空间数据模型及可视化技术研究</w:instrText>
      </w:r>
      <w:r w:rsidR="00F00D2C">
        <w:rPr>
          <w:rFonts w:ascii="Times New Roman" w:hAnsi="Times New Roman" w:cs="Times New Roman" w:hint="eastAsia"/>
          <w:kern w:val="2"/>
        </w:rPr>
        <w:instrText>","URL":"https://kns.cnki.net/KCMS/detail/detail.aspx?dbcode=CDFD&amp;dbname=CDFD9908&amp;filename=2007214255.nh","author":[{"literal":"</w:instrText>
      </w:r>
      <w:r w:rsidR="00F00D2C">
        <w:rPr>
          <w:rFonts w:ascii="Times New Roman" w:hAnsi="Times New Roman" w:cs="Times New Roman" w:hint="eastAsia"/>
          <w:kern w:val="2"/>
        </w:rPr>
        <w:instrText>吴慧欣</w:instrText>
      </w:r>
      <w:r w:rsidR="00F00D2C">
        <w:rPr>
          <w:rFonts w:ascii="Times New Roman" w:hAnsi="Times New Roman" w:cs="Times New Roman" w:hint="eastAsia"/>
          <w:kern w:val="2"/>
        </w:rPr>
        <w:instrText>"}],"contributor":[{"literal":"</w:instrText>
      </w:r>
      <w:r w:rsidR="00F00D2C">
        <w:rPr>
          <w:rFonts w:ascii="Times New Roman" w:hAnsi="Times New Roman" w:cs="Times New Roman" w:hint="eastAsia"/>
          <w:kern w:val="2"/>
        </w:rPr>
        <w:instrText>薛惠锋</w:instrText>
      </w:r>
      <w:r w:rsidR="00F00D2C">
        <w:rPr>
          <w:rFonts w:ascii="Times New Roman" w:hAnsi="Times New Roman" w:cs="Times New Roman" w:hint="eastAsia"/>
          <w:kern w:val="2"/>
        </w:rPr>
        <w:instrText>"}],"accessed":{"date-parts":[["2025",2,25]]},"issued":{"date-parts":[["200</w:instrText>
      </w:r>
      <w:r w:rsidR="00F00D2C">
        <w:rPr>
          <w:rFonts w:ascii="Times New Roman" w:hAnsi="Times New Roman" w:cs="Times New Roman"/>
          <w:kern w:val="2"/>
        </w:rPr>
        <w:instrText xml:space="preserve">8"]]}}}],"schema":"https://github.com/citation-style-language/schema/raw/master/csl-citation.json"} </w:instrText>
      </w:r>
      <w:r w:rsidR="002C561C" w:rsidRPr="00477319">
        <w:rPr>
          <w:rFonts w:ascii="Times New Roman" w:hAnsi="Times New Roman" w:cs="Times New Roman"/>
          <w:kern w:val="2"/>
        </w:rPr>
        <w:fldChar w:fldCharType="separate"/>
      </w:r>
      <w:r w:rsidR="00F00D2C" w:rsidRPr="00F00D2C">
        <w:rPr>
          <w:rFonts w:ascii="Times New Roman" w:eastAsiaTheme="minorEastAsia" w:hAnsi="Times New Roman" w:cs="Times New Roman"/>
          <w:vertAlign w:val="superscript"/>
          <w14:ligatures w14:val="standardContextual"/>
        </w:rPr>
        <w:t>[44,45]</w:t>
      </w:r>
      <w:r w:rsidR="002C561C" w:rsidRPr="00477319">
        <w:rPr>
          <w:rFonts w:ascii="Times New Roman" w:hAnsi="Times New Roman" w:cs="Times New Roman"/>
          <w:kern w:val="2"/>
        </w:rPr>
        <w:fldChar w:fldCharType="end"/>
      </w:r>
      <w:r w:rsidRPr="00477319">
        <w:rPr>
          <w:rFonts w:ascii="Times New Roman" w:hAnsi="Times New Roman" w:cs="Times New Roman" w:hint="eastAsia"/>
          <w:kern w:val="2"/>
        </w:rPr>
        <w:t>。此外，还包含了对偶边属性，它代表了方向相反的边。</w:t>
      </w:r>
    </w:p>
    <w:p w14:paraId="41DD001E" w14:textId="395A9CDA"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3</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Triangle </w:t>
      </w:r>
      <w:r w:rsidR="00C33852" w:rsidRPr="00477319">
        <w:rPr>
          <w:rFonts w:ascii="Times New Roman" w:hAnsi="Times New Roman" w:cs="Times New Roman" w:hint="eastAsia"/>
          <w:kern w:val="2"/>
        </w:rPr>
        <w:t>类</w:t>
      </w:r>
    </w:p>
    <w:p w14:paraId="565A5D28"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Triangle</w:t>
      </w:r>
    </w:p>
    <w:p w14:paraId="63B4B4B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A36B879" w14:textId="58C8A65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index: int</w:t>
      </w:r>
    </w:p>
    <w:p w14:paraId="268529D2" w14:textId="6BA3CAA2"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1: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1</w:t>
      </w:r>
    </w:p>
    <w:p w14:paraId="5DA21B41" w14:textId="13ADB21A"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2: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2</w:t>
      </w:r>
    </w:p>
    <w:p w14:paraId="25325376" w14:textId="14C1002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3: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3</w:t>
      </w:r>
    </w:p>
    <w:p w14:paraId="16B88BD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40D8A260" w14:textId="6F56D97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        - </w:t>
      </w:r>
      <w:r w:rsidRPr="00477319">
        <w:rPr>
          <w:rFonts w:ascii="Times New Roman" w:hAnsi="Times New Roman" w:cs="Times New Roman"/>
          <w:kern w:val="2"/>
        </w:rPr>
        <w:t>Constructor(edge1, edge2, edge3)</w:t>
      </w:r>
    </w:p>
    <w:p w14:paraId="51DA015C"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三角形的三条边。</w:t>
      </w:r>
    </w:p>
    <w:p w14:paraId="33730103" w14:textId="1505109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Getters and Setters</w:t>
      </w:r>
    </w:p>
    <w:p w14:paraId="1A7AE417" w14:textId="1AB0171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edge1</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edge2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edge3 </w:t>
      </w:r>
      <w:r w:rsidRPr="00477319">
        <w:rPr>
          <w:rFonts w:ascii="Times New Roman" w:hAnsi="Times New Roman" w:cs="Times New Roman" w:hint="eastAsia"/>
          <w:kern w:val="2"/>
        </w:rPr>
        <w:t>属性的访问和修改方法。</w:t>
      </w:r>
    </w:p>
    <w:p w14:paraId="46E62169"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Triangle </w:t>
      </w:r>
      <w:r w:rsidRPr="00477319">
        <w:rPr>
          <w:rFonts w:ascii="Times New Roman" w:hAnsi="Times New Roman" w:cs="Times New Roman" w:hint="eastAsia"/>
          <w:kern w:val="2"/>
        </w:rPr>
        <w:t>类表示一个由三条边组成的三角形，而不是通过顶点来定义它。每条边通过</w:t>
      </w:r>
      <w:r w:rsidRPr="00477319">
        <w:rPr>
          <w:rFonts w:ascii="Times New Roman" w:hAnsi="Times New Roman" w:cs="Times New Roman" w:hint="eastAsia"/>
          <w:kern w:val="2"/>
        </w:rPr>
        <w:t xml:space="preserve"> Line </w:t>
      </w:r>
      <w:r w:rsidRPr="00477319">
        <w:rPr>
          <w:rFonts w:ascii="Times New Roman" w:hAnsi="Times New Roman" w:cs="Times New Roman" w:hint="eastAsia"/>
          <w:kern w:val="2"/>
        </w:rPr>
        <w:t>类来表示，从而确保三角形的几何性质能够通过边的定义进行操作和计算。</w:t>
      </w:r>
    </w:p>
    <w:p w14:paraId="6A7C6407" w14:textId="453AB04F" w:rsidR="00AA3582" w:rsidRPr="00477319" w:rsidRDefault="00B016E5"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4</w:t>
      </w:r>
      <w:r w:rsidR="00D879D3" w:rsidRPr="00477319">
        <w:rPr>
          <w:rFonts w:ascii="Times New Roman" w:hAnsi="Times New Roman" w:cs="Times New Roman" w:hint="eastAsia"/>
          <w:kern w:val="2"/>
        </w:rPr>
        <w:t>．</w:t>
      </w:r>
      <w:r w:rsidR="008D34F3" w:rsidRPr="00477319">
        <w:rPr>
          <w:rFonts w:ascii="Times New Roman" w:hAnsi="Times New Roman" w:cs="Times New Roman" w:hint="eastAsia"/>
          <w:kern w:val="2"/>
        </w:rPr>
        <w:t>Mesh</w:t>
      </w:r>
      <w:r w:rsidR="008D34F3" w:rsidRPr="00477319">
        <w:rPr>
          <w:rFonts w:ascii="Times New Roman" w:hAnsi="Times New Roman" w:cs="Times New Roman" w:hint="eastAsia"/>
          <w:kern w:val="2"/>
        </w:rPr>
        <w:t>类</w:t>
      </w:r>
      <w:r w:rsidR="00AA3582" w:rsidRPr="00477319">
        <w:rPr>
          <w:rFonts w:ascii="Times New Roman" w:hAnsi="Times New Roman" w:cs="Times New Roman" w:hint="eastAsia"/>
          <w:kern w:val="2"/>
        </w:rPr>
        <w:t>：</w:t>
      </w:r>
    </w:p>
    <w:p w14:paraId="41165A8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Mesh</w:t>
      </w:r>
    </w:p>
    <w:p w14:paraId="119BBBCC"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E8030EA" w14:textId="3F3F3B8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points: List&lt;Point&gt; </w:t>
      </w:r>
      <w:r w:rsidR="002348A1" w:rsidRPr="00477319">
        <w:rPr>
          <w:rFonts w:ascii="Times New Roman" w:hAnsi="Times New Roman" w:cs="Times New Roman"/>
          <w:kern w:val="2"/>
        </w:rPr>
        <w:t>//</w:t>
      </w:r>
      <w:r w:rsidRPr="00477319">
        <w:rPr>
          <w:rFonts w:ascii="Times New Roman" w:hAnsi="Times New Roman" w:cs="Times New Roman" w:hint="eastAsia"/>
          <w:kern w:val="2"/>
        </w:rPr>
        <w:t>所有点的集合</w:t>
      </w:r>
    </w:p>
    <w:p w14:paraId="36E15680" w14:textId="283585A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triangles: List&lt;</w:t>
      </w:r>
      <w:r w:rsidR="002348A1" w:rsidRPr="00477319">
        <w:rPr>
          <w:rFonts w:ascii="Times New Roman" w:hAnsi="Times New Roman" w:cs="Times New Roman" w:hint="eastAsia"/>
          <w:kern w:val="2"/>
        </w:rPr>
        <w:t>Array</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int</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gt; </w:t>
      </w:r>
      <w:r w:rsidR="002348A1" w:rsidRPr="00477319">
        <w:rPr>
          <w:rFonts w:ascii="Times New Roman" w:hAnsi="Times New Roman" w:cs="Times New Roman"/>
          <w:kern w:val="2"/>
        </w:rPr>
        <w:t>//</w:t>
      </w:r>
      <w:r w:rsidRPr="00477319">
        <w:rPr>
          <w:rFonts w:ascii="Times New Roman" w:hAnsi="Times New Roman" w:cs="Times New Roman" w:hint="eastAsia"/>
          <w:kern w:val="2"/>
        </w:rPr>
        <w:t>三角网的索引集合</w:t>
      </w:r>
    </w:p>
    <w:p w14:paraId="7DC05000"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55CA1898"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points, triangles)</w:t>
      </w:r>
    </w:p>
    <w:p w14:paraId="23F9D08E" w14:textId="6311BB32"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625E5FA0" w14:textId="59876BDE" w:rsidR="00477319" w:rsidRPr="00477319" w:rsidRDefault="008D34F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Mesh</w:t>
      </w:r>
      <w:r w:rsidRPr="00477319">
        <w:rPr>
          <w:rFonts w:ascii="Times New Roman" w:hAnsi="Times New Roman" w:cs="Times New Roman" w:hint="eastAsia"/>
          <w:kern w:val="2"/>
        </w:rPr>
        <w:t>类主要存储原数据及拓扑结构信息，</w:t>
      </w:r>
      <w:r w:rsidR="002348A1" w:rsidRPr="00477319">
        <w:rPr>
          <w:rFonts w:ascii="Times New Roman" w:hAnsi="Times New Roman" w:cs="Times New Roman" w:hint="eastAsia"/>
          <w:kern w:val="2"/>
        </w:rPr>
        <w:t>点集合中包含了所有点的</w:t>
      </w:r>
      <w:r w:rsidR="002348A1" w:rsidRPr="00477319">
        <w:rPr>
          <w:rFonts w:ascii="Times New Roman" w:hAnsi="Times New Roman" w:cs="Times New Roman" w:hint="eastAsia"/>
          <w:kern w:val="2"/>
        </w:rPr>
        <w:t>x</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y</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z</w:t>
      </w:r>
      <w:r w:rsidR="002348A1" w:rsidRPr="00477319">
        <w:rPr>
          <w:rFonts w:ascii="Times New Roman" w:hAnsi="Times New Roman" w:cs="Times New Roman" w:hint="eastAsia"/>
          <w:kern w:val="2"/>
        </w:rPr>
        <w:t>坐标信息以及</w:t>
      </w:r>
      <w:r w:rsidR="002348A1" w:rsidRPr="00477319">
        <w:rPr>
          <w:rFonts w:ascii="Times New Roman" w:hAnsi="Times New Roman" w:cs="Times New Roman" w:hint="eastAsia"/>
          <w:kern w:val="2"/>
        </w:rPr>
        <w:t>index</w:t>
      </w:r>
      <w:r w:rsidR="002348A1" w:rsidRPr="00477319">
        <w:rPr>
          <w:rFonts w:ascii="Times New Roman" w:hAnsi="Times New Roman" w:cs="Times New Roman" w:hint="eastAsia"/>
          <w:kern w:val="2"/>
        </w:rPr>
        <w:t>索引信息。最终通过索引号存储三角网格拓扑结构</w:t>
      </w:r>
      <w:r w:rsidR="00A314E5" w:rsidRPr="00477319">
        <w:rPr>
          <w:rFonts w:ascii="Times New Roman" w:hAnsi="Times New Roman" w:cs="Times New Roman" w:hint="eastAsia"/>
          <w:kern w:val="2"/>
        </w:rPr>
        <w:t>并获取对应坐标信息，如表</w:t>
      </w:r>
      <w:r w:rsidR="00A314E5" w:rsidRPr="00477319">
        <w:rPr>
          <w:rFonts w:ascii="Times New Roman" w:hAnsi="Times New Roman" w:cs="Times New Roman" w:hint="eastAsia"/>
          <w:kern w:val="2"/>
        </w:rPr>
        <w:t>2.2</w:t>
      </w:r>
      <w:r w:rsidR="00A314E5" w:rsidRPr="00477319">
        <w:rPr>
          <w:rFonts w:ascii="Times New Roman" w:hAnsi="Times New Roman" w:cs="Times New Roman" w:hint="eastAsia"/>
          <w:kern w:val="2"/>
        </w:rPr>
        <w:t>所示网格拓扑结构样例数据。</w:t>
      </w:r>
    </w:p>
    <w:p w14:paraId="77659CE9" w14:textId="12DAC3C3"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7E8332B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3"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3"/>
    </w:p>
    <w:p w14:paraId="58B8B6C4" w14:textId="0B45704C"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bookmarkStart w:id="34" w:name="_Hlk191383223"/>
      <w:r w:rsidRPr="00477319">
        <w:rPr>
          <w:rFonts w:ascii="Times New Roman" w:hAnsi="Times New Roman" w:cs="Times New Roman" w:hint="eastAsia"/>
          <w:kern w:val="2"/>
        </w:rPr>
        <w:t>钻孔模型</w:t>
      </w:r>
      <w:bookmarkEnd w:id="34"/>
      <w:r w:rsidRPr="00477319">
        <w:rPr>
          <w:rFonts w:ascii="Times New Roman" w:hAnsi="Times New Roman" w:cs="Times New Roman" w:hint="eastAsia"/>
          <w:kern w:val="2"/>
        </w:rPr>
        <w:t>是三维地质建模中重要的基础组成部分，其</w:t>
      </w:r>
      <w:r w:rsidR="00E84BBD" w:rsidRPr="00477319">
        <w:rPr>
          <w:rFonts w:ascii="Times New Roman" w:hAnsi="Times New Roman" w:cs="Times New Roman" w:hint="eastAsia"/>
          <w:kern w:val="2"/>
        </w:rPr>
        <w:t>模型的</w:t>
      </w:r>
      <w:r w:rsidRPr="00477319">
        <w:rPr>
          <w:rFonts w:ascii="Times New Roman" w:hAnsi="Times New Roman" w:cs="Times New Roman" w:hint="eastAsia"/>
          <w:kern w:val="2"/>
        </w:rPr>
        <w:t>构建能够直观展现地下地质结构特征</w:t>
      </w:r>
      <w:r w:rsidR="00E84BBD" w:rsidRPr="00477319">
        <w:rPr>
          <w:rFonts w:ascii="Times New Roman" w:hAnsi="Times New Roman" w:cs="Times New Roman" w:hint="eastAsia"/>
          <w:kern w:val="2"/>
        </w:rPr>
        <w:t>和验证网格准确性</w:t>
      </w:r>
      <w:r w:rsidRPr="00477319">
        <w:rPr>
          <w:rFonts w:ascii="Times New Roman" w:hAnsi="Times New Roman" w:cs="Times New Roman" w:hint="eastAsia"/>
          <w:kern w:val="2"/>
        </w:rPr>
        <w:t>。通过处理钻孔的空间坐标数据（</w:t>
      </w:r>
      <w:r w:rsidRPr="00477319">
        <w:rPr>
          <w:rFonts w:ascii="Times New Roman" w:hAnsi="Times New Roman" w:cs="Times New Roman" w:hint="eastAsia"/>
          <w:kern w:val="2"/>
        </w:rPr>
        <w:t>X, Y, Z</w:t>
      </w:r>
      <w:r w:rsidRPr="00477319">
        <w:rPr>
          <w:rFonts w:ascii="Times New Roman" w:hAnsi="Times New Roman" w:cs="Times New Roman" w:hint="eastAsia"/>
          <w:kern w:val="2"/>
        </w:rPr>
        <w:t>）及其对应的地层属性，构建了适用于三维渲染的钻孔模型数据结构</w:t>
      </w:r>
      <w:r w:rsidR="00A14678">
        <w:fldChar w:fldCharType="begin"/>
      </w:r>
      <w:r w:rsidR="00F00D2C">
        <w:instrText xml:space="preserve"> ADDIN ZOTERO_ITEM CSL_CITATION {"citationID":"1TgsuTPl","properties":{"formattedCitation":"\\super [46]\\nosupersub{}","plainCitation":"[46]","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F00D2C" w:rsidRPr="00F00D2C">
        <w:rPr>
          <w:rFonts w:cs="Times New Roman"/>
          <w:vertAlign w:val="superscript"/>
          <w14:ligatures w14:val="standardContextual"/>
        </w:rPr>
        <w:t>[46]</w:t>
      </w:r>
      <w:r w:rsidR="00A14678">
        <w:fldChar w:fldCharType="end"/>
      </w:r>
      <w:r w:rsidR="00A314E5">
        <w:rPr>
          <w:rFonts w:hint="eastAsia"/>
        </w:rPr>
        <w:t>，</w:t>
      </w:r>
      <w:r w:rsidR="00A314E5" w:rsidRPr="00477319">
        <w:rPr>
          <w:rFonts w:ascii="Times New Roman" w:hAnsi="Times New Roman" w:cs="Times New Roman" w:hint="eastAsia"/>
          <w:kern w:val="2"/>
        </w:rPr>
        <w:t>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钻孔样例数据</w:t>
      </w:r>
      <w:r w:rsidRPr="00477319">
        <w:rPr>
          <w:rFonts w:ascii="Times New Roman" w:hAnsi="Times New Roman" w:cs="Times New Roman" w:hint="eastAsia"/>
          <w:kern w:val="2"/>
        </w:rPr>
        <w:t>。</w:t>
      </w:r>
    </w:p>
    <w:p w14:paraId="10877A56" w14:textId="59906CDE"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CB371E" w:rsidRPr="00477319">
        <w:rPr>
          <w:rFonts w:ascii="Times New Roman" w:hAnsi="Times New Roman" w:cs="Times New Roman" w:hint="eastAsia"/>
          <w:kern w:val="2"/>
        </w:rPr>
        <w:t>．</w:t>
      </w:r>
      <w:r w:rsidRPr="00477319">
        <w:rPr>
          <w:rFonts w:ascii="Times New Roman" w:hAnsi="Times New Roman" w:cs="Times New Roman" w:hint="eastAsia"/>
          <w:kern w:val="2"/>
        </w:rPr>
        <w:t>数据结构设计</w:t>
      </w:r>
    </w:p>
    <w:p w14:paraId="72AE06F7"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每个钻孔的数据由以下信息组成：</w:t>
      </w:r>
    </w:p>
    <w:p w14:paraId="194E31C9" w14:textId="0578731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位置坐标：钻孔的</w:t>
      </w:r>
      <w:r w:rsidRPr="00477319">
        <w:rPr>
          <w:rFonts w:ascii="Times New Roman" w:hAnsi="Times New Roman" w:cs="Times New Roman" w:hint="eastAsia"/>
          <w:kern w:val="2"/>
        </w:rPr>
        <w:t xml:space="preserve"> X, Y </w:t>
      </w:r>
      <w:r w:rsidRPr="00477319">
        <w:rPr>
          <w:rFonts w:ascii="Times New Roman" w:hAnsi="Times New Roman" w:cs="Times New Roman" w:hint="eastAsia"/>
          <w:kern w:val="2"/>
        </w:rPr>
        <w:t>平面坐标，表示钻孔的地表位置。</w:t>
      </w:r>
    </w:p>
    <w:p w14:paraId="67D8AFD4" w14:textId="5EE678F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w:t>
      </w:r>
      <w:r w:rsidRPr="00477319">
        <w:rPr>
          <w:rFonts w:ascii="Times New Roman" w:hAnsi="Times New Roman" w:cs="Times New Roman"/>
          <w:kern w:val="2"/>
        </w:rPr>
        <w:t>2</w:t>
      </w:r>
      <w:r w:rsidRPr="00477319">
        <w:rPr>
          <w:rFonts w:ascii="Times New Roman" w:hAnsi="Times New Roman" w:cs="Times New Roman" w:hint="eastAsia"/>
          <w:kern w:val="2"/>
        </w:rPr>
        <w:t>）地层分布：不同地层的</w:t>
      </w:r>
      <w:r w:rsidRPr="00477319">
        <w:rPr>
          <w:rFonts w:ascii="Times New Roman" w:hAnsi="Times New Roman" w:cs="Times New Roman"/>
          <w:kern w:val="2"/>
        </w:rPr>
        <w:t xml:space="preserve"> Z </w:t>
      </w:r>
      <w:r w:rsidRPr="00477319">
        <w:rPr>
          <w:rFonts w:ascii="Times New Roman" w:hAnsi="Times New Roman" w:cs="Times New Roman" w:hint="eastAsia"/>
          <w:kern w:val="2"/>
        </w:rPr>
        <w:t>坐标范围（上下限）和厚度</w:t>
      </w:r>
      <w:r w:rsidRPr="00477319">
        <w:rPr>
          <w:rFonts w:ascii="Times New Roman" w:hAnsi="Times New Roman" w:cs="Times New Roman"/>
          <w:kern w:val="2"/>
        </w:rPr>
        <w:t xml:space="preserve"> </w:t>
      </w:r>
      <w:r w:rsidR="00561FC7" w:rsidRPr="00477319">
        <w:rPr>
          <w:rFonts w:ascii="Times New Roman" w:hAnsi="Times New Roman" w:cs="Times New Roman" w:hint="eastAsia"/>
          <w:kern w:val="2"/>
        </w:rPr>
        <w:t>h</w:t>
      </w:r>
      <w:r w:rsidRPr="00477319">
        <w:rPr>
          <w:rFonts w:ascii="Times New Roman" w:hAnsi="Times New Roman" w:cs="Times New Roman" w:hint="eastAsia"/>
          <w:kern w:val="2"/>
        </w:rPr>
        <w:t>。</w:t>
      </w:r>
    </w:p>
    <w:p w14:paraId="2F61B6C1" w14:textId="692B86A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3</w:t>
      </w:r>
      <w:r w:rsidRPr="00477319">
        <w:rPr>
          <w:rFonts w:ascii="Times New Roman" w:hAnsi="Times New Roman" w:cs="Times New Roman" w:hint="eastAsia"/>
          <w:kern w:val="2"/>
        </w:rPr>
        <w:t>）属性信息：地层的颜色映射关系，用于表示不同地层属性。</w:t>
      </w:r>
    </w:p>
    <w:p w14:paraId="363FE76F" w14:textId="346D695D"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为方便处理与渲染，设计如下数据结构：</w:t>
      </w:r>
    </w:p>
    <w:p w14:paraId="52B64513"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Borehole</w:t>
      </w:r>
    </w:p>
    <w:p w14:paraId="3584BD86"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40678C6E" w14:textId="6A644C85"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x: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X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5F832E20" w14:textId="6BC465E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y: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Y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68D7D7B" w14:textId="60ECB37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layers: List&lt;Layer&gt; (</w:t>
      </w:r>
      <w:r w:rsidRPr="00477319">
        <w:rPr>
          <w:rFonts w:ascii="Times New Roman" w:hAnsi="Times New Roman" w:cs="Times New Roman" w:hint="eastAsia"/>
          <w:kern w:val="2"/>
        </w:rPr>
        <w:t>钻孔包含的地层信息</w:t>
      </w:r>
      <w:r w:rsidRPr="00477319">
        <w:rPr>
          <w:rFonts w:ascii="Times New Roman" w:hAnsi="Times New Roman" w:cs="Times New Roman" w:hint="eastAsia"/>
          <w:kern w:val="2"/>
        </w:rPr>
        <w:t>)</w:t>
      </w:r>
    </w:p>
    <w:p w14:paraId="3D13BB30"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ayer</w:t>
      </w:r>
    </w:p>
    <w:p w14:paraId="390102AB"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76D038FA" w14:textId="0F281908"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op: double (</w:t>
      </w:r>
      <w:r w:rsidRPr="00477319">
        <w:rPr>
          <w:rFonts w:ascii="Times New Roman" w:hAnsi="Times New Roman" w:cs="Times New Roman" w:hint="eastAsia"/>
          <w:kern w:val="2"/>
        </w:rPr>
        <w:t>地层顶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2D26CD60" w14:textId="361AC9A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bottom: double (</w:t>
      </w:r>
      <w:r w:rsidRPr="00477319">
        <w:rPr>
          <w:rFonts w:ascii="Times New Roman" w:hAnsi="Times New Roman" w:cs="Times New Roman" w:hint="eastAsia"/>
          <w:kern w:val="2"/>
        </w:rPr>
        <w:t>地层底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4A1ADC6" w14:textId="1F87044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hickness: double (</w:t>
      </w:r>
      <w:r w:rsidRPr="00477319">
        <w:rPr>
          <w:rFonts w:ascii="Times New Roman" w:hAnsi="Times New Roman" w:cs="Times New Roman" w:hint="eastAsia"/>
          <w:kern w:val="2"/>
        </w:rPr>
        <w:t>厚度</w:t>
      </w:r>
      <w:r w:rsidRPr="00477319">
        <w:rPr>
          <w:rFonts w:ascii="Times New Roman" w:hAnsi="Times New Roman" w:cs="Times New Roman" w:hint="eastAsia"/>
          <w:kern w:val="2"/>
        </w:rPr>
        <w:t xml:space="preserve"> h = bottom - top)</w:t>
      </w:r>
    </w:p>
    <w:p w14:paraId="19557C26" w14:textId="3B9C07B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color: string (</w:t>
      </w:r>
      <w:r w:rsidRPr="00477319">
        <w:rPr>
          <w:rFonts w:ascii="Times New Roman" w:hAnsi="Times New Roman" w:cs="Times New Roman" w:hint="eastAsia"/>
          <w:kern w:val="2"/>
        </w:rPr>
        <w:t>地层对应的颜色值</w:t>
      </w:r>
      <w:r w:rsidRPr="00477319">
        <w:rPr>
          <w:rFonts w:ascii="Times New Roman" w:hAnsi="Times New Roman" w:cs="Times New Roman" w:hint="eastAsia"/>
          <w:kern w:val="2"/>
        </w:rPr>
        <w:t>)</w:t>
      </w:r>
    </w:p>
    <w:p w14:paraId="2CCD236D" w14:textId="595A0598"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数据处理流程</w:t>
      </w:r>
    </w:p>
    <w:p w14:paraId="50D7C904" w14:textId="77777777" w:rsidR="00CB371E"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钻孔数据的构建流程如下：</w:t>
      </w:r>
    </w:p>
    <w:p w14:paraId="08C0C69E" w14:textId="2E64171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原始数据读取</w:t>
      </w:r>
    </w:p>
    <w:p w14:paraId="66905E75" w14:textId="48AC26E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从</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或数据库中提取钻孔的</w:t>
      </w:r>
      <w:r w:rsidRPr="00477319">
        <w:rPr>
          <w:rFonts w:ascii="Times New Roman" w:hAnsi="Times New Roman" w:cs="Times New Roman" w:hint="eastAsia"/>
          <w:kern w:val="2"/>
        </w:rPr>
        <w:t xml:space="preserve"> </w:t>
      </w:r>
      <m:oMath>
        <m:r>
          <w:rPr>
            <w:rFonts w:ascii="Cambria Math" w:hAnsi="Cambria Math" w:cs="Times New Roman"/>
            <w:kern w:val="2"/>
          </w:rPr>
          <m:t>X</m:t>
        </m:r>
      </m:oMath>
      <w:r w:rsidRPr="00477319">
        <w:rPr>
          <w:rFonts w:ascii="Times New Roman" w:hAnsi="Times New Roman" w:cs="Times New Roman" w:hint="eastAsia"/>
          <w:kern w:val="2"/>
        </w:rPr>
        <w:t xml:space="preserve">, </w:t>
      </w:r>
      <m:oMath>
        <m:r>
          <w:rPr>
            <w:rFonts w:ascii="Cambria Math" w:hAnsi="Cambria Math" w:cs="Times New Roman"/>
            <w:kern w:val="2"/>
          </w:rPr>
          <m:t>Y</m:t>
        </m:r>
      </m:oMath>
      <w:r w:rsidRPr="00477319">
        <w:rPr>
          <w:rFonts w:ascii="Times New Roman" w:hAnsi="Times New Roman" w:cs="Times New Roman" w:hint="eastAsia"/>
          <w:kern w:val="2"/>
        </w:rPr>
        <w:t>坐标及地层的坐标</w:t>
      </w:r>
      <m:oMath>
        <m:r>
          <w:rPr>
            <w:rFonts w:ascii="Cambria Math" w:hAnsi="Cambria Math" w:cs="Times New Roman"/>
            <w:kern w:val="2"/>
          </w:rPr>
          <m:t>Z</m:t>
        </m:r>
      </m:oMath>
      <w:r w:rsidRPr="00477319">
        <w:rPr>
          <w:rFonts w:ascii="Times New Roman" w:hAnsi="Times New Roman" w:cs="Times New Roman" w:hint="eastAsia"/>
          <w:kern w:val="2"/>
        </w:rPr>
        <w:t>范围。</w:t>
      </w:r>
      <w:r w:rsidR="009A3E2E" w:rsidRPr="00477319">
        <w:rPr>
          <w:rFonts w:ascii="Times New Roman" w:hAnsi="Times New Roman" w:cs="Times New Roman" w:hint="eastAsia"/>
          <w:kern w:val="2"/>
        </w:rPr>
        <w:t>以下是某一地层的</w:t>
      </w:r>
      <w:r w:rsidR="00A314E5" w:rsidRPr="00477319">
        <w:rPr>
          <w:rFonts w:ascii="Times New Roman" w:hAnsi="Times New Roman" w:cs="Times New Roman" w:hint="eastAsia"/>
          <w:kern w:val="2"/>
        </w:rPr>
        <w:t>钻孔</w:t>
      </w:r>
      <w:r w:rsidR="009A3E2E" w:rsidRPr="00477319">
        <w:rPr>
          <w:rFonts w:ascii="Times New Roman" w:hAnsi="Times New Roman" w:cs="Times New Roman" w:hint="eastAsia"/>
          <w:kern w:val="2"/>
        </w:rPr>
        <w:t>样例</w:t>
      </w:r>
      <w:r w:rsidR="00A314E5" w:rsidRPr="00477319">
        <w:rPr>
          <w:rFonts w:ascii="Times New Roman" w:hAnsi="Times New Roman" w:cs="Times New Roman" w:hint="eastAsia"/>
          <w:kern w:val="2"/>
        </w:rPr>
        <w:t>数据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w:t>
      </w:r>
    </w:p>
    <w:p w14:paraId="53779958" w14:textId="0824F6E2"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1A120E10"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6B2669"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477319">
        <w:rPr>
          <w:rFonts w:ascii="Times New Roman" w:hAnsi="Times New Roman" w:cs="Times New Roman" w:hint="eastAsia"/>
          <w:kern w:val="2"/>
        </w:rPr>
        <w:t>（</w:t>
      </w:r>
      <w:r w:rsidRPr="00477319">
        <w:rPr>
          <w:rFonts w:ascii="Times New Roman" w:hAnsi="Times New Roman" w:cs="Times New Roman" w:hint="eastAsia"/>
          <w:kern w:val="2"/>
        </w:rPr>
        <w:t>2</w:t>
      </w:r>
      <w:r w:rsidRPr="00477319">
        <w:rPr>
          <w:rFonts w:ascii="Times New Roman" w:hAnsi="Times New Roman" w:cs="Times New Roman" w:hint="eastAsia"/>
          <w:kern w:val="2"/>
        </w:rPr>
        <w:t>）计算地层厚度</w:t>
      </w:r>
    </w:p>
    <w:p w14:paraId="39B3E402" w14:textId="7D9C23B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对于每一层，</w:t>
      </w:r>
      <w:r w:rsidR="006B2669" w:rsidRPr="00477319">
        <w:rPr>
          <w:rFonts w:ascii="Times New Roman" w:hAnsi="Times New Roman" w:cs="Times New Roman" w:hint="eastAsia"/>
          <w:kern w:val="2"/>
        </w:rPr>
        <w:t>记录当前钻孔顶板以及底板的</w:t>
      </w:r>
      <w:r w:rsidR="006B2669" w:rsidRPr="00477319">
        <w:rPr>
          <w:rFonts w:ascii="Times New Roman" w:hAnsi="Times New Roman" w:cs="Times New Roman" w:hint="eastAsia"/>
          <w:kern w:val="2"/>
        </w:rPr>
        <w:t>Z</w:t>
      </w:r>
      <w:r w:rsidR="006B2669" w:rsidRPr="00477319">
        <w:rPr>
          <w:rFonts w:ascii="Times New Roman" w:hAnsi="Times New Roman" w:cs="Times New Roman" w:hint="eastAsia"/>
          <w:kern w:val="2"/>
        </w:rPr>
        <w:t>坐标并</w:t>
      </w:r>
      <w:r w:rsidRPr="00477319">
        <w:rPr>
          <w:rFonts w:ascii="Times New Roman" w:hAnsi="Times New Roman" w:cs="Times New Roman" w:hint="eastAsia"/>
          <w:kern w:val="2"/>
        </w:rPr>
        <w:t>计算厚度</w:t>
      </w:r>
      <m:oMath>
        <m:r>
          <w:rPr>
            <w:rFonts w:ascii="Cambria Math" w:hAnsi="Cambria Math" w:cs="Times New Roman"/>
            <w:kern w:val="2"/>
          </w:rPr>
          <m:t>h</m:t>
        </m:r>
      </m:oMath>
      <w:r w:rsidRPr="00477319">
        <w:rPr>
          <w:rFonts w:ascii="Times New Roman" w:hAnsi="Times New Roman" w:cs="Times New Roman" w:hint="eastAsia"/>
          <w:kern w:val="2"/>
        </w:rPr>
        <w:t>，存储为</w:t>
      </w:r>
      <w:r w:rsidRPr="00477319">
        <w:rPr>
          <w:rFonts w:ascii="Times New Roman" w:hAnsi="Times New Roman" w:cs="Times New Roman"/>
          <w:kern w:val="2"/>
        </w:rPr>
        <w:t xml:space="preserve"> Layer </w:t>
      </w:r>
      <w:r w:rsidRPr="00477319">
        <w:rPr>
          <w:rFonts w:ascii="Times New Roman" w:hAnsi="Times New Roman" w:cs="Times New Roman" w:hint="eastAsia"/>
          <w:kern w:val="2"/>
        </w:rPr>
        <w:t>对象。</w:t>
      </w:r>
    </w:p>
    <w:p w14:paraId="453EF027" w14:textId="1096D4A9"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3</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颜色映射</w:t>
      </w:r>
    </w:p>
    <w:p w14:paraId="1A8FD054" w14:textId="298637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根据地层属性为每一层指定颜色，例如通过颜色表或属性映射函数。</w:t>
      </w:r>
    </w:p>
    <w:p w14:paraId="1A37D6EC" w14:textId="3539D7C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4</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构建钻孔模型数据</w:t>
      </w:r>
    </w:p>
    <w:p w14:paraId="18DA45CA" w14:textId="6BE0C8D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为每个钻孔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并将其包含的所有</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存储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列表中。</w:t>
      </w:r>
    </w:p>
    <w:p w14:paraId="731FBE8B" w14:textId="6FAA347F"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伪代码实现：</w:t>
      </w:r>
    </w:p>
    <w:p w14:paraId="376A95FD"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Input: List of borehole data (x, y, z_top, z_bottom, attributes)</w:t>
      </w:r>
    </w:p>
    <w:p w14:paraId="644A9F43" w14:textId="63B8738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Output: List of Borehole objects</w:t>
      </w:r>
    </w:p>
    <w:p w14:paraId="1DCCC959" w14:textId="136E8629"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1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①</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初始化钻孔集合</w:t>
      </w:r>
      <w:r w:rsidR="00A04B5B" w:rsidRPr="00477319">
        <w:rPr>
          <w:rFonts w:ascii="Times New Roman" w:hAnsi="Times New Roman" w:cs="Times New Roman" w:hint="eastAsia"/>
          <w:kern w:val="2"/>
        </w:rPr>
        <w:t xml:space="preserve">: List&lt;Borehole&gt; boreholes </w:t>
      </w:r>
    </w:p>
    <w:p w14:paraId="54552669" w14:textId="518FA4F1"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2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②</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对于每条钻孔记录</w:t>
      </w:r>
      <w:r w:rsidR="00A04B5B" w:rsidRPr="00477319">
        <w:rPr>
          <w:rFonts w:ascii="Times New Roman" w:hAnsi="Times New Roman" w:cs="Times New Roman" w:hint="eastAsia"/>
          <w:kern w:val="2"/>
        </w:rPr>
        <w:t>:</w:t>
      </w:r>
    </w:p>
    <w:p w14:paraId="61AF6422" w14:textId="524E0F4B"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a. </w:t>
      </w:r>
      <w:r w:rsidRPr="00477319">
        <w:rPr>
          <w:rFonts w:ascii="Times New Roman" w:hAnsi="Times New Roman" w:cs="Times New Roman" w:hint="eastAsia"/>
          <w:kern w:val="2"/>
        </w:rPr>
        <w:t>提取钻孔坐标</w:t>
      </w:r>
      <w:r w:rsidRPr="00477319">
        <w:rPr>
          <w:rFonts w:ascii="Times New Roman" w:hAnsi="Times New Roman" w:cs="Times New Roman" w:hint="eastAsia"/>
          <w:kern w:val="2"/>
        </w:rPr>
        <w:t>: x, y</w:t>
      </w:r>
    </w:p>
    <w:p w14:paraId="20A14BF6" w14:textId="1A951A0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b. </w:t>
      </w:r>
      <w:r w:rsidRPr="00477319">
        <w:rPr>
          <w:rFonts w:ascii="Times New Roman" w:hAnsi="Times New Roman" w:cs="Times New Roman" w:hint="eastAsia"/>
          <w:kern w:val="2"/>
        </w:rPr>
        <w:t>初始化层集合</w:t>
      </w:r>
      <w:r w:rsidRPr="00477319">
        <w:rPr>
          <w:rFonts w:ascii="Times New Roman" w:hAnsi="Times New Roman" w:cs="Times New Roman" w:hint="eastAsia"/>
          <w:kern w:val="2"/>
        </w:rPr>
        <w:t xml:space="preserve">: List&lt;Layer&gt; layers </w:t>
      </w:r>
    </w:p>
    <w:p w14:paraId="66EBED83" w14:textId="2DEBACD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c. </w:t>
      </w:r>
      <w:r w:rsidRPr="00477319">
        <w:rPr>
          <w:rFonts w:ascii="Times New Roman" w:hAnsi="Times New Roman" w:cs="Times New Roman" w:hint="eastAsia"/>
          <w:kern w:val="2"/>
        </w:rPr>
        <w:t>对每一层</w:t>
      </w:r>
      <w:r w:rsidRPr="00477319">
        <w:rPr>
          <w:rFonts w:ascii="Times New Roman" w:hAnsi="Times New Roman" w:cs="Times New Roman" w:hint="eastAsia"/>
          <w:kern w:val="2"/>
        </w:rPr>
        <w:t>:</w:t>
      </w:r>
    </w:p>
    <w:p w14:paraId="0403AFEE" w14:textId="3C1FCFF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1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计算厚度</w:t>
      </w:r>
      <w:r w:rsidRPr="00477319">
        <w:rPr>
          <w:rFonts w:ascii="Times New Roman" w:hAnsi="Times New Roman" w:cs="Times New Roman" w:hint="eastAsia"/>
          <w:kern w:val="2"/>
        </w:rPr>
        <w:t>: h = z_bottom - z_top</w:t>
      </w:r>
    </w:p>
    <w:p w14:paraId="1C81022C" w14:textId="4CC7D4E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2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映射颜色</w:t>
      </w:r>
      <w:r w:rsidRPr="00477319">
        <w:rPr>
          <w:rFonts w:ascii="Times New Roman" w:hAnsi="Times New Roman" w:cs="Times New Roman" w:hint="eastAsia"/>
          <w:kern w:val="2"/>
        </w:rPr>
        <w:t>: color = mapColor(attribute)</w:t>
      </w:r>
    </w:p>
    <w:p w14:paraId="1C3D1B1E" w14:textId="10AFB4E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3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并添加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集合</w:t>
      </w:r>
    </w:p>
    <w:p w14:paraId="6F460C29" w14:textId="72690BB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d. </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w:t>
      </w:r>
      <w:r w:rsidRPr="00477319">
        <w:rPr>
          <w:rFonts w:ascii="Times New Roman" w:hAnsi="Times New Roman" w:cs="Times New Roman" w:hint="eastAsia"/>
          <w:kern w:val="2"/>
        </w:rPr>
        <w:t xml:space="preserve"> (x, y, layers) </w:t>
      </w:r>
      <w:r w:rsidRPr="00477319">
        <w:rPr>
          <w:rFonts w:ascii="Times New Roman" w:hAnsi="Times New Roman" w:cs="Times New Roman" w:hint="eastAsia"/>
          <w:kern w:val="2"/>
        </w:rPr>
        <w:t>并添加到</w:t>
      </w:r>
      <w:r w:rsidRPr="00477319">
        <w:rPr>
          <w:rFonts w:ascii="Times New Roman" w:hAnsi="Times New Roman" w:cs="Times New Roman" w:hint="eastAsia"/>
          <w:kern w:val="2"/>
        </w:rPr>
        <w:t xml:space="preserve"> boreholes </w:t>
      </w:r>
      <w:r w:rsidRPr="00477319">
        <w:rPr>
          <w:rFonts w:ascii="Times New Roman" w:hAnsi="Times New Roman" w:cs="Times New Roman" w:hint="eastAsia"/>
          <w:kern w:val="2"/>
        </w:rPr>
        <w:t>集合</w:t>
      </w:r>
    </w:p>
    <w:p w14:paraId="510B1181" w14:textId="30ADC10C" w:rsidR="00A04B5B" w:rsidRPr="00477319" w:rsidRDefault="00E22AEF"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D879D3" w:rsidRPr="00477319">
        <w:rPr>
          <w:rFonts w:ascii="Times New Roman" w:hAnsi="Times New Roman" w:cs="Times New Roman" w:hint="eastAsia"/>
          <w:kern w:val="2"/>
        </w:rPr>
        <w:t>5</w:t>
      </w:r>
      <w:r w:rsidRPr="00477319">
        <w:rPr>
          <w:rFonts w:ascii="Times New Roman" w:hAnsi="Times New Roman" w:cs="Times New Roman" w:hint="eastAsia"/>
          <w:kern w:val="2"/>
        </w:rPr>
        <w:t>）</w:t>
      </w:r>
      <w:r w:rsidR="00A04B5B" w:rsidRPr="00477319">
        <w:rPr>
          <w:rFonts w:ascii="Times New Roman" w:hAnsi="Times New Roman" w:cs="Times New Roman" w:hint="eastAsia"/>
          <w:kern w:val="2"/>
        </w:rPr>
        <w:t>返回所有钻孔数据</w:t>
      </w:r>
      <w:r w:rsidR="00A04B5B" w:rsidRPr="00477319">
        <w:rPr>
          <w:rFonts w:ascii="Times New Roman" w:hAnsi="Times New Roman" w:cs="Times New Roman" w:hint="eastAsia"/>
          <w:kern w:val="2"/>
        </w:rPr>
        <w:t>: boreholes</w:t>
      </w:r>
    </w:p>
    <w:p w14:paraId="4C71E4D1" w14:textId="2D63BD49" w:rsidR="006B2669" w:rsidRDefault="000807BD" w:rsidP="00373969">
      <w:pPr>
        <w:snapToGrid w:val="0"/>
        <w:spacing w:line="300" w:lineRule="auto"/>
        <w:ind w:firstLineChars="200" w:firstLine="480"/>
        <w:jc w:val="center"/>
      </w:pPr>
      <w:r w:rsidRPr="000807BD">
        <w:rPr>
          <w:noProof/>
        </w:rPr>
        <w:drawing>
          <wp:inline distT="0" distB="0" distL="0" distR="0" wp14:anchorId="66615C5B" wp14:editId="0CD6E010">
            <wp:extent cx="2394857" cy="1922329"/>
            <wp:effectExtent l="0" t="0" r="5715" b="0"/>
            <wp:docPr id="15577217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21798" name="图片 1" descr="图示&#10;&#10;AI 生成的内容可能不正确。"/>
                    <pic:cNvPicPr/>
                  </pic:nvPicPr>
                  <pic:blipFill>
                    <a:blip r:embed="rId34"/>
                    <a:stretch>
                      <a:fillRect/>
                    </a:stretch>
                  </pic:blipFill>
                  <pic:spPr>
                    <a:xfrm>
                      <a:off x="0" y="0"/>
                      <a:ext cx="2399822" cy="1926314"/>
                    </a:xfrm>
                    <a:prstGeom prst="rect">
                      <a:avLst/>
                    </a:prstGeom>
                  </pic:spPr>
                </pic:pic>
              </a:graphicData>
            </a:graphic>
          </wp:inline>
        </w:drawing>
      </w:r>
    </w:p>
    <w:p w14:paraId="6C3C42AE" w14:textId="5816061F"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1FE0D9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5"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5"/>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6"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6"/>
    </w:p>
    <w:p w14:paraId="66014258" w14:textId="7A4E7FB7" w:rsidR="00B016E5" w:rsidRPr="00477319" w:rsidRDefault="00E84BBD"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w:t>
      </w:r>
      <w:r w:rsidR="00477319">
        <w:rPr>
          <w:rFonts w:ascii="Times New Roman" w:hAnsi="Times New Roman" w:cs="Times New Roman" w:hint="eastAsia"/>
          <w:kern w:val="2"/>
        </w:rPr>
        <w:lastRenderedPageBreak/>
        <w:t>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7F5DE549" w14:textId="5C72CFB0" w:rsidR="00B016E5" w:rsidRPr="00477319" w:rsidRDefault="00B016E5" w:rsidP="006048BD">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5"/>
                    <a:stretch>
                      <a:fillRect/>
                    </a:stretch>
                  </pic:blipFill>
                  <pic:spPr>
                    <a:xfrm>
                      <a:off x="0" y="0"/>
                      <a:ext cx="2361894" cy="2479934"/>
                    </a:xfrm>
                    <a:prstGeom prst="rect">
                      <a:avLst/>
                    </a:prstGeom>
                  </pic:spPr>
                </pic:pic>
              </a:graphicData>
            </a:graphic>
          </wp:inline>
        </w:drawing>
      </w:r>
    </w:p>
    <w:p w14:paraId="0D614C82" w14:textId="7A3B933E"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3401618"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6048BD">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6"/>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37"/>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38"/>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522EB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6048BD" w:rsidRDefault="006048BD" w:rsidP="007812CA">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6048BD">
        <w:rPr>
          <w:rFonts w:ascii="Times New Roman" w:hAnsi="Times New Roman" w:cs="Times New Roman" w:hint="eastAsia"/>
          <w:kern w:val="2"/>
        </w:rPr>
        <w:t>四个交点</w:t>
      </w:r>
      <w:r w:rsidR="007812CA" w:rsidRPr="006048BD">
        <w:rPr>
          <w:rFonts w:ascii="Times New Roman" w:hAnsi="Times New Roman" w:cs="Times New Roman" w:hint="eastAsia"/>
          <w:kern w:val="2"/>
        </w:rPr>
        <w:t>的</w:t>
      </w:r>
      <w:r w:rsidR="00B016E5" w:rsidRPr="006048BD">
        <w:rPr>
          <w:rFonts w:ascii="Times New Roman" w:hAnsi="Times New Roman" w:cs="Times New Roman" w:hint="eastAsia"/>
          <w:kern w:val="2"/>
        </w:rPr>
        <w:t>十字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w:t>
      </w:r>
      <w:r w:rsidR="00F03342" w:rsidRPr="006048BD">
        <w:rPr>
          <w:rFonts w:ascii="Times New Roman" w:hAnsi="Times New Roman" w:cs="Times New Roman" w:hint="eastAsia"/>
          <w:kern w:val="2"/>
        </w:rPr>
        <w:t>11</w:t>
      </w:r>
      <w:r w:rsidR="007812CA" w:rsidRPr="006048BD">
        <w:rPr>
          <w:rFonts w:ascii="Times New Roman" w:hAnsi="Times New Roman" w:cs="Times New Roman" w:hint="eastAsia"/>
          <w:kern w:val="2"/>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lastRenderedPageBreak/>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39"/>
                    <a:stretch>
                      <a:fillRect/>
                    </a:stretch>
                  </pic:blipFill>
                  <pic:spPr>
                    <a:xfrm>
                      <a:off x="0" y="0"/>
                      <a:ext cx="2330783" cy="2072872"/>
                    </a:xfrm>
                    <a:prstGeom prst="rect">
                      <a:avLst/>
                    </a:prstGeom>
                  </pic:spPr>
                </pic:pic>
              </a:graphicData>
            </a:graphic>
          </wp:inline>
        </w:drawing>
      </w:r>
    </w:p>
    <w:p w14:paraId="6A5F8476" w14:textId="2F1EA584"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hint="eastAsia"/>
          <w:color w:val="000000"/>
          <w:kern w:val="2"/>
          <w:sz w:val="21"/>
          <w:szCs w:val="21"/>
        </w:rPr>
        <w:t>十字型相交断层</w:t>
      </w:r>
    </w:p>
    <w:p w14:paraId="3F6372DE" w14:textId="4DE29767"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2</w:t>
      </w:r>
      <w:r w:rsidR="00407F3F" w:rsidRPr="006048BD">
        <w:rPr>
          <w:rFonts w:ascii="Times New Roman" w:hAnsi="Times New Roman" w:cs="Times New Roman" w:hint="eastAsia"/>
          <w:kern w:val="2"/>
        </w:rPr>
        <w:t>交点</w:t>
      </w:r>
      <w:r w:rsidR="006048BD">
        <w:rPr>
          <w:rFonts w:ascii="Times New Roman" w:hAnsi="Times New Roman" w:cs="Times New Roman" w:hint="eastAsia"/>
          <w:kern w:val="2"/>
        </w:rPr>
        <w:t>顺序</w:t>
      </w:r>
      <w:r w:rsidR="00407F3F" w:rsidRPr="006048BD">
        <w:rPr>
          <w:rFonts w:ascii="Times New Roman" w:hAnsi="Times New Roman" w:cs="Times New Roman" w:hint="eastAsia"/>
          <w:kern w:val="2"/>
        </w:rPr>
        <w:t>区分并删除冗余数据点。对于正常求交点情况，因为是按顺时针顺序逐段求交，按照交点先后进行主次划分。但</w:t>
      </w:r>
      <w:r w:rsidRPr="006048BD">
        <w:rPr>
          <w:rFonts w:ascii="Times New Roman" w:hAnsi="Times New Roman" w:cs="Times New Roman" w:hint="eastAsia"/>
          <w:kern w:val="2"/>
        </w:rPr>
        <w:t>对于</w:t>
      </w:r>
      <w:r w:rsidR="00407F3F" w:rsidRPr="006048BD">
        <w:rPr>
          <w:rFonts w:ascii="Times New Roman" w:hAnsi="Times New Roman" w:cs="Times New Roman" w:hint="eastAsia"/>
          <w:kern w:val="2"/>
        </w:rPr>
        <w:t>同一个线段求出</w:t>
      </w:r>
      <w:r w:rsidRPr="006048BD">
        <w:rPr>
          <w:rFonts w:ascii="Times New Roman" w:hAnsi="Times New Roman" w:cs="Times New Roman" w:hint="eastAsia"/>
          <w:kern w:val="2"/>
        </w:rPr>
        <w:t>两个交点情况，需要计算它们到</w:t>
      </w:r>
      <w:r w:rsidR="00407F3F" w:rsidRPr="006048BD">
        <w:rPr>
          <w:rFonts w:ascii="Times New Roman" w:hAnsi="Times New Roman" w:cs="Times New Roman" w:hint="eastAsia"/>
          <w:kern w:val="2"/>
        </w:rPr>
        <w:t>其中一</w:t>
      </w:r>
      <w:r w:rsidRPr="006048BD">
        <w:rPr>
          <w:rFonts w:ascii="Times New Roman" w:hAnsi="Times New Roman" w:cs="Times New Roman" w:hint="eastAsia"/>
          <w:kern w:val="2"/>
        </w:rPr>
        <w:t>端点的距离，并按距离排序</w:t>
      </w:r>
      <w:r w:rsidR="00407F3F" w:rsidRPr="006048BD">
        <w:rPr>
          <w:rFonts w:ascii="Times New Roman" w:hAnsi="Times New Roman" w:cs="Times New Roman" w:hint="eastAsia"/>
          <w:kern w:val="2"/>
        </w:rPr>
        <w:t>（图</w:t>
      </w:r>
      <w:r w:rsidR="00407F3F" w:rsidRPr="006048BD">
        <w:rPr>
          <w:rFonts w:ascii="Times New Roman" w:hAnsi="Times New Roman" w:cs="Times New Roman" w:hint="eastAsia"/>
          <w:kern w:val="2"/>
        </w:rPr>
        <w:t>2.1</w:t>
      </w:r>
      <w:r w:rsidR="00F03342" w:rsidRPr="006048BD">
        <w:rPr>
          <w:rFonts w:ascii="Times New Roman" w:hAnsi="Times New Roman" w:cs="Times New Roman" w:hint="eastAsia"/>
          <w:kern w:val="2"/>
        </w:rPr>
        <w:t>2</w:t>
      </w:r>
      <w:r w:rsidR="00407F3F" w:rsidRPr="006048BD">
        <w:rPr>
          <w:rFonts w:ascii="Times New Roman" w:hAnsi="Times New Roman" w:cs="Times New Roman" w:hint="eastAsia"/>
          <w:kern w:val="2"/>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0"/>
                    <a:stretch>
                      <a:fillRect/>
                    </a:stretch>
                  </pic:blipFill>
                  <pic:spPr>
                    <a:xfrm>
                      <a:off x="0" y="0"/>
                      <a:ext cx="2893598" cy="2984448"/>
                    </a:xfrm>
                    <a:prstGeom prst="rect">
                      <a:avLst/>
                    </a:prstGeom>
                  </pic:spPr>
                </pic:pic>
              </a:graphicData>
            </a:graphic>
          </wp:inline>
        </w:drawing>
      </w:r>
    </w:p>
    <w:p w14:paraId="3F002336" w14:textId="3F2F79D1"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4D7578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lastRenderedPageBreak/>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1"/>
                        <a:stretch>
                          <a:fillRect/>
                        </a:stretch>
                      </pic:blipFill>
                      <pic:spPr>
                        <a:xfrm>
                          <a:off x="0" y="0"/>
                          <a:ext cx="2494952" cy="2526638"/>
                        </a:xfrm>
                        <a:prstGeom prst="rect">
                          <a:avLst/>
                        </a:prstGeom>
                      </pic:spPr>
                    </pic:pic>
                  </a:graphicData>
                </a:graphic>
              </wp:inline>
            </w:drawing>
          </m:r>
        </m:oMath>
      </m:oMathPara>
    </w:p>
    <w:p w14:paraId="112C3E83" w14:textId="041F157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5CD92557"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2"/>
                    <a:stretch>
                      <a:fillRect/>
                    </a:stretch>
                  </pic:blipFill>
                  <pic:spPr>
                    <a:xfrm>
                      <a:off x="0" y="0"/>
                      <a:ext cx="2598315" cy="2671950"/>
                    </a:xfrm>
                    <a:prstGeom prst="rect">
                      <a:avLst/>
                    </a:prstGeom>
                  </pic:spPr>
                </pic:pic>
              </a:graphicData>
            </a:graphic>
          </wp:inline>
        </w:drawing>
      </w:r>
    </w:p>
    <w:p w14:paraId="4E6248FA" w14:textId="75B3E23A"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F03342" w:rsidRPr="006048BD">
        <w:rPr>
          <w:rFonts w:ascii="Times New Roman" w:hint="eastAsia"/>
          <w:sz w:val="21"/>
          <w:szCs w:val="21"/>
        </w:rPr>
        <w:t>4</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016621D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F03342" w:rsidRPr="006048BD">
        <w:rPr>
          <w:rFonts w:ascii="Times New Roman" w:hint="eastAsia"/>
          <w:sz w:val="21"/>
          <w:szCs w:val="21"/>
        </w:rPr>
        <w:t>4</w:t>
      </w:r>
      <w:r w:rsidRPr="006048BD">
        <w:rPr>
          <w:rFonts w:ascii="Times New Roman"/>
          <w:sz w:val="21"/>
          <w:szCs w:val="21"/>
        </w:rPr>
        <w:t xml:space="preserve"> No intersection point judgment</w:t>
      </w:r>
    </w:p>
    <w:p w14:paraId="5ABBB1DD" w14:textId="22439A68"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7" w:name="OLE_LINK3"/>
      <w:bookmarkStart w:id="38" w:name="OLE_LINK4"/>
      <w:r w:rsidRPr="006048BD">
        <w:rPr>
          <w:rFonts w:ascii="Times New Roman" w:hAnsi="Times New Roman" w:cs="Times New Roman" w:hint="eastAsia"/>
          <w:kern w:val="2"/>
        </w:rPr>
        <w:t>3</w:t>
      </w:r>
      <w:r w:rsidR="00B016E5"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数据</w:t>
      </w:r>
      <w:r w:rsidR="00BD4E60" w:rsidRPr="006048BD">
        <w:rPr>
          <w:rFonts w:ascii="Times New Roman" w:hAnsi="Times New Roman" w:cs="Times New Roman" w:hint="eastAsia"/>
          <w:kern w:val="2"/>
        </w:rPr>
        <w:t>结构</w:t>
      </w:r>
      <w:r w:rsidRPr="006048BD">
        <w:rPr>
          <w:rFonts w:ascii="Times New Roman" w:hAnsi="Times New Roman" w:cs="Times New Roman" w:hint="eastAsia"/>
          <w:kern w:val="2"/>
        </w:rPr>
        <w:t>及流程</w:t>
      </w:r>
    </w:p>
    <w:p w14:paraId="6DA3554E" w14:textId="0799DCC9"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计算交点后，需要对数据进行存储和排序，确保</w:t>
      </w:r>
      <w:r w:rsidR="00BD4E60" w:rsidRPr="006048BD">
        <w:rPr>
          <w:rFonts w:ascii="Times New Roman" w:hAnsi="Times New Roman" w:cs="Times New Roman" w:hint="eastAsia"/>
          <w:kern w:val="2"/>
        </w:rPr>
        <w:t>断层</w:t>
      </w:r>
      <w:r w:rsidRPr="006048BD">
        <w:rPr>
          <w:rFonts w:ascii="Times New Roman" w:hAnsi="Times New Roman" w:cs="Times New Roman" w:hint="eastAsia"/>
          <w:kern w:val="2"/>
        </w:rPr>
        <w:t>模型的正确性。数据</w:t>
      </w:r>
      <w:r w:rsidR="00BD4E60" w:rsidRPr="006048BD">
        <w:rPr>
          <w:rFonts w:ascii="Times New Roman" w:hAnsi="Times New Roman" w:cs="Times New Roman" w:hint="eastAsia"/>
          <w:kern w:val="2"/>
        </w:rPr>
        <w:t>结构如下</w:t>
      </w:r>
      <w:r w:rsidRPr="006048BD">
        <w:rPr>
          <w:rFonts w:ascii="Times New Roman" w:hAnsi="Times New Roman" w:cs="Times New Roman" w:hint="eastAsia"/>
          <w:kern w:val="2"/>
        </w:rPr>
        <w:t>：</w:t>
      </w:r>
    </w:p>
    <w:bookmarkEnd w:id="37"/>
    <w:bookmarkEnd w:id="38"/>
    <w:p w14:paraId="69CA93FA" w14:textId="4F67A27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交点</w:t>
      </w:r>
      <w:r w:rsidR="006048BD">
        <w:rPr>
          <w:rFonts w:ascii="Times New Roman" w:hAnsi="Times New Roman" w:cs="Times New Roman" w:hint="eastAsia"/>
          <w:kern w:val="2"/>
        </w:rPr>
        <w:t>集</w:t>
      </w:r>
      <w:r w:rsidRPr="006048BD">
        <w:rPr>
          <w:rFonts w:ascii="Times New Roman" w:hAnsi="Times New Roman" w:cs="Times New Roman" w:hint="eastAsia"/>
          <w:kern w:val="2"/>
        </w:rPr>
        <w:t>数据结构</w:t>
      </w:r>
    </w:p>
    <w:p w14:paraId="1B9BC28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IntersectionPoint</w:t>
      </w:r>
      <w:proofErr w:type="spellEnd"/>
    </w:p>
    <w:p w14:paraId="41826D50"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43A87FB6" w14:textId="429E812C"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 xml:space="preserve">        - coordinates: tuple (x, y) // </w:t>
      </w:r>
      <w:r w:rsidRPr="006048BD">
        <w:rPr>
          <w:rFonts w:ascii="Times New Roman" w:hAnsi="Times New Roman" w:cs="Times New Roman" w:hint="eastAsia"/>
          <w:kern w:val="2"/>
        </w:rPr>
        <w:t>交点坐标</w:t>
      </w:r>
    </w:p>
    <w:p w14:paraId="3238474E" w14:textId="595942F4"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main_fault</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所属主断层（如</w:t>
      </w:r>
      <w:r w:rsidRPr="006048BD">
        <w:rPr>
          <w:rFonts w:ascii="Times New Roman" w:hAnsi="Times New Roman" w:cs="Times New Roman" w:hint="eastAsia"/>
          <w:kern w:val="2"/>
        </w:rPr>
        <w:t>MF1</w:t>
      </w:r>
      <w:r w:rsidRPr="006048BD">
        <w:rPr>
          <w:rFonts w:ascii="Times New Roman" w:hAnsi="Times New Roman" w:cs="Times New Roman" w:hint="eastAsia"/>
          <w:kern w:val="2"/>
        </w:rPr>
        <w:t>）</w:t>
      </w:r>
    </w:p>
    <w:p w14:paraId="34143B2D" w14:textId="0E9A97DE"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auxiliary_faults</w:t>
      </w:r>
      <w:proofErr w:type="spellEnd"/>
      <w:r w:rsidRPr="006048BD">
        <w:rPr>
          <w:rFonts w:ascii="Times New Roman" w:hAnsi="Times New Roman" w:cs="Times New Roman" w:hint="eastAsia"/>
          <w:kern w:val="2"/>
        </w:rPr>
        <w:t xml:space="preserve">: list of string // </w:t>
      </w:r>
      <w:r w:rsidRPr="006048BD">
        <w:rPr>
          <w:rFonts w:ascii="Times New Roman" w:hAnsi="Times New Roman" w:cs="Times New Roman" w:hint="eastAsia"/>
          <w:kern w:val="2"/>
        </w:rPr>
        <w:t>所属辅断层（如</w:t>
      </w:r>
      <w:r w:rsidRPr="006048BD">
        <w:rPr>
          <w:rFonts w:ascii="Times New Roman" w:hAnsi="Times New Roman" w:cs="Times New Roman" w:hint="eastAsia"/>
          <w:kern w:val="2"/>
        </w:rPr>
        <w:t>AF1, AFS1</w:t>
      </w:r>
      <w:r w:rsidRPr="006048BD">
        <w:rPr>
          <w:rFonts w:ascii="Times New Roman" w:hAnsi="Times New Roman" w:cs="Times New Roman" w:hint="eastAsia"/>
          <w:kern w:val="2"/>
        </w:rPr>
        <w:t>等）</w:t>
      </w:r>
    </w:p>
    <w:p w14:paraId="072EFDE6" w14:textId="4FAFC2F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branch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分支断层的排序方式</w:t>
      </w:r>
    </w:p>
    <w:p w14:paraId="30CF1E26" w14:textId="09E8C40A"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counter_clockwise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辅断层点的逆时针顺序</w:t>
      </w:r>
    </w:p>
    <w:p w14:paraId="4B4F0665" w14:textId="6A8AB7D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nsertion_index</w:t>
      </w:r>
      <w:proofErr w:type="spellEnd"/>
      <w:r w:rsidRPr="006048BD">
        <w:rPr>
          <w:rFonts w:ascii="Times New Roman" w:hAnsi="Times New Roman" w:cs="Times New Roman" w:hint="eastAsia"/>
          <w:kern w:val="2"/>
        </w:rPr>
        <w:t xml:space="preserve">: int // </w:t>
      </w:r>
      <w:r w:rsidRPr="006048BD">
        <w:rPr>
          <w:rFonts w:ascii="Times New Roman" w:hAnsi="Times New Roman" w:cs="Times New Roman" w:hint="eastAsia"/>
          <w:kern w:val="2"/>
        </w:rPr>
        <w:t>插入交点时的索引位置</w:t>
      </w:r>
    </w:p>
    <w:p w14:paraId="31B52B22"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主断层数据结构</w:t>
      </w:r>
    </w:p>
    <w:p w14:paraId="0E44740C"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MainFaultData</w:t>
      </w:r>
      <w:proofErr w:type="spellEnd"/>
    </w:p>
    <w:p w14:paraId="7324A8C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06BD1E0" w14:textId="2E10B190"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fault_id</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断层</w:t>
      </w:r>
      <w:r w:rsidRPr="006048BD">
        <w:rPr>
          <w:rFonts w:ascii="Times New Roman" w:hAnsi="Times New Roman" w:cs="Times New Roman" w:hint="eastAsia"/>
          <w:kern w:val="2"/>
        </w:rPr>
        <w:t>ID</w:t>
      </w:r>
    </w:p>
    <w:p w14:paraId="235F7AAF" w14:textId="2EBC4169"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 of </w:t>
      </w:r>
      <w:proofErr w:type="spellStart"/>
      <w:r w:rsidRPr="006048BD">
        <w:rPr>
          <w:rFonts w:ascii="Times New Roman" w:hAnsi="Times New Roman" w:cs="Times New Roman" w:hint="eastAsia"/>
          <w:kern w:val="2"/>
        </w:rPr>
        <w:t>IntersectionPoint</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交点集合</w:t>
      </w:r>
    </w:p>
    <w:p w14:paraId="4D0F2AA2" w14:textId="435F8432"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s_counter_clockwise</w:t>
      </w:r>
      <w:proofErr w:type="spellEnd"/>
      <w:r w:rsidRPr="006048BD">
        <w:rPr>
          <w:rFonts w:ascii="Times New Roman" w:hAnsi="Times New Roman" w:cs="Times New Roman" w:hint="eastAsia"/>
          <w:kern w:val="2"/>
        </w:rPr>
        <w:t xml:space="preserve">: </w:t>
      </w:r>
      <w:proofErr w:type="spellStart"/>
      <w:r w:rsidRPr="006048BD">
        <w:rPr>
          <w:rFonts w:ascii="Times New Roman" w:hAnsi="Times New Roman" w:cs="Times New Roman" w:hint="eastAsia"/>
          <w:kern w:val="2"/>
        </w:rPr>
        <w:t>boolean</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逆时针排序标识</w:t>
      </w:r>
    </w:p>
    <w:p w14:paraId="5168AD63" w14:textId="062A5F3E"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算法</w:t>
      </w:r>
      <w:r w:rsidR="00B016E5" w:rsidRPr="006048BD">
        <w:rPr>
          <w:rFonts w:ascii="Times New Roman" w:hAnsi="Times New Roman" w:cs="Times New Roman" w:hint="eastAsia"/>
          <w:kern w:val="2"/>
        </w:rPr>
        <w:t>流程</w:t>
      </w:r>
    </w:p>
    <w:p w14:paraId="66071130" w14:textId="5EE8CAC8"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1</w:t>
      </w:r>
      <w:r w:rsidRPr="006048BD">
        <w:rPr>
          <w:rFonts w:ascii="Times New Roman" w:hAnsi="Times New Roman" w:cs="Times New Roman" w:hint="eastAsia"/>
          <w:kern w:val="2"/>
        </w:rPr>
        <w:t>读取主辅断层数据</w:t>
      </w:r>
      <w:r w:rsidR="00012428" w:rsidRPr="006048BD">
        <w:rPr>
          <w:rFonts w:ascii="Times New Roman" w:hAnsi="Times New Roman" w:cs="Times New Roman" w:hint="eastAsia"/>
          <w:kern w:val="2"/>
        </w:rPr>
        <w:t>，根据预设的规则进行分类存储</w:t>
      </w:r>
      <w:r w:rsidR="006048BD">
        <w:rPr>
          <w:color w:val="000000"/>
        </w:rPr>
        <w:t>，</w:t>
      </w:r>
      <w:r w:rsidRPr="006048BD">
        <w:rPr>
          <w:rFonts w:ascii="Times New Roman" w:hAnsi="Times New Roman" w:cs="Times New Roman" w:hint="eastAsia"/>
          <w:kern w:val="2"/>
        </w:rPr>
        <w:t>遍历主断层相邻点对，</w:t>
      </w:r>
      <w:r w:rsidR="00012428" w:rsidRPr="006048BD">
        <w:rPr>
          <w:rFonts w:ascii="Times New Roman" w:hAnsi="Times New Roman" w:cs="Times New Roman" w:hint="eastAsia"/>
          <w:kern w:val="2"/>
        </w:rPr>
        <w:t>根据不同相交情况</w:t>
      </w:r>
      <w:r w:rsidRPr="006048BD">
        <w:rPr>
          <w:rFonts w:ascii="Times New Roman" w:hAnsi="Times New Roman" w:cs="Times New Roman" w:hint="eastAsia"/>
          <w:kern w:val="2"/>
        </w:rPr>
        <w:t>计算</w:t>
      </w:r>
      <w:r w:rsidR="00012428" w:rsidRPr="006048BD">
        <w:rPr>
          <w:rFonts w:ascii="Times New Roman" w:hAnsi="Times New Roman" w:cs="Times New Roman" w:hint="eastAsia"/>
          <w:kern w:val="2"/>
        </w:rPr>
        <w:t>断层间</w:t>
      </w:r>
      <w:r w:rsidRPr="006048BD">
        <w:rPr>
          <w:rFonts w:ascii="Times New Roman" w:hAnsi="Times New Roman" w:cs="Times New Roman" w:hint="eastAsia"/>
          <w:kern w:val="2"/>
        </w:rPr>
        <w:t>交点</w:t>
      </w:r>
      <w:r w:rsidR="00012428" w:rsidRPr="006048BD">
        <w:rPr>
          <w:rFonts w:ascii="Times New Roman" w:hAnsi="Times New Roman" w:cs="Times New Roman" w:hint="eastAsia"/>
          <w:kern w:val="2"/>
        </w:rPr>
        <w:t>。</w:t>
      </w:r>
    </w:p>
    <w:p w14:paraId="5CCD2C19" w14:textId="77777777" w:rsidR="007033A2"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2</w:t>
      </w:r>
      <w:r w:rsidRPr="006048BD">
        <w:rPr>
          <w:rFonts w:ascii="Times New Roman" w:hAnsi="Times New Roman" w:cs="Times New Roman" w:hint="eastAsia"/>
          <w:kern w:val="2"/>
        </w:rPr>
        <w:t>依据交点数量分类</w:t>
      </w:r>
      <w:r w:rsidR="007033A2" w:rsidRPr="006048BD">
        <w:rPr>
          <w:rFonts w:ascii="Times New Roman" w:hAnsi="Times New Roman" w:cs="Times New Roman"/>
          <w:kern w:val="2"/>
        </w:rPr>
        <w:t>.</w:t>
      </w:r>
      <w:r w:rsidRPr="006048BD">
        <w:rPr>
          <w:rFonts w:ascii="Times New Roman" w:hAnsi="Times New Roman" w:cs="Times New Roman" w:hint="eastAsia"/>
          <w:kern w:val="2"/>
        </w:rPr>
        <w:t>四个交点</w:t>
      </w:r>
      <w:r w:rsidR="007033A2" w:rsidRPr="006048BD">
        <w:rPr>
          <w:rFonts w:ascii="Times New Roman" w:hAnsi="Times New Roman" w:cs="Times New Roman" w:hint="eastAsia"/>
          <w:kern w:val="2"/>
        </w:rPr>
        <w:t>的</w:t>
      </w:r>
      <w:r w:rsidRPr="006048BD">
        <w:rPr>
          <w:rFonts w:ascii="Times New Roman" w:hAnsi="Times New Roman" w:cs="Times New Roman" w:hint="eastAsia"/>
          <w:kern w:val="2"/>
        </w:rPr>
        <w:t>十字型</w:t>
      </w:r>
      <w:r w:rsidR="007033A2" w:rsidRPr="006048BD">
        <w:rPr>
          <w:rFonts w:ascii="Times New Roman" w:hAnsi="Times New Roman" w:cs="Times New Roman" w:hint="eastAsia"/>
          <w:kern w:val="2"/>
        </w:rPr>
        <w:t>和双</w:t>
      </w:r>
      <w:r w:rsidRPr="006048BD">
        <w:rPr>
          <w:rFonts w:ascii="Times New Roman" w:hAnsi="Times New Roman" w:cs="Times New Roman" w:hint="eastAsia"/>
          <w:kern w:val="2"/>
        </w:rPr>
        <w:t>交点</w:t>
      </w:r>
      <w:r w:rsidR="007033A2" w:rsidRPr="006048BD">
        <w:rPr>
          <w:rFonts w:ascii="Times New Roman" w:hAnsi="Times New Roman" w:cs="Times New Roman" w:hint="eastAsia"/>
          <w:kern w:val="2"/>
        </w:rPr>
        <w:t>、单交点、无交点的</w:t>
      </w:r>
      <w:r w:rsidRPr="006048BD">
        <w:rPr>
          <w:rFonts w:ascii="Times New Roman" w:hAnsi="Times New Roman" w:cs="Times New Roman" w:hint="eastAsia"/>
          <w:kern w:val="2"/>
        </w:rPr>
        <w:t>分支型</w:t>
      </w:r>
      <w:r w:rsidR="007033A2" w:rsidRPr="006048BD">
        <w:rPr>
          <w:rFonts w:ascii="Times New Roman" w:hAnsi="Times New Roman" w:cs="Times New Roman" w:hint="eastAsia"/>
          <w:kern w:val="2"/>
        </w:rPr>
        <w:t>。</w:t>
      </w:r>
    </w:p>
    <w:p w14:paraId="50882EB8" w14:textId="1168BFF4"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3</w:t>
      </w:r>
      <w:r w:rsidRPr="006048BD">
        <w:rPr>
          <w:rFonts w:ascii="Times New Roman" w:hAnsi="Times New Roman" w:cs="Times New Roman" w:hint="eastAsia"/>
          <w:kern w:val="2"/>
        </w:rPr>
        <w:t>计算主次交点</w:t>
      </w:r>
      <w:r w:rsidR="00012428" w:rsidRPr="006048BD">
        <w:rPr>
          <w:rFonts w:ascii="Times New Roman" w:hAnsi="Times New Roman" w:cs="Times New Roman" w:hint="eastAsia"/>
          <w:kern w:val="2"/>
        </w:rPr>
        <w:t>并按照插入位置，存储在对应断层逆时序离散点间。</w:t>
      </w:r>
    </w:p>
    <w:p w14:paraId="137537AA" w14:textId="7FDDBA5F"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4</w:t>
      </w:r>
      <w:r w:rsidR="00012428" w:rsidRPr="006048BD">
        <w:rPr>
          <w:rFonts w:ascii="Times New Roman" w:hAnsi="Times New Roman" w:cs="Times New Roman" w:hint="eastAsia"/>
          <w:kern w:val="2"/>
        </w:rPr>
        <w:t>综合所有计算结果按照主断层离散点进行</w:t>
      </w:r>
      <w:r w:rsidRPr="006048BD">
        <w:rPr>
          <w:rFonts w:ascii="Times New Roman" w:hAnsi="Times New Roman" w:cs="Times New Roman" w:hint="eastAsia"/>
          <w:kern w:val="2"/>
        </w:rPr>
        <w:t>逆时针</w:t>
      </w:r>
      <w:r w:rsidR="00012428" w:rsidRPr="006048BD">
        <w:rPr>
          <w:rFonts w:ascii="Times New Roman" w:hAnsi="Times New Roman" w:cs="Times New Roman" w:hint="eastAsia"/>
          <w:kern w:val="2"/>
        </w:rPr>
        <w:t>的</w:t>
      </w:r>
      <w:r w:rsidRPr="006048BD">
        <w:rPr>
          <w:rFonts w:ascii="Times New Roman" w:hAnsi="Times New Roman" w:cs="Times New Roman" w:hint="eastAsia"/>
          <w:kern w:val="2"/>
        </w:rPr>
        <w:t>排序</w:t>
      </w:r>
      <w:r w:rsidR="00012428" w:rsidRPr="006048BD">
        <w:rPr>
          <w:rFonts w:ascii="Times New Roman" w:hAnsi="Times New Roman" w:cs="Times New Roman" w:hint="eastAsia"/>
          <w:kern w:val="2"/>
        </w:rPr>
        <w:t>插入相交断层离散点数据并输出</w:t>
      </w:r>
      <w:r w:rsidR="006048BD">
        <w:rPr>
          <w:rFonts w:ascii="Times New Roman" w:hAnsi="Times New Roman" w:cs="Times New Roman" w:hint="eastAsia"/>
          <w:kern w:val="2"/>
        </w:rPr>
        <w:t>。</w:t>
      </w:r>
    </w:p>
    <w:p w14:paraId="38603DA2" w14:textId="016079DA"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25B85320"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EB7232"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39"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9"/>
    </w:p>
    <w:p w14:paraId="48428EC7" w14:textId="422D865B"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断层的几何特征由上盘和下盘组成，这两个部分的边界点集是构建断层模型的基础。</w:t>
      </w:r>
      <w:r w:rsidR="009A1D35" w:rsidRPr="006048BD">
        <w:rPr>
          <w:rFonts w:ascii="Times New Roman" w:hAnsi="Times New Roman" w:cs="Times New Roman" w:hint="eastAsia"/>
          <w:kern w:val="2"/>
        </w:rPr>
        <w:t>在三维地质建模中，断层的建模主要通过上盘边界点和下盘边界点的剖分来生成三角网格面。</w:t>
      </w:r>
    </w:p>
    <w:p w14:paraId="215436F7" w14:textId="1F8FFEC6" w:rsidR="00B016E5" w:rsidRPr="006048BD" w:rsidRDefault="009A1D3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Step1</w:t>
      </w:r>
      <w:r w:rsidRPr="006048BD">
        <w:rPr>
          <w:rFonts w:ascii="Times New Roman" w:hAnsi="Times New Roman" w:cs="Times New Roman" w:hint="eastAsia"/>
          <w:kern w:val="2"/>
        </w:rPr>
        <w:t>输入断层边界数据，读取上盘和下盘的点数据，并进行数据预处理。</w:t>
      </w:r>
    </w:p>
    <w:p w14:paraId="36CD5A87" w14:textId="3F86B6CD"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上盘边界点集合：</w:t>
      </w:r>
    </w:p>
    <w:p w14:paraId="7F16BABD" w14:textId="62DB491F"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下盘边界点集合：</w:t>
      </w:r>
    </w:p>
    <w:p w14:paraId="319545D5" w14:textId="52E735FE"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5769516D" w14:textId="5D511983"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上盘和下盘的点集由钻孔数据数据获得，经过预处理后用于三角网格化。</w:t>
      </w:r>
    </w:p>
    <w:p w14:paraId="6F78321B" w14:textId="16F357D9" w:rsidR="00B016E5" w:rsidRPr="006048BD" w:rsidRDefault="00D73B0D"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Step2 </w:t>
      </w:r>
      <w:r w:rsidR="00B016E5" w:rsidRPr="006048BD">
        <w:rPr>
          <w:rFonts w:ascii="Times New Roman" w:hAnsi="Times New Roman" w:cs="Times New Roman" w:hint="eastAsia"/>
          <w:kern w:val="2"/>
        </w:rPr>
        <w:t>执行三角剖分</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采用</w:t>
      </w:r>
      <w:r w:rsidR="00B016E5" w:rsidRPr="006048BD">
        <w:rPr>
          <w:rFonts w:ascii="Times New Roman" w:hAnsi="Times New Roman" w:cs="Times New Roman" w:hint="eastAsia"/>
          <w:kern w:val="2"/>
        </w:rPr>
        <w:t>Delaunay</w:t>
      </w:r>
      <w:r w:rsidR="00B016E5" w:rsidRPr="006048BD">
        <w:rPr>
          <w:rFonts w:ascii="Times New Roman" w:hAnsi="Times New Roman" w:cs="Times New Roman" w:hint="eastAsia"/>
          <w:kern w:val="2"/>
        </w:rPr>
        <w:t>三角剖分生成</w:t>
      </w:r>
      <w:r w:rsidR="009A1D35" w:rsidRPr="006048BD">
        <w:rPr>
          <w:rFonts w:ascii="Times New Roman" w:hAnsi="Times New Roman" w:cs="Times New Roman" w:hint="eastAsia"/>
          <w:kern w:val="2"/>
        </w:rPr>
        <w:t>断层面</w:t>
      </w:r>
      <w:r w:rsidR="00B016E5" w:rsidRPr="006048BD">
        <w:rPr>
          <w:rFonts w:ascii="Times New Roman" w:hAnsi="Times New Roman" w:cs="Times New Roman" w:hint="eastAsia"/>
          <w:kern w:val="2"/>
        </w:rPr>
        <w:t>网格。</w:t>
      </w:r>
    </w:p>
    <w:p w14:paraId="11ECE5A3" w14:textId="78BE902A" w:rsidR="00B016E5" w:rsidRDefault="00D73B0D"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Step</w:t>
      </w:r>
      <w:r w:rsidR="009A1D35" w:rsidRPr="006048BD">
        <w:rPr>
          <w:rFonts w:ascii="Times New Roman" w:hAnsi="Times New Roman" w:cs="Times New Roman" w:hint="eastAsia"/>
          <w:kern w:val="2"/>
        </w:rPr>
        <w:t>3</w:t>
      </w:r>
      <w:r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输出网格</w:t>
      </w:r>
      <w:r w:rsidR="00071BD1" w:rsidRPr="006048BD">
        <w:rPr>
          <w:rFonts w:ascii="Times New Roman" w:hAnsi="Times New Roman" w:cs="Times New Roman" w:hint="eastAsia"/>
          <w:kern w:val="2"/>
        </w:rPr>
        <w:t>数据</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生成用于三维可视化的三角网格结构</w:t>
      </w:r>
      <w:r w:rsidRPr="006048BD">
        <w:rPr>
          <w:rFonts w:ascii="Times New Roman" w:hAnsi="Times New Roman" w:cs="Times New Roman" w:hint="eastAsia"/>
          <w:kern w:val="2"/>
        </w:rPr>
        <w:t>。</w:t>
      </w:r>
    </w:p>
    <w:p w14:paraId="742E1FBF" w14:textId="31ED6269" w:rsidR="00071BD1" w:rsidRDefault="003D12AD" w:rsidP="00071BD1">
      <w:pPr>
        <w:snapToGrid w:val="0"/>
        <w:spacing w:line="300" w:lineRule="auto"/>
        <w:jc w:val="center"/>
      </w:pPr>
      <w:r w:rsidRPr="00A06D1F">
        <w:rPr>
          <w:noProof/>
        </w:rPr>
        <w:drawing>
          <wp:inline distT="0" distB="0" distL="0" distR="0" wp14:anchorId="0EE57669" wp14:editId="2381514A">
            <wp:extent cx="5095875" cy="2057765"/>
            <wp:effectExtent l="0" t="0" r="0"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3"/>
                    <a:stretch>
                      <a:fillRect/>
                    </a:stretch>
                  </pic:blipFill>
                  <pic:spPr>
                    <a:xfrm>
                      <a:off x="0" y="0"/>
                      <a:ext cx="5101972" cy="2060227"/>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4"/>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6C587A5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2102D23"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lastRenderedPageBreak/>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06A328B" w14:textId="6669E5D7" w:rsidR="006C299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通过本方法，可以将上盘与下盘的边界点构建为完整的三角网格，并通过点连接生成封闭的三维断层体。该方法可用于断层体模型的生成，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0"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0"/>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41"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1"/>
    </w:p>
    <w:p w14:paraId="50A0436A" w14:textId="434942F7" w:rsidR="007279E6" w:rsidRPr="006048BD"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钻孔数据是进行地质建模和</w:t>
      </w:r>
      <w:r w:rsidRPr="006048BD">
        <w:rPr>
          <w:rFonts w:ascii="Times New Roman" w:hAnsi="Times New Roman" w:cs="Times New Roman" w:hint="eastAsia"/>
          <w:color w:val="000000"/>
          <w:kern w:val="2"/>
        </w:rPr>
        <w:t>WebGL</w:t>
      </w:r>
      <w:r w:rsidRPr="006048BD">
        <w:rPr>
          <w:rFonts w:ascii="Times New Roman" w:hAnsi="Times New Roman" w:cs="Times New Roman" w:hint="eastAsia"/>
          <w:color w:val="000000"/>
          <w:kern w:val="2"/>
        </w:rPr>
        <w:t>可视化数据生成的关键数据基础</w:t>
      </w:r>
      <w:r>
        <w:fldChar w:fldCharType="begin"/>
      </w:r>
      <w:r w:rsidR="00F00D2C">
        <w:instrText xml:space="preserve"> ADDIN ZOTERO_ITEM CSL_CITATION {"citationID":"0fTszNlk","properties":{"formattedCitation":"\\super [47]\\nosupersub{}","plainCitation":"[47]","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ent. Using HTML5 standard and Bootstrap′s responsive layout achieves cross-platform, which can support different operating systems and screen sizes. The system has better robustness and maintainability, thanks to the object-oriented and strong typing char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F00D2C" w:rsidRPr="00F00D2C">
        <w:rPr>
          <w:rFonts w:cs="Times New Roman"/>
          <w:vertAlign w:val="superscript"/>
          <w14:ligatures w14:val="standardContextual"/>
        </w:rPr>
        <w:t>[47]</w:t>
      </w:r>
      <w:r>
        <w:fldChar w:fldCharType="end"/>
      </w:r>
      <w:r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主要</w:t>
      </w:r>
      <w:r w:rsidR="007279E6" w:rsidRPr="006048BD">
        <w:rPr>
          <w:rFonts w:ascii="Times New Roman" w:hAnsi="Times New Roman" w:cs="Times New Roman" w:hint="eastAsia"/>
          <w:color w:val="000000"/>
          <w:kern w:val="2"/>
        </w:rPr>
        <w:t>通过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图中提取钻孔数据</w:t>
      </w:r>
      <w:r w:rsidR="00012428" w:rsidRPr="006048BD">
        <w:rPr>
          <w:rFonts w:ascii="Times New Roman" w:hAnsi="Times New Roman" w:cs="Times New Roman" w:hint="eastAsia"/>
          <w:color w:val="000000"/>
          <w:kern w:val="2"/>
        </w:rPr>
        <w:t>到</w:t>
      </w:r>
      <w:r w:rsidR="00012428" w:rsidRPr="006048BD">
        <w:rPr>
          <w:rFonts w:ascii="Times New Roman" w:hAnsi="Times New Roman" w:cs="Times New Roman" w:hint="eastAsia"/>
          <w:color w:val="000000"/>
          <w:kern w:val="2"/>
        </w:rPr>
        <w:t>Excel</w:t>
      </w:r>
      <w:r w:rsidR="00012428" w:rsidRPr="006048BD">
        <w:rPr>
          <w:rFonts w:ascii="Times New Roman" w:hAnsi="Times New Roman" w:cs="Times New Roman" w:hint="eastAsia"/>
          <w:color w:val="000000"/>
          <w:kern w:val="2"/>
        </w:rPr>
        <w:t>表格，再通过程序批量处理，程序主要</w:t>
      </w:r>
      <w:r w:rsidR="007279E6" w:rsidRPr="006048BD">
        <w:rPr>
          <w:rFonts w:ascii="Times New Roman" w:hAnsi="Times New Roman" w:cs="Times New Roman" w:hint="eastAsia"/>
          <w:color w:val="000000"/>
          <w:kern w:val="2"/>
        </w:rPr>
        <w:t>采用了</w:t>
      </w:r>
      <w:r w:rsidR="007279E6" w:rsidRPr="006048BD">
        <w:rPr>
          <w:rFonts w:ascii="Times New Roman" w:hAnsi="Times New Roman" w:cs="Times New Roman" w:hint="eastAsia"/>
          <w:color w:val="000000"/>
          <w:kern w:val="2"/>
        </w:rPr>
        <w:t>Java</w:t>
      </w:r>
      <w:r w:rsidR="007279E6" w:rsidRPr="006048BD">
        <w:rPr>
          <w:rFonts w:ascii="Times New Roman" w:hAnsi="Times New Roman" w:cs="Times New Roman" w:hint="eastAsia"/>
          <w:color w:val="000000"/>
          <w:kern w:val="2"/>
        </w:rPr>
        <w:t>的</w:t>
      </w:r>
      <w:r w:rsidR="007279E6" w:rsidRPr="006048BD">
        <w:rPr>
          <w:rFonts w:ascii="Times New Roman" w:hAnsi="Times New Roman" w:cs="Times New Roman" w:hint="eastAsia"/>
          <w:color w:val="000000"/>
          <w:kern w:val="2"/>
        </w:rPr>
        <w:t>POI</w:t>
      </w:r>
      <w:r w:rsidR="007279E6" w:rsidRPr="006048BD">
        <w:rPr>
          <w:rFonts w:ascii="Times New Roman" w:hAnsi="Times New Roman" w:cs="Times New Roman" w:hint="eastAsia"/>
          <w:color w:val="000000"/>
          <w:kern w:val="2"/>
        </w:rPr>
        <w:t>库对</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进行读取和解析，形成三角剖分所需要的数据结构</w:t>
      </w:r>
      <w:r w:rsidR="00012428" w:rsidRPr="006048BD">
        <w:rPr>
          <w:rFonts w:ascii="Times New Roman" w:hAnsi="Times New Roman" w:cs="Times New Roman" w:hint="eastAsia"/>
          <w:color w:val="000000"/>
          <w:kern w:val="2"/>
        </w:rPr>
        <w:t>，具体处理流程如下：</w:t>
      </w:r>
    </w:p>
    <w:p w14:paraId="041EF026" w14:textId="228A151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1 </w:t>
      </w:r>
      <w:r w:rsidR="007279E6" w:rsidRPr="006048BD">
        <w:rPr>
          <w:rFonts w:ascii="Times New Roman" w:hAnsi="Times New Roman" w:cs="Times New Roman" w:hint="eastAsia"/>
          <w:color w:val="000000"/>
          <w:kern w:val="2"/>
        </w:rPr>
        <w:t>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文件中提取钻孔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提取点的空间坐标</w:t>
      </w:r>
      <w:r w:rsidR="007279E6" w:rsidRPr="006048BD">
        <w:rPr>
          <w:rFonts w:ascii="Times New Roman" w:hAnsi="Times New Roman" w:cs="Times New Roman" w:hint="eastAsia"/>
          <w:color w:val="000000"/>
          <w:kern w:val="2"/>
        </w:rPr>
        <w:t xml:space="preserve"> (X, Y, Z)</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提取钻孔深度、地层属性等信息</w:t>
      </w:r>
    </w:p>
    <w:p w14:paraId="36879442" w14:textId="3A63F155"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2 </w:t>
      </w:r>
      <w:r w:rsidR="007279E6" w:rsidRPr="006048BD">
        <w:rPr>
          <w:rFonts w:ascii="Times New Roman" w:hAnsi="Times New Roman" w:cs="Times New Roman" w:hint="eastAsia"/>
          <w:color w:val="000000"/>
          <w:kern w:val="2"/>
        </w:rPr>
        <w:t>将提取的数据写入</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定义</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列结构</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钻孔编号</w:t>
      </w:r>
      <w:r w:rsidR="007279E6" w:rsidRPr="006048BD">
        <w:rPr>
          <w:rFonts w:ascii="Times New Roman" w:hAnsi="Times New Roman" w:cs="Times New Roman" w:hint="eastAsia"/>
          <w:color w:val="000000"/>
          <w:kern w:val="2"/>
        </w:rPr>
        <w:t xml:space="preserve">, X, Y, Z, </w:t>
      </w:r>
      <w:r w:rsidR="007279E6" w:rsidRPr="006048BD">
        <w:rPr>
          <w:rFonts w:ascii="Times New Roman" w:hAnsi="Times New Roman" w:cs="Times New Roman" w:hint="eastAsia"/>
          <w:color w:val="000000"/>
          <w:kern w:val="2"/>
        </w:rPr>
        <w:t>地层属性</w:t>
      </w:r>
      <w:r w:rsidRPr="006048BD">
        <w:rPr>
          <w:rFonts w:ascii="Times New Roman" w:hAnsi="Times New Roman" w:cs="Times New Roman" w:hint="eastAsia"/>
          <w:color w:val="000000"/>
          <w:kern w:val="2"/>
        </w:rPr>
        <w:t>等），</w:t>
      </w:r>
      <w:r w:rsidR="007279E6" w:rsidRPr="006048BD">
        <w:rPr>
          <w:rFonts w:ascii="Times New Roman" w:hAnsi="Times New Roman" w:cs="Times New Roman" w:hint="eastAsia"/>
          <w:color w:val="000000"/>
          <w:kern w:val="2"/>
        </w:rPr>
        <w:t>按行将数据逐一插入表格</w:t>
      </w:r>
    </w:p>
    <w:p w14:paraId="735FB5EA" w14:textId="58A68FF4"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3 </w:t>
      </w:r>
      <w:r w:rsidR="007279E6" w:rsidRPr="006048BD">
        <w:rPr>
          <w:rFonts w:ascii="Times New Roman" w:hAnsi="Times New Roman" w:cs="Times New Roman" w:hint="eastAsia"/>
          <w:color w:val="000000"/>
          <w:kern w:val="2"/>
        </w:rPr>
        <w:t>使用</w:t>
      </w:r>
      <w:r w:rsidR="007279E6" w:rsidRPr="006048BD">
        <w:rPr>
          <w:rFonts w:ascii="Times New Roman" w:hAnsi="Times New Roman" w:cs="Times New Roman" w:hint="eastAsia"/>
          <w:color w:val="000000"/>
          <w:kern w:val="2"/>
        </w:rPr>
        <w:t xml:space="preserve"> Java POI </w:t>
      </w:r>
      <w:r w:rsidR="007279E6" w:rsidRPr="006048BD">
        <w:rPr>
          <w:rFonts w:ascii="Times New Roman" w:hAnsi="Times New Roman" w:cs="Times New Roman" w:hint="eastAsia"/>
          <w:color w:val="000000"/>
          <w:kern w:val="2"/>
        </w:rPr>
        <w:t>解析</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读取</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每一行的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校验数据完整性</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去除空值和重复点</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转化为点集合</w:t>
      </w:r>
      <w:r w:rsidR="007279E6" w:rsidRPr="006048BD">
        <w:rPr>
          <w:rFonts w:ascii="Times New Roman" w:hAnsi="Times New Roman" w:cs="Times New Roman" w:hint="eastAsia"/>
          <w:color w:val="000000"/>
          <w:kern w:val="2"/>
        </w:rPr>
        <w:t xml:space="preserve"> (List&lt;Point&gt;)</w:t>
      </w:r>
      <w:r w:rsidRPr="006048BD">
        <w:rPr>
          <w:rFonts w:ascii="Times New Roman" w:hAnsi="Times New Roman" w:cs="Times New Roman" w:hint="eastAsia"/>
          <w:color w:val="000000"/>
          <w:kern w:val="2"/>
        </w:rPr>
        <w:t>。</w:t>
      </w:r>
    </w:p>
    <w:p w14:paraId="3CBBDEBB" w14:textId="6B2D30E8"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4 </w:t>
      </w:r>
      <w:r w:rsidRPr="006048BD">
        <w:rPr>
          <w:rFonts w:ascii="Times New Roman" w:hAnsi="Times New Roman" w:cs="Times New Roman" w:hint="eastAsia"/>
          <w:color w:val="000000"/>
          <w:kern w:val="2"/>
        </w:rPr>
        <w:t>进行</w:t>
      </w:r>
      <w:r w:rsidR="007279E6" w:rsidRPr="006048BD">
        <w:rPr>
          <w:rFonts w:ascii="Times New Roman" w:hAnsi="Times New Roman" w:cs="Times New Roman" w:hint="eastAsia"/>
          <w:color w:val="000000"/>
          <w:kern w:val="2"/>
        </w:rPr>
        <w:t>数据清洗与标准化</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确保坐标格式一致</w:t>
      </w:r>
      <w:r w:rsidR="007279E6" w:rsidRPr="006048BD">
        <w:rPr>
          <w:rFonts w:ascii="Times New Roman" w:hAnsi="Times New Roman" w:cs="Times New Roman" w:hint="eastAsia"/>
          <w:color w:val="000000"/>
          <w:kern w:val="2"/>
        </w:rPr>
        <w:t xml:space="preserve"> (</w:t>
      </w:r>
      <w:r w:rsidR="007279E6" w:rsidRPr="006048BD">
        <w:rPr>
          <w:rFonts w:ascii="Times New Roman" w:hAnsi="Times New Roman" w:cs="Times New Roman" w:hint="eastAsia"/>
          <w:color w:val="000000"/>
          <w:kern w:val="2"/>
        </w:rPr>
        <w:t>如</w:t>
      </w:r>
      <w:r w:rsidR="007279E6" w:rsidRPr="006048BD">
        <w:rPr>
          <w:rFonts w:ascii="Times New Roman" w:hAnsi="Times New Roman" w:cs="Times New Roman" w:hint="eastAsia"/>
          <w:color w:val="000000"/>
          <w:kern w:val="2"/>
        </w:rPr>
        <w:t xml:space="preserve"> WGS84 </w:t>
      </w:r>
      <w:r w:rsidR="007279E6" w:rsidRPr="006048BD">
        <w:rPr>
          <w:rFonts w:ascii="Times New Roman" w:hAnsi="Times New Roman" w:cs="Times New Roman" w:hint="eastAsia"/>
          <w:color w:val="000000"/>
          <w:kern w:val="2"/>
        </w:rPr>
        <w:t>或本地坐标系</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42"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2"/>
    </w:p>
    <w:p w14:paraId="4DC0197E" w14:textId="77777777" w:rsidR="003D12A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在三维地质建模中，</w:t>
      </w:r>
      <w:bookmarkStart w:id="43" w:name="OLE_LINK7"/>
      <w:bookmarkStart w:id="44" w:name="OLE_LINK8"/>
      <w:r w:rsidRPr="006048BD">
        <w:rPr>
          <w:rFonts w:ascii="Times New Roman" w:hAnsi="Times New Roman" w:cs="Times New Roman" w:hint="eastAsia"/>
          <w:kern w:val="2"/>
        </w:rPr>
        <w:t>地层数据网格化</w:t>
      </w:r>
      <w:bookmarkEnd w:id="43"/>
      <w:bookmarkEnd w:id="44"/>
      <w:r w:rsidRPr="006048BD">
        <w:rPr>
          <w:rFonts w:ascii="Times New Roman" w:hAnsi="Times New Roman" w:cs="Times New Roman" w:hint="eastAsia"/>
          <w:kern w:val="2"/>
        </w:rPr>
        <w:t>是将离散的钻孔数据转化为连续地层表面的重要步骤</w:t>
      </w:r>
      <w:r w:rsidR="0086108D" w:rsidRPr="006048BD">
        <w:rPr>
          <w:rFonts w:ascii="Times New Roman" w:hAnsi="Times New Roman" w:cs="Times New Roman" w:hint="eastAsia"/>
          <w:kern w:val="2"/>
        </w:rPr>
        <w:t>，</w:t>
      </w:r>
      <w:r w:rsidR="00012428" w:rsidRPr="006048BD">
        <w:rPr>
          <w:rFonts w:ascii="Times New Roman" w:hAnsi="Times New Roman" w:cs="Times New Roman" w:hint="eastAsia"/>
          <w:kern w:val="2"/>
        </w:rPr>
        <w:t>地层网格数据</w:t>
      </w:r>
      <w:r w:rsidRPr="006048BD">
        <w:rPr>
          <w:rFonts w:ascii="Times New Roman" w:hAnsi="Times New Roman" w:cs="Times New Roman" w:hint="eastAsia"/>
          <w:kern w:val="2"/>
        </w:rPr>
        <w:t>能够直观地表示地层的空间分布特征，并为后续的三维</w:t>
      </w:r>
      <w:r w:rsidR="00012428" w:rsidRPr="006048BD">
        <w:rPr>
          <w:rFonts w:ascii="Times New Roman" w:hAnsi="Times New Roman" w:cs="Times New Roman" w:hint="eastAsia"/>
          <w:kern w:val="2"/>
        </w:rPr>
        <w:t>模型</w:t>
      </w:r>
      <w:r w:rsidRPr="006048BD">
        <w:rPr>
          <w:rFonts w:ascii="Times New Roman" w:hAnsi="Times New Roman" w:cs="Times New Roman" w:hint="eastAsia"/>
          <w:kern w:val="2"/>
        </w:rPr>
        <w:t>可视化</w:t>
      </w:r>
      <w:r w:rsidR="00012428" w:rsidRPr="006048BD">
        <w:rPr>
          <w:rFonts w:ascii="Times New Roman" w:hAnsi="Times New Roman" w:cs="Times New Roman" w:hint="eastAsia"/>
          <w:kern w:val="2"/>
        </w:rPr>
        <w:t>数据</w:t>
      </w:r>
      <w:r w:rsidRPr="006048BD">
        <w:rPr>
          <w:rFonts w:ascii="Times New Roman" w:hAnsi="Times New Roman" w:cs="Times New Roman" w:hint="eastAsia"/>
          <w:kern w:val="2"/>
        </w:rPr>
        <w:t>提供基础。</w:t>
      </w:r>
    </w:p>
    <w:p w14:paraId="512D52C5" w14:textId="04514FEF" w:rsidR="007279E6" w:rsidRPr="007279E6" w:rsidRDefault="007279E6"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lastRenderedPageBreak/>
        <w:t>基于约束</w:t>
      </w:r>
      <w:r w:rsidRPr="006048BD">
        <w:rPr>
          <w:rFonts w:ascii="Times New Roman" w:hAnsi="Times New Roman" w:cs="Times New Roman" w:hint="eastAsia"/>
          <w:kern w:val="2"/>
        </w:rPr>
        <w:t>Delaunay</w:t>
      </w:r>
      <w:r w:rsidRPr="006048BD">
        <w:rPr>
          <w:rFonts w:ascii="Times New Roman" w:hAnsi="Times New Roman" w:cs="Times New Roman" w:hint="eastAsia"/>
          <w:kern w:val="2"/>
        </w:rPr>
        <w:t>三角剖分方法对</w:t>
      </w:r>
      <w:r w:rsidR="003D12AD" w:rsidRPr="006048BD">
        <w:rPr>
          <w:rFonts w:ascii="Times New Roman" w:hAnsi="Times New Roman" w:cs="Times New Roman" w:hint="eastAsia"/>
          <w:kern w:val="2"/>
        </w:rPr>
        <w:t>每个地层的钻孔</w:t>
      </w:r>
      <w:r w:rsidRPr="006048BD">
        <w:rPr>
          <w:rFonts w:ascii="Times New Roman" w:hAnsi="Times New Roman" w:cs="Times New Roman" w:hint="eastAsia"/>
          <w:kern w:val="2"/>
        </w:rPr>
        <w:t>数据进行网格化，剖分程序以点集合为输入，生成包含三角面索引和拓扑关系的三角网</w:t>
      </w:r>
      <w:r w:rsidR="00012428" w:rsidRPr="006048BD">
        <w:rPr>
          <w:rFonts w:ascii="Times New Roman" w:hAnsi="Times New Roman" w:cs="Times New Roman" w:hint="eastAsia"/>
          <w:kern w:val="2"/>
        </w:rPr>
        <w:t>格</w:t>
      </w:r>
      <w:r w:rsidRPr="006048BD">
        <w:rPr>
          <w:rFonts w:ascii="Times New Roman" w:hAnsi="Times New Roman" w:cs="Times New Roman" w:hint="eastAsia"/>
          <w:kern w:val="2"/>
        </w:rPr>
        <w:t>数据</w:t>
      </w:r>
      <w:r w:rsidR="00012428" w:rsidRPr="006048BD">
        <w:rPr>
          <w:rFonts w:ascii="Times New Roman" w:hAnsi="Times New Roman" w:cs="Times New Roman" w:hint="eastAsia"/>
          <w:kern w:val="2"/>
        </w:rPr>
        <w:t>，通过预先设计好基础数据结构进行数据分类存储</w:t>
      </w:r>
      <w:r w:rsidRPr="006048BD">
        <w:rPr>
          <w:rFonts w:ascii="Times New Roman" w:hAnsi="Times New Roman" w:cs="Times New Roman" w:hint="eastAsia"/>
          <w:kern w:val="2"/>
        </w:rPr>
        <w:t>，进一步用于地层模型的三维可视化展示</w:t>
      </w:r>
      <w:r w:rsidR="0086108D">
        <w:fldChar w:fldCharType="begin"/>
      </w:r>
      <w:r w:rsidR="00F00D2C">
        <w:instrText xml:space="preserve"> ADDIN ZOTERO_ITEM CSL_CITATION {"citationID":"BfEbQocb","properties":{"formattedCitation":"\\super [48-51]\\nosupersub{}","plainCitation":"[48-51]","noteIndex":0},"citationItems":[{"id":81,"uris":["http://zotero.org/users/local/8clMLtyf/items/W5NPZIID"],"itemData":{"id":81,"type":"webpage","title":"基于钻孔的三维地质模型快速构建及更新 - 中国知网","URL":"https://kns-cnki-net-s.vpn.cumtb.edu.cn:8118/kcms2/article/abstract?v=nKttgsEmyDfNwHjKBoNHWEjL8MeB4cMaK5ohExIL8WvRzaGhXC7aD0L4Q_OcbR1xXnpX5S7921wvkJNx5DW-rpaC8B6vR4jKBv3EP25D78rrMPKCXpvJWA1oYfDpyU9FVBLIgDM8emIAT6PHZHaId6qpeWWwqtz-2gdt8wVB_eEvK7-MVFUmeZUn3vR-MxIP&amp;uniplatform=NZKPT&amp;language=CHS","accessed":{"date-parts":[["2025",2,25]]}}},{"id":78,"uris":["http://zotero.org/users/local/8clMLtyf/items/9HXP75NT"],"itemData":{"id":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w:instrText>
      </w:r>
      <w:r w:rsidR="00F00D2C">
        <w:rPr>
          <w:rFonts w:hint="eastAsia"/>
        </w:rPr>
        <w:instrText>层三维建模与可视化研究</w:instrText>
      </w:r>
      <w:r w:rsidR="00F00D2C">
        <w:instrText>","author":[{"literal":"张渭军"},{"literal":"王文科"}],"issued":{"date-parts":[["2006"]]}}},{"id":79,"uris":["http://zotero.org/users/local/8clMLtyf/items/8SZ5YN67"],"itemData":{"id":79,"type":"article-journal","abstract":"矿山三维地质建模与可视化技术研究,是\"数字矿山\"的</w:instrText>
      </w:r>
      <w:r w:rsidR="00F00D2C">
        <w:rPr>
          <w:rFonts w:hint="eastAsia"/>
        </w:rPr>
        <w:instrText>核心组成部分</w:instrText>
      </w:r>
      <w:r w:rsidR="00F00D2C">
        <w:instrText>,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w:instrText>
      </w:r>
      <w:r w:rsidR="00F00D2C">
        <w:rPr>
          <w:rFonts w:hint="eastAsia"/>
        </w:rPr>
        <w:instrText>后</w:instrText>
      </w:r>
      <w:r w:rsidR="00F00D2C">
        <w:instrText xml:space="preserve">,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schema":"https://github.com/citation-style-language/schema/raw/master/csl-citation.json"} </w:instrText>
      </w:r>
      <w:r w:rsidR="0086108D">
        <w:fldChar w:fldCharType="separate"/>
      </w:r>
      <w:r w:rsidR="00F00D2C" w:rsidRPr="00F00D2C">
        <w:rPr>
          <w:rFonts w:cs="Times New Roman"/>
          <w:vertAlign w:val="superscript"/>
          <w14:ligatures w14:val="standardContextual"/>
        </w:rPr>
        <w:t>[48-51]</w:t>
      </w:r>
      <w:r w:rsidR="0086108D">
        <w:fldChar w:fldCharType="end"/>
      </w:r>
      <w:r w:rsidRPr="007279E6">
        <w:rPr>
          <w:rFonts w:hint="eastAsia"/>
        </w:rPr>
        <w:t>。</w:t>
      </w:r>
    </w:p>
    <w:p w14:paraId="57BEF457" w14:textId="38FA48BB"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剖分</w:t>
      </w:r>
      <w:r w:rsidR="003D12AD" w:rsidRPr="006048BD">
        <w:rPr>
          <w:rFonts w:ascii="Times New Roman" w:hAnsi="Times New Roman" w:cs="Times New Roman" w:hint="eastAsia"/>
          <w:kern w:val="2"/>
        </w:rPr>
        <w:t>过程</w:t>
      </w:r>
      <w:r w:rsidRPr="006048BD">
        <w:rPr>
          <w:rFonts w:ascii="Times New Roman" w:hAnsi="Times New Roman" w:cs="Times New Roman" w:hint="eastAsia"/>
          <w:kern w:val="2"/>
        </w:rPr>
        <w:t>伪代码：</w:t>
      </w:r>
    </w:p>
    <w:p w14:paraId="53B0A56A"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Input: List of points (List&lt;Point&gt;)</w:t>
      </w:r>
    </w:p>
    <w:p w14:paraId="3AC6BE5B"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Output: Triangulated mesh (points + triangle indices)</w:t>
      </w:r>
    </w:p>
    <w:p w14:paraId="758183A5" w14:textId="27830926"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初始化点集合</w:t>
      </w:r>
      <w:r w:rsidRPr="006048BD">
        <w:rPr>
          <w:rFonts w:ascii="Times New Roman" w:hAnsi="Times New Roman" w:cs="Times New Roman" w:hint="eastAsia"/>
          <w:kern w:val="2"/>
        </w:rPr>
        <w:t>:</w:t>
      </w:r>
    </w:p>
    <w:p w14:paraId="04A441F0"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从已清洗的钻孔数据中加载点集合</w:t>
      </w:r>
    </w:p>
    <w:p w14:paraId="2C82445E" w14:textId="199F79B2"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2</w:t>
      </w:r>
      <w:r w:rsidRPr="006048BD">
        <w:rPr>
          <w:rFonts w:ascii="Times New Roman" w:hAnsi="Times New Roman" w:cs="Times New Roman" w:hint="eastAsia"/>
          <w:kern w:val="2"/>
        </w:rPr>
        <w:t>）执行约束</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三角剖分</w:t>
      </w:r>
      <w:r w:rsidRPr="006048BD">
        <w:rPr>
          <w:rFonts w:ascii="Times New Roman" w:hAnsi="Times New Roman" w:cs="Times New Roman" w:hint="eastAsia"/>
          <w:kern w:val="2"/>
        </w:rPr>
        <w:t>:</w:t>
      </w:r>
    </w:p>
    <w:p w14:paraId="1C859C1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For each point in the list:</w:t>
      </w:r>
    </w:p>
    <w:p w14:paraId="4CC32029"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a. </w:t>
      </w:r>
      <w:r w:rsidRPr="006048BD">
        <w:rPr>
          <w:rFonts w:ascii="Times New Roman" w:hAnsi="Times New Roman" w:cs="Times New Roman" w:hint="eastAsia"/>
          <w:kern w:val="2"/>
        </w:rPr>
        <w:t>插入点到现有三角网中</w:t>
      </w:r>
    </w:p>
    <w:p w14:paraId="74B5A8F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b. </w:t>
      </w:r>
      <w:r w:rsidRPr="006048BD">
        <w:rPr>
          <w:rFonts w:ascii="Times New Roman" w:hAnsi="Times New Roman" w:cs="Times New Roman" w:hint="eastAsia"/>
          <w:kern w:val="2"/>
        </w:rPr>
        <w:t>检查</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准则</w:t>
      </w:r>
      <w:r w:rsidRPr="006048BD">
        <w:rPr>
          <w:rFonts w:ascii="Times New Roman" w:hAnsi="Times New Roman" w:cs="Times New Roman" w:hint="eastAsia"/>
          <w:kern w:val="2"/>
        </w:rPr>
        <w:t>:</w:t>
      </w:r>
    </w:p>
    <w:p w14:paraId="7821323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f violated, perform Edge Flip </w:t>
      </w:r>
      <w:r w:rsidRPr="006048BD">
        <w:rPr>
          <w:rFonts w:ascii="Times New Roman" w:hAnsi="Times New Roman" w:cs="Times New Roman" w:hint="eastAsia"/>
          <w:kern w:val="2"/>
        </w:rPr>
        <w:t>操作</w:t>
      </w:r>
    </w:p>
    <w:p w14:paraId="2C91A595" w14:textId="6876FBA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3</w:t>
      </w:r>
      <w:r w:rsidRPr="006048BD">
        <w:rPr>
          <w:rFonts w:ascii="Times New Roman" w:hAnsi="Times New Roman" w:cs="Times New Roman" w:hint="eastAsia"/>
          <w:kern w:val="2"/>
        </w:rPr>
        <w:t>）</w:t>
      </w:r>
      <w:r w:rsidRPr="006048BD">
        <w:rPr>
          <w:rFonts w:ascii="Times New Roman" w:hAnsi="Times New Roman" w:cs="Times New Roman"/>
          <w:kern w:val="2"/>
        </w:rPr>
        <w:t xml:space="preserve"> </w:t>
      </w:r>
      <w:r w:rsidRPr="006048BD">
        <w:rPr>
          <w:rFonts w:ascii="Times New Roman" w:hAnsi="Times New Roman" w:cs="Times New Roman" w:hint="eastAsia"/>
          <w:kern w:val="2"/>
        </w:rPr>
        <w:t>生成三角网数据</w:t>
      </w:r>
      <w:r w:rsidRPr="006048BD">
        <w:rPr>
          <w:rFonts w:ascii="Times New Roman" w:hAnsi="Times New Roman" w:cs="Times New Roman" w:hint="eastAsia"/>
          <w:kern w:val="2"/>
        </w:rPr>
        <w:t>:</w:t>
      </w:r>
    </w:p>
    <w:p w14:paraId="01392B52"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esh</w:t>
      </w:r>
    </w:p>
    <w:p w14:paraId="093F8C3C"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5F38A0D"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lt;Point&gt; (</w:t>
      </w:r>
      <w:r w:rsidRPr="006048BD">
        <w:rPr>
          <w:rFonts w:ascii="Times New Roman" w:hAnsi="Times New Roman" w:cs="Times New Roman" w:hint="eastAsia"/>
          <w:kern w:val="2"/>
        </w:rPr>
        <w:t>所有点的集合</w:t>
      </w:r>
      <w:r w:rsidRPr="006048BD">
        <w:rPr>
          <w:rFonts w:ascii="Times New Roman" w:hAnsi="Times New Roman" w:cs="Times New Roman" w:hint="eastAsia"/>
          <w:kern w:val="2"/>
        </w:rPr>
        <w:t>)</w:t>
      </w:r>
    </w:p>
    <w:p w14:paraId="4B03F92A"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triangles: List&lt;Triangle&gt; (</w:t>
      </w:r>
      <w:r w:rsidRPr="006048BD">
        <w:rPr>
          <w:rFonts w:ascii="Times New Roman" w:hAnsi="Times New Roman" w:cs="Times New Roman" w:hint="eastAsia"/>
          <w:kern w:val="2"/>
        </w:rPr>
        <w:t>三角网的索引集合</w:t>
      </w:r>
      <w:r w:rsidRPr="006048BD">
        <w:rPr>
          <w:rFonts w:ascii="Times New Roman" w:hAnsi="Times New Roman" w:cs="Times New Roman" w:hint="eastAsia"/>
          <w:kern w:val="2"/>
        </w:rPr>
        <w:t>)</w:t>
      </w:r>
    </w:p>
    <w:p w14:paraId="727A99B8"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Methods:</w:t>
      </w:r>
    </w:p>
    <w:p w14:paraId="64682366"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Constructor(points, triangles)</w:t>
      </w:r>
    </w:p>
    <w:p w14:paraId="48C679BD" w14:textId="5F2E612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Getters and Setters</w:t>
      </w:r>
    </w:p>
    <w:p w14:paraId="30EFAE09" w14:textId="0E19C5A9" w:rsidR="0039680D"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Mesh</w:t>
      </w:r>
      <w:r w:rsidRPr="006048BD">
        <w:rPr>
          <w:rFonts w:ascii="Times New Roman" w:hAnsi="Times New Roman" w:cs="Times New Roman" w:hint="eastAsia"/>
          <w:kern w:val="2"/>
        </w:rPr>
        <w:t>包含</w:t>
      </w:r>
      <w:r w:rsidR="0039680D" w:rsidRPr="006048BD">
        <w:rPr>
          <w:rFonts w:ascii="Times New Roman" w:hAnsi="Times New Roman" w:cs="Times New Roman" w:hint="eastAsia"/>
          <w:kern w:val="2"/>
        </w:rPr>
        <w:t>以下数据：</w:t>
      </w:r>
    </w:p>
    <w:p w14:paraId="6F80F323" w14:textId="40FC7A61" w:rsidR="0039680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点集合</w:t>
      </w:r>
      <w:r w:rsidRPr="006048BD">
        <w:rPr>
          <w:rFonts w:ascii="Times New Roman" w:hAnsi="Times New Roman" w:cs="Times New Roman" w:hint="eastAsia"/>
          <w:kern w:val="2"/>
        </w:rPr>
        <w:t>: {Point_1, Point_2, ..., Point_n}</w:t>
      </w:r>
      <w:r w:rsidR="00584D94" w:rsidRPr="006048BD">
        <w:rPr>
          <w:rFonts w:ascii="Times New Roman" w:hAnsi="Times New Roman" w:cs="Times New Roman" w:hint="eastAsia"/>
          <w:kern w:val="2"/>
        </w:rPr>
        <w:t>，</w:t>
      </w:r>
    </w:p>
    <w:p w14:paraId="399642C4" w14:textId="77777777" w:rsidR="00593ED8"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三角面索引集合</w:t>
      </w:r>
      <w:r w:rsidRPr="006048BD">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lastRenderedPageBreak/>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5"/>
                    <a:stretch>
                      <a:fillRect/>
                    </a:stretch>
                  </pic:blipFill>
                  <pic:spPr>
                    <a:xfrm>
                      <a:off x="0" y="0"/>
                      <a:ext cx="5400040" cy="2289175"/>
                    </a:xfrm>
                    <a:prstGeom prst="rect">
                      <a:avLst/>
                    </a:prstGeom>
                  </pic:spPr>
                </pic:pic>
              </a:graphicData>
            </a:graphic>
          </wp:inline>
        </w:drawing>
      </w:r>
    </w:p>
    <w:p w14:paraId="2B8625EC" w14:textId="7777777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 xml:space="preserve">(a) </w:t>
      </w:r>
    </w:p>
    <w:p w14:paraId="5469A221" w14:textId="77777777" w:rsidR="00F73F1F" w:rsidRDefault="00F73F1F" w:rsidP="00F73F1F">
      <w:pPr>
        <w:snapToGrid w:val="0"/>
        <w:spacing w:after="120" w:line="300" w:lineRule="auto"/>
        <w:ind w:firstLineChars="200" w:firstLine="480"/>
        <w:jc w:val="center"/>
      </w:pPr>
      <w:r w:rsidRPr="00265D9C">
        <w:rPr>
          <w:noProof/>
        </w:rPr>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6"/>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7822E902"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3B7603B5"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sz w:val="21"/>
          <w:szCs w:val="21"/>
        </w:rPr>
        <w:t xml:space="preserve"> Schematic diagram of geological grid</w:t>
      </w:r>
    </w:p>
    <w:p w14:paraId="2EC96B29" w14:textId="3DBE687A" w:rsidR="006048BD" w:rsidRPr="006048BD" w:rsidRDefault="006048BD" w:rsidP="006048BD">
      <w:pPr>
        <w:pStyle w:val="32"/>
        <w:autoSpaceDE w:val="0"/>
        <w:autoSpaceDN w:val="0"/>
        <w:spacing w:line="300" w:lineRule="auto"/>
        <w:textAlignment w:val="bottom"/>
        <w:rPr>
          <w:rFonts w:ascii="Times New Roman"/>
          <w:sz w:val="21"/>
          <w:szCs w:val="21"/>
        </w:rPr>
      </w:pPr>
      <w:r>
        <w:rPr>
          <w:rFonts w:ascii="Times New Roman" w:hint="eastAsia"/>
          <w:sz w:val="21"/>
          <w:szCs w:val="21"/>
        </w:rPr>
        <w:t xml:space="preserve">  </w:t>
      </w:r>
      <w:r>
        <w:rPr>
          <w:rFonts w:ascii="Times New Roman" w:hint="eastAsia"/>
          <w:sz w:val="21"/>
          <w:szCs w:val="21"/>
        </w:rPr>
        <w:t>表</w:t>
      </w:r>
      <w:r>
        <w:rPr>
          <w:rFonts w:ascii="Times New Roman" w:hint="eastAsia"/>
          <w:sz w:val="21"/>
          <w:szCs w:val="21"/>
        </w:rPr>
        <w:t>2.5</w:t>
      </w:r>
      <w:r>
        <w:rPr>
          <w:rFonts w:ascii="Times New Roman" w:hint="eastAsia"/>
          <w:sz w:val="21"/>
          <w:szCs w:val="21"/>
        </w:rPr>
        <w:t>和表</w:t>
      </w:r>
      <w:r>
        <w:rPr>
          <w:rFonts w:ascii="Times New Roman" w:hint="eastAsia"/>
          <w:sz w:val="21"/>
          <w:szCs w:val="21"/>
        </w:rPr>
        <w:t>2.6</w:t>
      </w:r>
      <w:r>
        <w:rPr>
          <w:rFonts w:ascii="Times New Roman" w:hint="eastAsia"/>
          <w:sz w:val="21"/>
          <w:szCs w:val="21"/>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5" w:name="_Toc192629360"/>
      <w:r w:rsidRPr="007279E6">
        <w:rPr>
          <w:rFonts w:eastAsia="黑体" w:hint="eastAsia"/>
          <w:sz w:val="28"/>
          <w:szCs w:val="32"/>
        </w:rPr>
        <w:t xml:space="preserve">2.5 </w:t>
      </w:r>
      <w:r w:rsidRPr="007279E6">
        <w:rPr>
          <w:rFonts w:eastAsia="黑体" w:hint="eastAsia"/>
          <w:sz w:val="28"/>
          <w:szCs w:val="32"/>
        </w:rPr>
        <w:t>本章小结</w:t>
      </w:r>
      <w:bookmarkEnd w:id="45"/>
    </w:p>
    <w:p w14:paraId="2744F063" w14:textId="52C73C7B" w:rsidR="00C048EA" w:rsidRPr="006048BD" w:rsidRDefault="00C048EA"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6048BD">
        <w:rPr>
          <w:rFonts w:ascii="Times New Roman" w:hAnsi="Times New Roman" w:cs="Times New Roman" w:hint="eastAsia"/>
          <w:kern w:val="2"/>
        </w:rPr>
        <w:t>预处理并存储</w:t>
      </w:r>
      <w:r w:rsidRPr="006048BD">
        <w:rPr>
          <w:rFonts w:ascii="Times New Roman" w:hAnsi="Times New Roman" w:cs="Times New Roman"/>
          <w:kern w:val="2"/>
        </w:rPr>
        <w:t>提取</w:t>
      </w:r>
      <w:r w:rsidR="006048BD">
        <w:rPr>
          <w:rFonts w:ascii="Times New Roman" w:hAnsi="Times New Roman" w:cs="Times New Roman" w:hint="eastAsia"/>
          <w:kern w:val="2"/>
        </w:rPr>
        <w:t>的</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4A39F336" w14:textId="77777777" w:rsidR="006C2995" w:rsidRDefault="006C2995" w:rsidP="00E4590E">
      <w:pPr>
        <w:adjustRightInd w:val="0"/>
        <w:snapToGrid w:val="0"/>
        <w:spacing w:before="240" w:after="120" w:line="360" w:lineRule="auto"/>
        <w:jc w:val="center"/>
        <w:outlineLvl w:val="0"/>
      </w:pPr>
      <w:r w:rsidRPr="006048BD">
        <w:rPr>
          <w:rFonts w:ascii="Times New Roman" w:hAnsi="Times New Roman" w:cs="Times New Roman"/>
          <w:kern w:val="2"/>
        </w:rPr>
        <w:br w:type="page"/>
      </w:r>
      <w:bookmarkStart w:id="46" w:name="_Toc192629361"/>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6"/>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7"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7"/>
    </w:p>
    <w:p w14:paraId="6C6EFAC4" w14:textId="3F30D2E5" w:rsidR="006C2995" w:rsidRPr="00426F7F"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1.</w:t>
      </w:r>
      <w:r w:rsidR="006C2995" w:rsidRPr="00426F7F">
        <w:rPr>
          <w:rFonts w:ascii="Times New Roman" w:hAnsi="Times New Roman" w:cs="Times New Roman" w:hint="eastAsia"/>
          <w:kern w:val="2"/>
        </w:rPr>
        <w:t xml:space="preserve">WebGL </w:t>
      </w:r>
      <w:r w:rsidR="006C2995" w:rsidRPr="00426F7F">
        <w:rPr>
          <w:rFonts w:ascii="Times New Roman" w:hAnsi="Times New Roman" w:cs="Times New Roman" w:hint="eastAsia"/>
          <w:kern w:val="2"/>
        </w:rPr>
        <w:t>技术</w:t>
      </w:r>
    </w:p>
    <w:p w14:paraId="78971FF2" w14:textId="306B4002"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WebGL</w:t>
      </w:r>
      <w:r w:rsidRPr="00426F7F">
        <w:rPr>
          <w:rFonts w:ascii="Times New Roman" w:hAnsi="Times New Roman" w:cs="Times New Roman" w:hint="eastAsia"/>
          <w:kern w:val="2"/>
        </w:rPr>
        <w:t>（</w:t>
      </w:r>
      <w:r w:rsidRPr="00426F7F">
        <w:rPr>
          <w:rFonts w:ascii="Times New Roman" w:hAnsi="Times New Roman" w:cs="Times New Roman" w:hint="eastAsia"/>
          <w:kern w:val="2"/>
        </w:rPr>
        <w:t>Web Graphics Library</w:t>
      </w:r>
      <w:r w:rsidRPr="00426F7F">
        <w:rPr>
          <w:rFonts w:ascii="Times New Roman" w:hAnsi="Times New Roman" w:cs="Times New Roman" w:hint="eastAsia"/>
          <w:kern w:val="2"/>
        </w:rPr>
        <w:t>）是由</w:t>
      </w:r>
      <w:r w:rsidRPr="00426F7F">
        <w:rPr>
          <w:rFonts w:ascii="Times New Roman" w:hAnsi="Times New Roman" w:cs="Times New Roman" w:hint="eastAsia"/>
          <w:kern w:val="2"/>
        </w:rPr>
        <w:t xml:space="preserve"> </w:t>
      </w:r>
      <w:bookmarkStart w:id="48" w:name="_Hlk191383868"/>
      <w:r w:rsidRPr="00426F7F">
        <w:rPr>
          <w:rFonts w:ascii="Times New Roman" w:hAnsi="Times New Roman" w:cs="Times New Roman" w:hint="eastAsia"/>
          <w:kern w:val="2"/>
        </w:rPr>
        <w:t>Khronos Group</w:t>
      </w:r>
      <w:bookmarkEnd w:id="48"/>
      <w:r w:rsidRPr="00426F7F">
        <w:rPr>
          <w:rFonts w:ascii="Times New Roman" w:hAnsi="Times New Roman" w:cs="Times New Roman" w:hint="eastAsia"/>
          <w:kern w:val="2"/>
        </w:rPr>
        <w:t xml:space="preserve"> </w:t>
      </w:r>
      <w:r w:rsidRPr="00426F7F">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426F7F">
        <w:rPr>
          <w:rFonts w:ascii="Times New Roman" w:hAnsi="Times New Roman" w:cs="Times New Roman" w:hint="eastAsia"/>
          <w:kern w:val="2"/>
        </w:rPr>
        <w:t>的</w:t>
      </w:r>
      <w:r w:rsidRPr="00426F7F">
        <w:rPr>
          <w:rFonts w:ascii="Times New Roman" w:hAnsi="Times New Roman" w:cs="Times New Roman" w:hint="eastAsia"/>
          <w:kern w:val="2"/>
        </w:rPr>
        <w:t>交互</w:t>
      </w:r>
      <w:r w:rsidR="00A14678">
        <w:fldChar w:fldCharType="begin"/>
      </w:r>
      <w:r w:rsidR="00F00D2C">
        <w:instrText xml:space="preserve"> ADDIN ZOTERO_ITEM CSL_CITATION {"citationID":"GAFx7Gkk","properties":{"formattedCitation":"\\super [52,53]\\nosupersub{}","plainCitation":"[52,53]","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F00D2C" w:rsidRPr="00F00D2C">
        <w:rPr>
          <w:rFonts w:cs="Times New Roman"/>
          <w:vertAlign w:val="superscript"/>
          <w14:ligatures w14:val="standardContextual"/>
        </w:rPr>
        <w:t>[52,53]</w:t>
      </w:r>
      <w:r w:rsidR="00A14678">
        <w:fldChar w:fldCharType="end"/>
      </w:r>
      <w:r w:rsidRPr="006C2995">
        <w:rPr>
          <w:rFonts w:hint="eastAsia"/>
        </w:rPr>
        <w:t>。</w:t>
      </w:r>
      <w:r w:rsidRPr="00426F7F">
        <w:rPr>
          <w:rFonts w:ascii="Times New Roman" w:hAnsi="Times New Roman" w:cs="Times New Roman" w:hint="eastAsia"/>
          <w:kern w:val="2"/>
        </w:rPr>
        <w:t>WebGL</w:t>
      </w:r>
      <w:r w:rsidRPr="00426F7F">
        <w:rPr>
          <w:rFonts w:ascii="Times New Roman" w:hAnsi="Times New Roman" w:cs="Times New Roman" w:hint="eastAsia"/>
          <w:kern w:val="2"/>
        </w:rPr>
        <w:t>的渲染流程包括顶点着色器、图元装配、片段着色器、像素处理和绘制缓存等多个步骤，这些步骤共同完成了三维图形的高效绘制，它基于</w:t>
      </w:r>
      <w:r w:rsidRPr="00426F7F">
        <w:rPr>
          <w:rFonts w:ascii="Times New Roman" w:hAnsi="Times New Roman" w:cs="Times New Roman" w:hint="eastAsia"/>
          <w:kern w:val="2"/>
        </w:rPr>
        <w:t xml:space="preserve"> OpenGL ES 2.0 </w:t>
      </w:r>
      <w:r w:rsidRPr="00426F7F">
        <w:rPr>
          <w:rFonts w:ascii="Times New Roman" w:hAnsi="Times New Roman" w:cs="Times New Roman" w:hint="eastAsia"/>
          <w:kern w:val="2"/>
        </w:rPr>
        <w:t>标准，利用</w:t>
      </w:r>
      <w:r w:rsidRPr="00426F7F">
        <w:rPr>
          <w:rFonts w:ascii="Times New Roman" w:hAnsi="Times New Roman" w:cs="Times New Roman" w:hint="eastAsia"/>
          <w:kern w:val="2"/>
        </w:rPr>
        <w:t xml:space="preserve"> JavaScript </w:t>
      </w:r>
      <w:r w:rsidRPr="00426F7F">
        <w:rPr>
          <w:rFonts w:ascii="Times New Roman" w:hAnsi="Times New Roman" w:cs="Times New Roman" w:hint="eastAsia"/>
          <w:kern w:val="2"/>
        </w:rPr>
        <w:t>与</w:t>
      </w:r>
      <w:r w:rsidRPr="00426F7F">
        <w:rPr>
          <w:rFonts w:ascii="Times New Roman" w:hAnsi="Times New Roman" w:cs="Times New Roman" w:hint="eastAsia"/>
          <w:kern w:val="2"/>
        </w:rPr>
        <w:t xml:space="preserve"> GPU </w:t>
      </w:r>
      <w:r w:rsidRPr="00426F7F">
        <w:rPr>
          <w:rFonts w:ascii="Times New Roman" w:hAnsi="Times New Roman" w:cs="Times New Roman" w:hint="eastAsia"/>
          <w:kern w:val="2"/>
        </w:rPr>
        <w:t>直接交互，使浏览器能够调用计算机显卡进行三维渲染，从而实现复杂三维场景和模型的流畅展示。</w:t>
      </w:r>
    </w:p>
    <w:p w14:paraId="6F86E184" w14:textId="132F9120" w:rsidR="006C2995" w:rsidRPr="00D74819" w:rsidRDefault="006C2995" w:rsidP="00426F7F">
      <w:pPr>
        <w:widowControl w:val="0"/>
        <w:snapToGrid w:val="0"/>
        <w:spacing w:before="120" w:line="300" w:lineRule="auto"/>
        <w:ind w:firstLineChars="200" w:firstLine="480"/>
        <w:jc w:val="both"/>
      </w:pPr>
      <w:r w:rsidRPr="00426F7F">
        <w:rPr>
          <w:rFonts w:ascii="Times New Roman" w:hAnsi="Times New Roman" w:cs="Times New Roman" w:hint="eastAsia"/>
          <w:kern w:val="2"/>
        </w:rPr>
        <w:t>与传统的三维图形渲染技术相比，</w:t>
      </w:r>
      <w:r w:rsidRPr="00426F7F">
        <w:rPr>
          <w:rFonts w:ascii="Times New Roman" w:hAnsi="Times New Roman" w:cs="Times New Roman" w:hint="eastAsia"/>
          <w:kern w:val="2"/>
        </w:rPr>
        <w:t>WebGL</w:t>
      </w:r>
      <w:r w:rsidRPr="00426F7F">
        <w:rPr>
          <w:rFonts w:ascii="Times New Roman" w:hAnsi="Times New Roman" w:cs="Times New Roman" w:hint="eastAsia"/>
          <w:kern w:val="2"/>
        </w:rPr>
        <w:t>在虚拟现实、数据可视化、科学计算等领域有着广泛的应用。</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无需安装任何插件或依赖项，即可完成高效的三维渲染</w:t>
      </w:r>
      <w:r w:rsidR="00D74819" w:rsidRPr="00426F7F">
        <w:rPr>
          <w:rFonts w:ascii="Times New Roman" w:hAnsi="Times New Roman" w:cs="Times New Roman" w:hint="eastAsia"/>
          <w:kern w:val="2"/>
        </w:rPr>
        <w:t>。同时，</w:t>
      </w:r>
      <w:r w:rsidRPr="00426F7F">
        <w:rPr>
          <w:rFonts w:ascii="Times New Roman" w:hAnsi="Times New Roman" w:cs="Times New Roman" w:hint="eastAsia"/>
          <w:kern w:val="2"/>
        </w:rPr>
        <w:t>它具备良好的跨平台能力，能够在任何支持</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标准的浏览器上运行。此外，</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具有较高的开放性，以开源代码形式发布。这种特性不仅降低了开发门槛，还促使了</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在学术研究、工业应用和商业开发中的广泛普及。</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fldChar w:fldCharType="begin"/>
      </w:r>
      <w:r w:rsidR="00F00D2C">
        <w:instrText xml:space="preserve"> ADDIN ZOTERO_ITEM CSL_CITATION {"citationID":"hAMjYCvF","properties":{"formattedCitation":"\\super [54]\\nosupersub{}","plainCitation":"[54]","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F00D2C" w:rsidRPr="00F00D2C">
        <w:rPr>
          <w:rFonts w:cs="Times New Roman"/>
          <w:vertAlign w:val="superscript"/>
          <w14:ligatures w14:val="standardContextual"/>
        </w:rPr>
        <w:t>[54]</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F00D2C">
        <w:instrText xml:space="preserve"> ADDIN ZOTERO_ITEM CSL_CITATION {"citationID":"5jxKSV31","properties":{"formattedCitation":"\\super [55]\\nosupersub{}","plainCitation":"[55]","noteIndex":0},"citationItems":[{"id":84,"uris":["http://zotero.org/users/local/8clMLtyf/items/X2JIJMXI"],"itemD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w:instrText>
      </w:r>
      <w:r w:rsidR="00F00D2C">
        <w:rPr>
          <w:rFonts w:hint="eastAsia"/>
        </w:rPr>
        <w:instrText>路线以及实现效果进行了论述和展示。</w:instrText>
      </w:r>
      <w:r w:rsidR="00F00D2C">
        <w:instrText>","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w:instrText>
      </w:r>
      <w:r w:rsidR="00F00D2C">
        <w:rPr>
          <w:rFonts w:hint="eastAsia"/>
        </w:rPr>
        <w:instrText>号</w:instrText>
      </w:r>
      <w:r w:rsidR="00F00D2C">
        <w:instrText>)；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w:instrText>
      </w:r>
      <w:r w:rsidR="00F00D2C">
        <w:rPr>
          <w:rFonts w:hint="eastAsia"/>
        </w:rPr>
        <w:instrText>探讨</w:instrText>
      </w:r>
      <w:r w:rsidR="00F00D2C">
        <w:instrText xml:space="preserve">","volume":"39","author":[{"literal":"田宜平"},{"literal":"吴冲龙"},{"literal":"翁正平"},{"literal":"刘刚"},{"literal":"张志庭"},{"literal":"陈麒玉"}],"issued":{"date-parts":[["2020"]]}}}],"schema":"https://github.com/citation-style-language/schema/raw/master/csl-citation.json"} </w:instrText>
      </w:r>
      <w:r w:rsidR="008E2EA5">
        <w:fldChar w:fldCharType="separate"/>
      </w:r>
      <w:r w:rsidR="00F00D2C" w:rsidRPr="00F00D2C">
        <w:rPr>
          <w:rFonts w:cs="Times New Roman"/>
          <w:vertAlign w:val="superscript"/>
          <w14:ligatures w14:val="standardContextual"/>
        </w:rPr>
        <w:t>[55]</w:t>
      </w:r>
      <w:r w:rsidR="008E2EA5">
        <w:fldChar w:fldCharType="end"/>
      </w:r>
      <w:r w:rsidR="008E2EA5">
        <w:rPr>
          <w:rFonts w:hint="eastAsia"/>
        </w:rPr>
        <w:t>，</w:t>
      </w:r>
      <w:r w:rsidRPr="00426F7F">
        <w:rPr>
          <w:rFonts w:ascii="Times New Roman" w:hAnsi="Times New Roman" w:cs="Times New Roman" w:hint="eastAsia"/>
          <w:kern w:val="2"/>
        </w:rPr>
        <w:t>它不仅优化了图形渲染的性能，还通过无缝跨平台支持，为开发者提供了一个广阔的创作空间，在未来的发展中仍将扮演不可替代的重要角色</w:t>
      </w:r>
      <w:r w:rsidR="00D74819" w:rsidRPr="00426F7F">
        <w:rPr>
          <w:rFonts w:ascii="Times New Roman" w:hAnsi="Times New Roman" w:cs="Times New Roman" w:hint="eastAsia"/>
          <w:kern w:val="2"/>
        </w:rPr>
        <w:t>。</w:t>
      </w:r>
      <w:r w:rsidRPr="00426F7F">
        <w:rPr>
          <w:rFonts w:ascii="Times New Roman" w:hAnsi="Times New Roman" w:cs="Times New Roman" w:hint="eastAsia"/>
          <w:kern w:val="2"/>
        </w:rPr>
        <w:t>其架构如图</w:t>
      </w:r>
      <w:r w:rsidR="00D74819" w:rsidRPr="00426F7F">
        <w:rPr>
          <w:rFonts w:ascii="Times New Roman" w:hAnsi="Times New Roman" w:cs="Times New Roman" w:hint="eastAsia"/>
          <w:kern w:val="2"/>
        </w:rPr>
        <w:t>3.1</w:t>
      </w:r>
      <w:r w:rsidRPr="00426F7F">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2281668">
            <wp:extent cx="3629025" cy="2152650"/>
            <wp:effectExtent l="0" t="0" r="9525"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47">
                      <a:extLst>
                        <a:ext uri="{28A0092B-C50C-407E-A947-70E740481C1C}">
                          <a14:useLocalDpi xmlns:a14="http://schemas.microsoft.com/office/drawing/2010/main" val="0"/>
                        </a:ext>
                      </a:extLst>
                    </a:blip>
                    <a:srcRect t="-1" b="1754"/>
                    <a:stretch/>
                  </pic:blipFill>
                  <pic:spPr bwMode="auto">
                    <a:xfrm>
                      <a:off x="0" y="0"/>
                      <a:ext cx="3696706" cy="2192797"/>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2.</w:t>
      </w:r>
      <w:r w:rsidRPr="00426F7F">
        <w:rPr>
          <w:rFonts w:ascii="Times New Roman" w:hAnsi="Times New Roman" w:cs="Times New Roman"/>
          <w:kern w:val="2"/>
        </w:rPr>
        <w:t xml:space="preserve">Three.js </w:t>
      </w:r>
      <w:r w:rsidRPr="00426F7F">
        <w:rPr>
          <w:rFonts w:ascii="Times New Roman" w:hAnsi="Times New Roman" w:cs="Times New Roman"/>
          <w:kern w:val="2"/>
        </w:rPr>
        <w:t>技术</w:t>
      </w:r>
    </w:p>
    <w:p w14:paraId="28E4D0CC" w14:textId="77777777" w:rsidR="007C6E5F"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Three.js </w:t>
      </w:r>
      <w:r w:rsidRPr="00426F7F">
        <w:rPr>
          <w:rFonts w:ascii="Times New Roman" w:hAnsi="Times New Roman" w:cs="Times New Roman"/>
          <w:kern w:val="2"/>
        </w:rPr>
        <w:t>是一款基于</w:t>
      </w:r>
      <w:r w:rsidRPr="00426F7F">
        <w:rPr>
          <w:rFonts w:ascii="Times New Roman" w:hAnsi="Times New Roman" w:cs="Times New Roman"/>
          <w:kern w:val="2"/>
        </w:rPr>
        <w:t xml:space="preserve"> WebGL </w:t>
      </w:r>
      <w:r w:rsidRPr="00426F7F">
        <w:rPr>
          <w:rFonts w:ascii="Times New Roman" w:hAnsi="Times New Roman" w:cs="Times New Roman"/>
          <w:kern w:val="2"/>
        </w:rPr>
        <w:t>的开源跨平台三维渲染库，通过对底层</w:t>
      </w:r>
      <w:r w:rsidRPr="00426F7F">
        <w:rPr>
          <w:rFonts w:ascii="Times New Roman" w:hAnsi="Times New Roman" w:cs="Times New Roman"/>
          <w:kern w:val="2"/>
        </w:rPr>
        <w:t xml:space="preserve"> WebGL </w:t>
      </w:r>
      <w:r w:rsidRPr="00426F7F">
        <w:rPr>
          <w:rFonts w:ascii="Times New Roman" w:hAnsi="Times New Roman" w:cs="Times New Roman"/>
          <w:kern w:val="2"/>
        </w:rPr>
        <w:t>接口的高度封装，提供了更加简洁直观的</w:t>
      </w:r>
      <w:r w:rsidRPr="00426F7F">
        <w:rPr>
          <w:rFonts w:ascii="Times New Roman" w:hAnsi="Times New Roman" w:cs="Times New Roman"/>
          <w:kern w:val="2"/>
        </w:rPr>
        <w:t xml:space="preserve"> API</w:t>
      </w:r>
      <w:r w:rsidRPr="00426F7F">
        <w:rPr>
          <w:rFonts w:ascii="Times New Roman" w:hAnsi="Times New Roman" w:cs="Times New Roman"/>
          <w:kern w:val="2"/>
        </w:rPr>
        <w:t>，使得开发者可以快速构建复杂的三维场景并实现交互功能。</w:t>
      </w:r>
    </w:p>
    <w:p w14:paraId="1B6BB8F0" w14:textId="1AC4F7E8"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地质建模与可视化领域，</w:t>
      </w:r>
      <w:r w:rsidRPr="00426F7F">
        <w:rPr>
          <w:rFonts w:ascii="Times New Roman" w:hAnsi="Times New Roman" w:cs="Times New Roman"/>
          <w:kern w:val="2"/>
        </w:rPr>
        <w:t xml:space="preserve">Three.js </w:t>
      </w:r>
      <w:r w:rsidRPr="00426F7F">
        <w:rPr>
          <w:rFonts w:ascii="Times New Roman" w:hAnsi="Times New Roman" w:cs="Times New Roman"/>
          <w:kern w:val="2"/>
        </w:rPr>
        <w:t>的强大功能得到了广泛应用</w:t>
      </w:r>
      <w:r w:rsidR="00F434F5">
        <w:fldChar w:fldCharType="begin"/>
      </w:r>
      <w:r w:rsidR="00F00D2C">
        <w:instrText xml:space="preserve"> ADDIN ZOTERO_ITEM CSL_CITATION {"citationID":"TJNEfalU","properties":{"formattedCitation":"\\super [56]\\nosupersub{}","plainCitation":"[56]","noteIndex":0},"citationItems":[{"id":93,"uris":["http://zotero.org/users/local/8clMLtyf/items/I6KCT9G3"],"itemD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w:instrText>
      </w:r>
      <w:r w:rsidR="00F00D2C">
        <w:rPr>
          <w:rFonts w:hint="eastAsia"/>
        </w:rPr>
        <w:instrText>享及可视化提供一整套解决方案</w:instrText>
      </w:r>
      <w:r w:rsidR="00F00D2C">
        <w:instrText>,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w:instrText>
      </w:r>
      <w:r w:rsidR="00F00D2C">
        <w:rPr>
          <w:rFonts w:hint="eastAsia"/>
        </w:rPr>
        <w:instrText>据兼容性不够、可视化程度不高等问题</w:instrText>
      </w:r>
      <w:r w:rsidR="00F00D2C">
        <w:instrText>,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w:instrText>
      </w:r>
      <w:r w:rsidR="00F00D2C">
        <w:rPr>
          <w:rFonts w:hint="eastAsia"/>
        </w:rPr>
        <w:instrText>流共享的平台</w:instrText>
      </w:r>
      <w:r w:rsidR="00F00D2C">
        <w:instrText xml:space="preserve">,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25]]},"issued":{"date-parts":[["2020"]]}}}],"schema":"https://github.com/citation-style-language/schema/raw/master/csl-citation.json"} </w:instrText>
      </w:r>
      <w:r w:rsidR="00F434F5">
        <w:fldChar w:fldCharType="separate"/>
      </w:r>
      <w:r w:rsidR="00F00D2C" w:rsidRPr="00F00D2C">
        <w:rPr>
          <w:rFonts w:cs="Times New Roman"/>
          <w:vertAlign w:val="superscript"/>
          <w14:ligatures w14:val="standardContextual"/>
        </w:rPr>
        <w:t>[56]</w:t>
      </w:r>
      <w:r w:rsidR="00F434F5">
        <w:fldChar w:fldCharType="end"/>
      </w:r>
      <w:r w:rsidRPr="006C2995">
        <w:t>。</w:t>
      </w:r>
      <w:r w:rsidRPr="00426F7F">
        <w:rPr>
          <w:rFonts w:ascii="Times New Roman" w:hAnsi="Times New Roman" w:cs="Times New Roman"/>
          <w:kern w:val="2"/>
        </w:rPr>
        <w:t>三维地质建模需要处理地质体如地层、断层、矿体等复杂的三维几何结构，并可视化其纹理、属性分布和内部结构。</w:t>
      </w:r>
      <w:r w:rsidRPr="00426F7F">
        <w:rPr>
          <w:rFonts w:ascii="Times New Roman" w:hAnsi="Times New Roman" w:cs="Times New Roman"/>
          <w:kern w:val="2"/>
        </w:rPr>
        <w:t xml:space="preserve">Three.js </w:t>
      </w:r>
      <w:r w:rsidRPr="00426F7F">
        <w:rPr>
          <w:rFonts w:ascii="Times New Roman" w:hAnsi="Times New Roman" w:cs="Times New Roman"/>
          <w:kern w:val="2"/>
        </w:rPr>
        <w:t>可以通过自定义几何体构建地质单元模型</w:t>
      </w:r>
      <w:r w:rsidR="007C6E5F" w:rsidRPr="00426F7F">
        <w:rPr>
          <w:rFonts w:ascii="Times New Roman" w:hAnsi="Times New Roman" w:cs="Times New Roman" w:hint="eastAsia"/>
          <w:kern w:val="2"/>
        </w:rPr>
        <w:t>并</w:t>
      </w:r>
      <w:r w:rsidRPr="00426F7F">
        <w:rPr>
          <w:rFonts w:ascii="Times New Roman" w:hAnsi="Times New Roman" w:cs="Times New Roman"/>
          <w:kern w:val="2"/>
        </w:rPr>
        <w:t>支持大规模数据加载与渲染。</w:t>
      </w:r>
      <w:r w:rsidRPr="00426F7F">
        <w:rPr>
          <w:rFonts w:ascii="Times New Roman" w:hAnsi="Times New Roman" w:cs="Times New Roman"/>
          <w:kern w:val="2"/>
        </w:rPr>
        <w:t>Three.js</w:t>
      </w:r>
      <w:r w:rsidRPr="00426F7F">
        <w:rPr>
          <w:rFonts w:ascii="Times New Roman" w:hAnsi="Times New Roman" w:cs="Times New Roman"/>
          <w:kern w:val="2"/>
        </w:rPr>
        <w:t>可编程性使其非常适合地质建模的交互需求。用户可以通过鼠标或触控设备实现三维场景的旋转、缩放与漫游，实时观察地质体的内部结构</w:t>
      </w:r>
      <w:r w:rsidR="00F434F5">
        <w:fldChar w:fldCharType="begin"/>
      </w:r>
      <w:r w:rsidR="00F00D2C">
        <w:instrText xml:space="preserve"> ADDIN ZOTERO_ITEM CSL_CITATION {"citationID":"s5WNWwkG","properties":{"formattedCitation":"\\super [57]\\nosupersub{}","plainCitation":"[57]","noteIndex":0},"citationItems":[{"id":92,"uris":["http://zotero.org/users/local/8clMLtyf/items/SPUAAC3X"],"itemD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w:instrText>
      </w:r>
      <w:r w:rsidR="00F00D2C">
        <w:rPr>
          <w:rFonts w:hint="eastAsia"/>
        </w:rPr>
        <w:instrText>。</w:instrText>
      </w:r>
      <w:r w:rsidR="00F00D2C">
        <w:instrText xml:space="preserve">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F00D2C" w:rsidRPr="00F00D2C">
        <w:rPr>
          <w:rFonts w:cs="Times New Roman"/>
          <w:vertAlign w:val="superscript"/>
          <w14:ligatures w14:val="standardContextual"/>
        </w:rPr>
        <w:t>[57]</w:t>
      </w:r>
      <w:r w:rsidR="00F434F5">
        <w:fldChar w:fldCharType="end"/>
      </w:r>
      <w:r w:rsidRPr="006C2995">
        <w:t>。</w:t>
      </w:r>
      <w:r w:rsidRPr="00426F7F">
        <w:rPr>
          <w:rFonts w:ascii="Times New Roman" w:hAnsi="Times New Roman" w:cs="Times New Roman"/>
          <w:kern w:val="2"/>
        </w:rPr>
        <w:t>此外，</w:t>
      </w:r>
      <w:r w:rsidRPr="00426F7F">
        <w:rPr>
          <w:rFonts w:ascii="Times New Roman" w:hAnsi="Times New Roman" w:cs="Times New Roman"/>
          <w:kern w:val="2"/>
        </w:rPr>
        <w:t xml:space="preserve">Three.js </w:t>
      </w:r>
      <w:r w:rsidRPr="00426F7F">
        <w:rPr>
          <w:rFonts w:ascii="Times New Roman" w:hAnsi="Times New Roman" w:cs="Times New Roman"/>
          <w:kern w:val="2"/>
        </w:rPr>
        <w:t>的</w:t>
      </w:r>
      <w:r w:rsidRPr="00426F7F">
        <w:rPr>
          <w:rFonts w:ascii="Times New Roman" w:hAnsi="Times New Roman" w:cs="Times New Roman"/>
          <w:kern w:val="2"/>
        </w:rPr>
        <w:t xml:space="preserve"> GPU </w:t>
      </w:r>
      <w:r w:rsidRPr="00426F7F">
        <w:rPr>
          <w:rFonts w:ascii="Times New Roman" w:hAnsi="Times New Roman" w:cs="Times New Roman"/>
          <w:kern w:val="2"/>
        </w:rPr>
        <w:t>加速渲染能力保证了其对大规模三维场景的流畅展示，即使在普通浏览器中也能高效运行</w:t>
      </w:r>
      <w:r w:rsidR="001D3A62">
        <w:fldChar w:fldCharType="begin"/>
      </w:r>
      <w:r w:rsidR="00F00D2C">
        <w:instrText xml:space="preserve"> ADDIN ZOTERO_ITEM CSL_CITATION {"citationID":"5lWtDhug","properties":{"formattedCitation":"\\super [58]\\nosupersub{}","plainCitation":"[58]","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F00D2C" w:rsidRPr="00F00D2C">
        <w:rPr>
          <w:rFonts w:cs="Times New Roman"/>
          <w:vertAlign w:val="superscript"/>
          <w14:ligatures w14:val="standardContextual"/>
        </w:rPr>
        <w:t>[58]</w:t>
      </w:r>
      <w:r w:rsidR="001D3A62">
        <w:fldChar w:fldCharType="end"/>
      </w:r>
      <w:r w:rsidRPr="006C2995">
        <w:t>。</w:t>
      </w:r>
      <w:r w:rsidRPr="00426F7F">
        <w:rPr>
          <w:rFonts w:ascii="Times New Roman" w:hAnsi="Times New Roman" w:cs="Times New Roman"/>
          <w:kern w:val="2"/>
        </w:rPr>
        <w:t>通过整合现代前端框架如</w:t>
      </w:r>
      <w:r w:rsidRPr="00426F7F">
        <w:rPr>
          <w:rFonts w:ascii="Times New Roman" w:hAnsi="Times New Roman" w:cs="Times New Roman"/>
          <w:kern w:val="2"/>
        </w:rPr>
        <w:t xml:space="preserve"> React </w:t>
      </w:r>
      <w:r w:rsidRPr="00426F7F">
        <w:rPr>
          <w:rFonts w:ascii="Times New Roman" w:hAnsi="Times New Roman" w:cs="Times New Roman"/>
          <w:kern w:val="2"/>
        </w:rPr>
        <w:t>或</w:t>
      </w:r>
      <w:r w:rsidRPr="00426F7F">
        <w:rPr>
          <w:rFonts w:ascii="Times New Roman" w:hAnsi="Times New Roman" w:cs="Times New Roman"/>
          <w:kern w:val="2"/>
        </w:rPr>
        <w:t xml:space="preserve"> Vue</w:t>
      </w:r>
      <w:r w:rsidRPr="00426F7F">
        <w:rPr>
          <w:rFonts w:ascii="Times New Roman" w:hAnsi="Times New Roman" w:cs="Times New Roman"/>
          <w:kern w:val="2"/>
        </w:rPr>
        <w:t>，</w:t>
      </w:r>
      <w:r w:rsidRPr="00426F7F">
        <w:rPr>
          <w:rFonts w:ascii="Times New Roman" w:hAnsi="Times New Roman" w:cs="Times New Roman"/>
          <w:kern w:val="2"/>
        </w:rPr>
        <w:t xml:space="preserve">Three.js </w:t>
      </w:r>
      <w:r w:rsidRPr="00426F7F">
        <w:rPr>
          <w:rFonts w:ascii="Times New Roman" w:hAnsi="Times New Roman" w:cs="Times New Roman"/>
          <w:kern w:val="2"/>
        </w:rPr>
        <w:t>可用于构建功能丰富的地质建模与分析平台，支持在线数据共享与协作。</w:t>
      </w:r>
    </w:p>
    <w:p w14:paraId="0EA284C4" w14:textId="382A7F1A" w:rsidR="006C2995" w:rsidRPr="00426F7F" w:rsidRDefault="006C2995" w:rsidP="001B7686">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实际应用中，</w:t>
      </w:r>
      <w:r w:rsidRPr="00426F7F">
        <w:rPr>
          <w:rFonts w:ascii="Times New Roman" w:hAnsi="Times New Roman" w:cs="Times New Roman"/>
          <w:kern w:val="2"/>
        </w:rPr>
        <w:t xml:space="preserve">Three.js </w:t>
      </w:r>
      <w:r w:rsidR="007C6E5F" w:rsidRPr="00426F7F">
        <w:rPr>
          <w:rFonts w:ascii="Times New Roman" w:hAnsi="Times New Roman" w:cs="Times New Roman" w:hint="eastAsia"/>
          <w:kern w:val="2"/>
        </w:rPr>
        <w:t>常</w:t>
      </w:r>
      <w:r w:rsidRPr="00426F7F">
        <w:rPr>
          <w:rFonts w:ascii="Times New Roman" w:hAnsi="Times New Roman" w:cs="Times New Roman" w:hint="eastAsia"/>
          <w:kern w:val="2"/>
        </w:rPr>
        <w:t>用</w:t>
      </w:r>
      <w:r w:rsidRPr="00426F7F">
        <w:rPr>
          <w:rFonts w:ascii="Times New Roman" w:hAnsi="Times New Roman" w:cs="Times New Roman"/>
          <w:kern w:val="2"/>
        </w:rPr>
        <w:t>于地质勘探、资源管理、环境模拟和灾害预测等领域</w:t>
      </w:r>
      <w:r w:rsidR="006C544F">
        <w:fldChar w:fldCharType="begin"/>
      </w:r>
      <w:r w:rsidR="00F00D2C">
        <w:instrText xml:space="preserve"> ADDIN ZOTERO_ITEM CSL_CITATION {"citationID":"yP1aLyCc","properties":{"formattedCitation":"\\super [59]\\nosupersub{}","plainCitation":"[59]","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F00D2C" w:rsidRPr="00F00D2C">
        <w:rPr>
          <w:rFonts w:cs="Times New Roman"/>
          <w:vertAlign w:val="superscript"/>
          <w14:ligatures w14:val="standardContextual"/>
        </w:rPr>
        <w:t>[59]</w:t>
      </w:r>
      <w:r w:rsidR="006C544F">
        <w:fldChar w:fldCharType="end"/>
      </w:r>
      <w:r w:rsidRPr="006C2995">
        <w:t>。</w:t>
      </w:r>
      <w:r w:rsidRPr="00426F7F">
        <w:rPr>
          <w:rFonts w:ascii="Times New Roman" w:hAnsi="Times New Roman" w:cs="Times New Roman"/>
          <w:kern w:val="2"/>
        </w:rPr>
        <w:t>例如，通过将地质钻探数据转换为三维模型，可以直观展现地层分布和矿体形状；结合虚拟现实（</w:t>
      </w:r>
      <w:r w:rsidRPr="00426F7F">
        <w:rPr>
          <w:rFonts w:ascii="Times New Roman" w:hAnsi="Times New Roman" w:cs="Times New Roman"/>
          <w:kern w:val="2"/>
        </w:rPr>
        <w:t>VR</w:t>
      </w:r>
      <w:r w:rsidRPr="00426F7F">
        <w:rPr>
          <w:rFonts w:ascii="Times New Roman" w:hAnsi="Times New Roman" w:cs="Times New Roman"/>
          <w:kern w:val="2"/>
        </w:rPr>
        <w:t>）设备，</w:t>
      </w:r>
      <w:bookmarkStart w:id="49" w:name="_Hlk191407485"/>
      <w:r w:rsidRPr="00426F7F">
        <w:rPr>
          <w:rFonts w:ascii="Times New Roman" w:hAnsi="Times New Roman" w:cs="Times New Roman"/>
          <w:kern w:val="2"/>
        </w:rPr>
        <w:t>Three.js</w:t>
      </w:r>
      <w:bookmarkEnd w:id="49"/>
      <w:r w:rsidRPr="00426F7F">
        <w:rPr>
          <w:rFonts w:ascii="Times New Roman" w:hAnsi="Times New Roman" w:cs="Times New Roman"/>
          <w:kern w:val="2"/>
        </w:rPr>
        <w:t xml:space="preserve"> </w:t>
      </w:r>
      <w:r w:rsidRPr="00426F7F">
        <w:rPr>
          <w:rFonts w:ascii="Times New Roman" w:hAnsi="Times New Roman" w:cs="Times New Roman"/>
          <w:kern w:val="2"/>
        </w:rPr>
        <w:t>提供沉浸式</w:t>
      </w:r>
      <w:bookmarkStart w:id="50" w:name="_Hlk191407805"/>
      <w:r w:rsidRPr="00426F7F">
        <w:rPr>
          <w:rFonts w:ascii="Times New Roman" w:hAnsi="Times New Roman" w:cs="Times New Roman"/>
          <w:kern w:val="2"/>
        </w:rPr>
        <w:t>地质场景</w:t>
      </w:r>
      <w:bookmarkEnd w:id="50"/>
      <w:r w:rsidRPr="00426F7F">
        <w:rPr>
          <w:rFonts w:ascii="Times New Roman" w:hAnsi="Times New Roman" w:cs="Times New Roman"/>
          <w:kern w:val="2"/>
        </w:rPr>
        <w:t>探索体验</w:t>
      </w:r>
      <w:r w:rsidR="00F434F5">
        <w:fldChar w:fldCharType="begin"/>
      </w:r>
      <w:r w:rsidR="00F00D2C">
        <w:instrText xml:space="preserve"> ADDIN ZOTERO_ITEM CSL_CITATION {"citationID":"HdRRQkj3","properties":{"formattedCitation":"\\super [60]\\nosupersub{}","plainCitation":"[60]","noteIndex":0},"citationItems":[{"id":94,"uris":["http://zotero.org/users/local/8clMLtyf/items/8PMAUIGE"],"itemD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w:instrText>
      </w:r>
      <w:r w:rsidR="00F00D2C">
        <w:rPr>
          <w:rFonts w:hint="eastAsia"/>
        </w:rPr>
        <w:instrText>程科技Ⅰ辑</w:instrText>
      </w:r>
      <w:r w:rsidR="00F00D2C">
        <w:instrText xml:space="preserve">;经济与管理科学;基础科学\nCLC: P623\ndbcode: CJFQ\ndbname: CJFDLAST2024\nfilename: COLO202411037","page":"109-111","source":"CNKI","title":"地质实验测试技术在地质找矿中的应用分析","author":[{"literal":"刘安安"}],"issued":{"date-parts":[["2024"]]}}}],"schema":"https://github.com/citation-style-language/schema/raw/master/csl-citation.json"} </w:instrText>
      </w:r>
      <w:r w:rsidR="00F434F5">
        <w:fldChar w:fldCharType="separate"/>
      </w:r>
      <w:r w:rsidR="00F00D2C" w:rsidRPr="00F00D2C">
        <w:rPr>
          <w:rFonts w:cs="Times New Roman"/>
          <w:vertAlign w:val="superscript"/>
          <w14:ligatures w14:val="standardContextual"/>
        </w:rPr>
        <w:t>[60]</w:t>
      </w:r>
      <w:r w:rsidR="00F434F5">
        <w:fldChar w:fldCharType="end"/>
      </w:r>
      <w:r w:rsidRPr="006C2995">
        <w:t>；</w:t>
      </w:r>
      <w:r w:rsidRPr="00426F7F">
        <w:rPr>
          <w:rFonts w:ascii="Times New Roman" w:hAnsi="Times New Roman" w:cs="Times New Roman"/>
          <w:kern w:val="2"/>
        </w:rPr>
        <w:t>通过加载动态模拟数据，开发者可以实时展示地震波传播或地下水流动情况。相较传统地质可视化工具，</w:t>
      </w:r>
      <w:r w:rsidRPr="00426F7F">
        <w:rPr>
          <w:rFonts w:ascii="Times New Roman" w:hAnsi="Times New Roman" w:cs="Times New Roman"/>
          <w:kern w:val="2"/>
        </w:rPr>
        <w:t xml:space="preserve">Three.js </w:t>
      </w:r>
      <w:r w:rsidRPr="00426F7F">
        <w:rPr>
          <w:rFonts w:ascii="Times New Roman" w:hAnsi="Times New Roman" w:cs="Times New Roman"/>
          <w:kern w:val="2"/>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1"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1"/>
    </w:p>
    <w:p w14:paraId="2C6E3B4A" w14:textId="18A8578F"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可视化场景的构建过程中，场景的构建是通过数学模型与</w:t>
      </w:r>
      <w:bookmarkStart w:id="52" w:name="_Hlk191407974"/>
      <w:r w:rsidRPr="00426F7F">
        <w:rPr>
          <w:rFonts w:ascii="Times New Roman" w:hAnsi="Times New Roman" w:cs="Times New Roman"/>
          <w:kern w:val="2"/>
        </w:rPr>
        <w:t>计算机图形</w:t>
      </w:r>
      <w:bookmarkEnd w:id="52"/>
      <w:r w:rsidRPr="00426F7F">
        <w:rPr>
          <w:rFonts w:ascii="Times New Roman" w:hAnsi="Times New Roman" w:cs="Times New Roman"/>
          <w:kern w:val="2"/>
        </w:rPr>
        <w:t>学技术实现的核心任务</w:t>
      </w:r>
      <w:r w:rsidR="00F434F5">
        <w:fldChar w:fldCharType="begin"/>
      </w:r>
      <w:r w:rsidR="00F00D2C">
        <w:instrText xml:space="preserve"> ADDIN ZOTERO_ITEM CSL_CITATION {"citationID":"wr7ifrQu","properties":{"formattedCitation":"\\super [61]\\nosupersub{}","plainCitation":"[61]","noteIndex":0},"citationItems":[{"id":95,"uris":["http://zotero.org/users/local/8clMLtyf/items/XESZ82R9"],"itemD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w:instrText>
      </w:r>
      <w:r w:rsidR="00F00D2C">
        <w:rPr>
          <w:rFonts w:hint="eastAsia"/>
        </w:rPr>
        <w:instrText>玺</w:instrText>
      </w:r>
      <w:r w:rsidR="00F00D2C">
        <w:instrText xml:space="preserve">"},{"literal":"王文豪"},{"literal":"刘森"},{"literal":"王峰"},{"literal":"王帅"}],"issued":{"date-parts":[["2012"]]}}}],"schema":"https://github.com/citation-style-language/schema/raw/master/csl-citation.json"} </w:instrText>
      </w:r>
      <w:r w:rsidR="00F434F5">
        <w:fldChar w:fldCharType="separate"/>
      </w:r>
      <w:r w:rsidR="00F00D2C" w:rsidRPr="00F00D2C">
        <w:rPr>
          <w:rFonts w:cs="Times New Roman"/>
          <w:vertAlign w:val="superscript"/>
          <w14:ligatures w14:val="standardContextual"/>
        </w:rPr>
        <w:t>[61]</w:t>
      </w:r>
      <w:r w:rsidR="00F434F5">
        <w:fldChar w:fldCharType="end"/>
      </w:r>
      <w:r w:rsidRPr="006C2995">
        <w:t>。</w:t>
      </w:r>
      <w:r w:rsidRPr="00426F7F">
        <w:rPr>
          <w:rFonts w:ascii="Times New Roman" w:hAnsi="Times New Roman" w:cs="Times New Roman"/>
          <w:kern w:val="2"/>
        </w:rPr>
        <w:t>通过对几何图形的定义、数学变换矩阵的应用以及光照模型的计算，能够实现对三维</w:t>
      </w:r>
      <w:r w:rsidR="007A3E32" w:rsidRPr="00426F7F">
        <w:rPr>
          <w:rFonts w:ascii="Times New Roman" w:hAnsi="Times New Roman" w:cs="Times New Roman" w:hint="eastAsia"/>
          <w:kern w:val="2"/>
        </w:rPr>
        <w:t>模型数据</w:t>
      </w:r>
      <w:r w:rsidRPr="00426F7F">
        <w:rPr>
          <w:rFonts w:ascii="Times New Roman" w:hAnsi="Times New Roman" w:cs="Times New Roman"/>
          <w:kern w:val="2"/>
        </w:rPr>
        <w:t>到屏幕显示的映射</w:t>
      </w:r>
      <w:r w:rsidR="007A3E32" w:rsidRPr="00426F7F">
        <w:rPr>
          <w:rFonts w:ascii="Times New Roman" w:hAnsi="Times New Roman" w:cs="Times New Roman" w:hint="eastAsia"/>
          <w:kern w:val="2"/>
        </w:rPr>
        <w:t>。</w:t>
      </w:r>
    </w:p>
    <w:p w14:paraId="03E2DCAF" w14:textId="5F0F7E43" w:rsidR="006C2995"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1.</w:t>
      </w:r>
      <w:r w:rsidR="00C969F3" w:rsidRPr="00426F7F">
        <w:rPr>
          <w:rFonts w:ascii="Times New Roman" w:hAnsi="Times New Roman" w:cs="Times New Roman" w:hint="eastAsia"/>
          <w:kern w:val="2"/>
        </w:rPr>
        <w:t>可视化的第一步是构建基础场景集（</w:t>
      </w:r>
      <w:r w:rsidR="00A036F7" w:rsidRPr="00426F7F">
        <w:rPr>
          <w:rFonts w:ascii="Times New Roman" w:hAnsi="Times New Roman" w:cs="Times New Roman"/>
          <w:kern w:val="2"/>
        </w:rPr>
        <w:t>Scene</w:t>
      </w:r>
      <w:r w:rsidR="00C969F3" w:rsidRPr="00426F7F">
        <w:rPr>
          <w:rFonts w:ascii="Times New Roman" w:hAnsi="Times New Roman" w:cs="Times New Roman" w:hint="eastAsia"/>
          <w:kern w:val="2"/>
        </w:rPr>
        <w:t>），本质上它是一个树形数据结构，作为整个可视化场景的</w:t>
      </w:r>
      <w:r w:rsidR="00A036F7" w:rsidRPr="00426F7F">
        <w:rPr>
          <w:rFonts w:ascii="Times New Roman" w:hAnsi="Times New Roman" w:cs="Times New Roman" w:hint="eastAsia"/>
          <w:kern w:val="2"/>
        </w:rPr>
        <w:t>根</w:t>
      </w:r>
      <w:r w:rsidR="00C969F3" w:rsidRPr="00426F7F">
        <w:rPr>
          <w:rFonts w:ascii="Times New Roman" w:hAnsi="Times New Roman" w:cs="Times New Roman" w:hint="eastAsia"/>
          <w:kern w:val="2"/>
        </w:rPr>
        <w:t>节点，每一个需要渲染</w:t>
      </w:r>
      <w:r w:rsidR="00237E8E" w:rsidRPr="00426F7F">
        <w:rPr>
          <w:rFonts w:ascii="Times New Roman" w:hAnsi="Times New Roman" w:cs="Times New Roman" w:hint="eastAsia"/>
          <w:kern w:val="2"/>
        </w:rPr>
        <w:t>的</w:t>
      </w:r>
      <w:r w:rsidR="00C969F3" w:rsidRPr="00426F7F">
        <w:rPr>
          <w:rFonts w:ascii="Times New Roman" w:hAnsi="Times New Roman" w:cs="Times New Roman" w:hint="eastAsia"/>
          <w:kern w:val="2"/>
        </w:rPr>
        <w:t>三维模型、灯光、相机等，都挂在对应节点下</w:t>
      </w:r>
      <w:r w:rsidR="00237E8E" w:rsidRPr="00426F7F">
        <w:rPr>
          <w:rFonts w:ascii="Times New Roman" w:hAnsi="Times New Roman" w:cs="Times New Roman" w:hint="eastAsia"/>
          <w:kern w:val="2"/>
        </w:rPr>
        <w:t>，如图</w:t>
      </w:r>
      <w:r w:rsidR="00237E8E" w:rsidRPr="00426F7F">
        <w:rPr>
          <w:rFonts w:ascii="Times New Roman" w:hAnsi="Times New Roman" w:cs="Times New Roman" w:hint="eastAsia"/>
          <w:kern w:val="2"/>
        </w:rPr>
        <w:t>3.2</w:t>
      </w:r>
      <w:r w:rsidR="00237E8E" w:rsidRPr="00426F7F">
        <w:rPr>
          <w:rFonts w:ascii="Times New Roman" w:hAnsi="Times New Roman" w:cs="Times New Roman" w:hint="eastAsia"/>
          <w:kern w:val="2"/>
        </w:rPr>
        <w:t>所示，每一个树节点本质上都是一个数据对象，用于组织和管理要渲染的内容。</w:t>
      </w:r>
    </w:p>
    <w:p w14:paraId="31C27487" w14:textId="188CC331" w:rsidR="00C969F3" w:rsidRDefault="000807BD" w:rsidP="00C969F3">
      <w:pPr>
        <w:snapToGrid w:val="0"/>
        <w:spacing w:after="120" w:line="300" w:lineRule="auto"/>
        <w:jc w:val="center"/>
      </w:pPr>
      <w:r w:rsidRPr="000807BD">
        <w:rPr>
          <w:noProof/>
        </w:rPr>
        <w:lastRenderedPageBreak/>
        <w:drawing>
          <wp:inline distT="0" distB="0" distL="0" distR="0" wp14:anchorId="6B290052" wp14:editId="1BCA11AC">
            <wp:extent cx="3864428" cy="2264398"/>
            <wp:effectExtent l="0" t="0" r="0" b="0"/>
            <wp:docPr id="56550498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504989" name="图片 1" descr="图示&#10;&#10;AI 生成的内容可能不正确。"/>
                    <pic:cNvPicPr/>
                  </pic:nvPicPr>
                  <pic:blipFill>
                    <a:blip r:embed="rId48"/>
                    <a:stretch>
                      <a:fillRect/>
                    </a:stretch>
                  </pic:blipFill>
                  <pic:spPr>
                    <a:xfrm>
                      <a:off x="0" y="0"/>
                      <a:ext cx="3888610" cy="2278568"/>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7FC9DCC8" w:rsidR="00D31147" w:rsidRDefault="00237E8E" w:rsidP="00B24A68">
      <w:pPr>
        <w:snapToGrid w:val="0"/>
        <w:spacing w:after="120" w:line="300" w:lineRule="auto"/>
        <w:ind w:firstLineChars="200" w:firstLine="480"/>
      </w:pPr>
      <w:r w:rsidRPr="00426F7F">
        <w:rPr>
          <w:rFonts w:ascii="Times New Roman" w:hAnsi="Times New Roman" w:cs="Times New Roman" w:hint="eastAsia"/>
          <w:kern w:val="2"/>
        </w:rPr>
        <w:t>根据场视角（</w:t>
      </w:r>
      <w:r w:rsidRPr="00426F7F">
        <w:rPr>
          <w:rFonts w:ascii="Times New Roman" w:hAnsi="Times New Roman" w:cs="Times New Roman" w:hint="eastAsia"/>
          <w:kern w:val="2"/>
        </w:rPr>
        <w:t>fov</w:t>
      </w:r>
      <w:r w:rsidRPr="00426F7F">
        <w:rPr>
          <w:rFonts w:ascii="Times New Roman" w:hAnsi="Times New Roman" w:cs="Times New Roman" w:hint="eastAsia"/>
          <w:kern w:val="2"/>
        </w:rPr>
        <w:t>）、宽高比和远近屏幕计算投影矩阵，将</w:t>
      </w:r>
      <w:r w:rsidR="00D31147" w:rsidRPr="00426F7F">
        <w:rPr>
          <w:rFonts w:ascii="Times New Roman" w:hAnsi="Times New Roman" w:cs="Times New Roman" w:hint="eastAsia"/>
          <w:kern w:val="2"/>
        </w:rPr>
        <w:t>视锥体映射到标准化设备坐标空间（</w:t>
      </w:r>
      <w:r w:rsidR="00D31147" w:rsidRPr="00426F7F">
        <w:rPr>
          <w:rFonts w:ascii="Times New Roman" w:hAnsi="Times New Roman" w:cs="Times New Roman" w:hint="eastAsia"/>
          <w:kern w:val="2"/>
        </w:rPr>
        <w:t>NDC</w:t>
      </w:r>
      <w:r w:rsidR="00D31147" w:rsidRPr="00426F7F">
        <w:rPr>
          <w:rFonts w:ascii="Times New Roman" w:hAnsi="Times New Roman" w:cs="Times New Roman" w:hint="eastAsia"/>
          <w:kern w:val="2"/>
        </w:rPr>
        <w:t>），即将数据映射到计算机屏幕正确的位置上</w:t>
      </w:r>
      <w:r w:rsidR="00AB09F5" w:rsidRPr="00B24A68">
        <w:fldChar w:fldCharType="begin"/>
      </w:r>
      <w:r w:rsidR="00F00D2C">
        <w:instrText xml:space="preserve"> ADDIN ZOTERO_ITEM CSL_CITATION {"citationID":"vTndTi87","properties":{"formattedCitation":"\\super [62,63]\\nosupersub{}","plainCitation":"[62,63]","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F00D2C" w:rsidRPr="00F00D2C">
        <w:rPr>
          <w:rFonts w:cs="Times New Roman"/>
          <w:vertAlign w:val="superscript"/>
          <w14:ligatures w14:val="standardContextual"/>
        </w:rPr>
        <w:t>[62,63]</w:t>
      </w:r>
      <w:r w:rsidR="00AB09F5" w:rsidRPr="00B24A68">
        <w:fldChar w:fldCharType="end"/>
      </w:r>
      <w:r w:rsidR="00D31147" w:rsidRPr="00B24A68">
        <w:rPr>
          <w:rFonts w:hint="eastAsia"/>
        </w:rPr>
        <w:t>。</w:t>
      </w:r>
    </w:p>
    <w:p w14:paraId="7A4844D1" w14:textId="77777777" w:rsidR="007D2415" w:rsidRPr="00426F7F" w:rsidRDefault="007D241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场视角</w:t>
      </w:r>
      <w:r w:rsidRPr="00426F7F">
        <w:rPr>
          <w:rFonts w:ascii="Times New Roman" w:hAnsi="Times New Roman" w:cs="Times New Roman" w:hint="eastAsia"/>
          <w:kern w:val="2"/>
        </w:rPr>
        <w:t xml:space="preserve"> (fov) </w:t>
      </w:r>
      <w:r w:rsidRPr="00426F7F">
        <w:rPr>
          <w:rFonts w:ascii="Times New Roman" w:hAnsi="Times New Roman" w:cs="Times New Roman" w:hint="eastAsia"/>
          <w:kern w:val="2"/>
        </w:rPr>
        <w:t>指透视投影相机的垂直视角（通常为相机镜头的角度），它决定了相机能看到的场景的大小。</w:t>
      </w:r>
      <w:r w:rsidRPr="00426F7F">
        <w:rPr>
          <w:rFonts w:ascii="Times New Roman" w:hAnsi="Times New Roman" w:cs="Times New Roman" w:hint="eastAsia"/>
          <w:kern w:val="2"/>
        </w:rPr>
        <w:t xml:space="preserve">fov </w:t>
      </w:r>
      <w:r w:rsidRPr="00426F7F">
        <w:rPr>
          <w:rFonts w:ascii="Times New Roman" w:hAnsi="Times New Roman" w:cs="Times New Roman" w:hint="eastAsia"/>
          <w:kern w:val="2"/>
        </w:rPr>
        <w:t>的单位通常为弧度，用来计算投影矩阵中的缩放比例。公式</w:t>
      </w:r>
      <w:r w:rsidRPr="00426F7F">
        <w:rPr>
          <w:rFonts w:ascii="Times New Roman" w:hAnsi="Times New Roman" w:cs="Times New Roman" w:hint="eastAsia"/>
          <w:kern w:val="2"/>
        </w:rPr>
        <w:t>3.1</w:t>
      </w:r>
      <w:r w:rsidRPr="00426F7F">
        <w:rPr>
          <w:rFonts w:ascii="Times New Roman" w:hAnsi="Times New Roman" w:cs="Times New Roman" w:hint="eastAsia"/>
          <w:kern w:val="2"/>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Pr="00426F7F"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w:t>
      </w:r>
      <w:r w:rsidR="004B6035" w:rsidRPr="00426F7F">
        <w:rPr>
          <w:rFonts w:ascii="Times New Roman" w:hAnsi="Times New Roman" w:cs="Times New Roman" w:hint="eastAsia"/>
          <w:kern w:val="2"/>
        </w:rPr>
        <w:t>（</w:t>
      </w:r>
      <w:r w:rsidR="004B6035" w:rsidRPr="00426F7F">
        <w:rPr>
          <w:rFonts w:ascii="Times New Roman" w:hAnsi="Times New Roman" w:cs="Times New Roman" w:hint="eastAsia"/>
          <w:kern w:val="2"/>
        </w:rPr>
        <w:t>3.1</w:t>
      </w:r>
      <w:r w:rsidR="004B6035" w:rsidRPr="00426F7F">
        <w:rPr>
          <w:rFonts w:ascii="Times New Roman" w:hAnsi="Times New Roman" w:cs="Times New Roman" w:hint="eastAsia"/>
          <w:kern w:val="2"/>
        </w:rPr>
        <w:t>）</w:t>
      </w:r>
    </w:p>
    <w:p w14:paraId="379C7AD2" w14:textId="2EE24768"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aspect </w:t>
      </w:r>
      <w:r w:rsidRPr="00426F7F">
        <w:rPr>
          <w:rFonts w:ascii="Times New Roman" w:hAnsi="Times New Roman" w:cs="Times New Roman" w:hint="eastAsia"/>
          <w:kern w:val="2"/>
        </w:rPr>
        <w:t>是相机视口的宽高比，这个参数调整了水平方向的投影缩放比例，使得长宽比保持一致，避免图像变形。公式</w:t>
      </w:r>
      <w:r w:rsidRPr="00426F7F">
        <w:rPr>
          <w:rFonts w:ascii="Times New Roman" w:hAnsi="Times New Roman" w:cs="Times New Roman" w:hint="eastAsia"/>
          <w:kern w:val="2"/>
        </w:rPr>
        <w:t>3</w:t>
      </w:r>
      <w:r w:rsidRPr="00426F7F">
        <w:rPr>
          <w:rFonts w:ascii="Times New Roman" w:hAnsi="Times New Roman" w:cs="Times New Roman"/>
          <w:kern w:val="2"/>
        </w:rPr>
        <w:t>.2</w:t>
      </w:r>
      <w:r w:rsidRPr="00426F7F">
        <w:rPr>
          <w:rFonts w:ascii="Times New Roman" w:hAnsi="Times New Roman" w:cs="Times New Roman" w:hint="eastAsia"/>
          <w:kern w:val="2"/>
        </w:rPr>
        <w:t>根据宽高比调整水平缩放，使得横向投影不会失真。</w:t>
      </w:r>
    </w:p>
    <w:p w14:paraId="4A0458CE" w14:textId="02D81B50"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2</w:t>
      </w:r>
      <w:r w:rsidRPr="00426F7F">
        <w:rPr>
          <w:rFonts w:ascii="Times New Roman" w:hAnsi="Times New Roman" w:cs="Times New Roman" w:hint="eastAsia"/>
          <w:kern w:val="2"/>
        </w:rPr>
        <w:t>）</w:t>
      </w:r>
    </w:p>
    <w:p w14:paraId="3FC215EA" w14:textId="7BADA877"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近平面定义了相机离原点的最近距离，远平面定义了相机能看到的最远距离。通过这两个平面，我们可以计算出每个点在深度方向上的投影。公式</w:t>
      </w:r>
      <w:r w:rsidRPr="00426F7F">
        <w:rPr>
          <w:rFonts w:ascii="Times New Roman" w:hAnsi="Times New Roman" w:cs="Times New Roman" w:hint="eastAsia"/>
          <w:kern w:val="2"/>
        </w:rPr>
        <w:t>3.3</w:t>
      </w:r>
      <w:r w:rsidRPr="00426F7F">
        <w:rPr>
          <w:rFonts w:ascii="Times New Roman" w:hAnsi="Times New Roman" w:cs="Times New Roman" w:hint="eastAsia"/>
          <w:kern w:val="2"/>
        </w:rPr>
        <w:t>用于计算深度的缩放因子，使得物体距离相机近时会变大，远时会变小；公式</w:t>
      </w:r>
      <w:r w:rsidRPr="00426F7F">
        <w:rPr>
          <w:rFonts w:ascii="Times New Roman" w:hAnsi="Times New Roman" w:cs="Times New Roman" w:hint="eastAsia"/>
          <w:kern w:val="2"/>
        </w:rPr>
        <w:t>3.4</w:t>
      </w:r>
      <w:r w:rsidRPr="00426F7F">
        <w:rPr>
          <w:rFonts w:ascii="Times New Roman" w:hAnsi="Times New Roman" w:cs="Times New Roman" w:hint="eastAsia"/>
          <w:kern w:val="2"/>
        </w:rPr>
        <w:t>用于将深度值从齐次坐标系统映射到</w:t>
      </w:r>
      <w:r w:rsidRPr="00426F7F">
        <w:rPr>
          <w:rFonts w:ascii="Times New Roman" w:hAnsi="Times New Roman" w:cs="Times New Roman" w:hint="eastAsia"/>
          <w:kern w:val="2"/>
        </w:rPr>
        <w:t>[-1, 1]</w:t>
      </w:r>
      <w:r w:rsidRPr="00426F7F">
        <w:rPr>
          <w:rFonts w:ascii="Times New Roman" w:hAnsi="Times New Roman" w:cs="Times New Roman" w:hint="eastAsia"/>
          <w:kern w:val="2"/>
        </w:rPr>
        <w:t>的标准化设备坐标系。</w:t>
      </w:r>
    </w:p>
    <w:p w14:paraId="3B33F596" w14:textId="1F8802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3</w:t>
      </w:r>
      <w:r w:rsidRPr="00426F7F">
        <w:rPr>
          <w:rFonts w:ascii="Times New Roman" w:hAnsi="Times New Roman" w:cs="Times New Roman" w:hint="eastAsia"/>
          <w:kern w:val="2"/>
        </w:rPr>
        <w:t>）</w:t>
      </w:r>
    </w:p>
    <w:p w14:paraId="2600E6C1" w14:textId="704228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4</w:t>
      </w:r>
      <w:r w:rsidRPr="00426F7F">
        <w:rPr>
          <w:rFonts w:ascii="Times New Roman" w:hAnsi="Times New Roman" w:cs="Times New Roman" w:hint="eastAsia"/>
          <w:kern w:val="2"/>
        </w:rPr>
        <w:t>）</w:t>
      </w:r>
    </w:p>
    <w:p w14:paraId="7DE686D7" w14:textId="5A4F963A" w:rsidR="004B6035" w:rsidRPr="00426F7F" w:rsidRDefault="004B6035" w:rsidP="004B6035">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426F7F">
        <w:rPr>
          <w:rFonts w:ascii="Times New Roman" w:hAnsi="Times New Roman" w:cs="Times New Roman" w:hint="eastAsia"/>
          <w:kern w:val="2"/>
        </w:rPr>
        <w:t>为</w:t>
      </w:r>
      <w:r w:rsidRPr="00426F7F">
        <w:rPr>
          <w:rFonts w:ascii="Times New Roman" w:hAnsi="Times New Roman" w:cs="Times New Roman"/>
          <w:kern w:val="2"/>
        </w:rPr>
        <w:t>近远裁剪平面距离。</w:t>
      </w:r>
    </w:p>
    <w:p w14:paraId="341281C4" w14:textId="28FB84DE"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结合公式</w:t>
      </w:r>
      <w:r w:rsidR="00426F7F">
        <w:rPr>
          <w:rFonts w:ascii="Times New Roman" w:hAnsi="Times New Roman" w:cs="Times New Roman" w:hint="eastAsia"/>
          <w:kern w:val="2"/>
        </w:rPr>
        <w:t>3.3</w:t>
      </w:r>
      <w:r w:rsidR="00426F7F">
        <w:rPr>
          <w:rFonts w:ascii="Times New Roman" w:hAnsi="Times New Roman" w:cs="Times New Roman" w:hint="eastAsia"/>
          <w:kern w:val="2"/>
        </w:rPr>
        <w:t>、</w:t>
      </w:r>
      <w:r w:rsidR="00426F7F">
        <w:rPr>
          <w:rFonts w:ascii="Times New Roman" w:hAnsi="Times New Roman" w:cs="Times New Roman" w:hint="eastAsia"/>
          <w:kern w:val="2"/>
        </w:rPr>
        <w:t>3.4</w:t>
      </w:r>
      <w:r w:rsidRPr="00426F7F">
        <w:rPr>
          <w:rFonts w:ascii="Times New Roman" w:hAnsi="Times New Roman" w:cs="Times New Roman" w:hint="eastAsia"/>
          <w:kern w:val="2"/>
        </w:rPr>
        <w:t>得相机投影矩阵公式</w:t>
      </w:r>
      <w:r w:rsidRPr="00426F7F">
        <w:rPr>
          <w:rFonts w:ascii="Times New Roman" w:hAnsi="Times New Roman" w:cs="Times New Roman" w:hint="eastAsia"/>
          <w:kern w:val="2"/>
        </w:rPr>
        <w:t>3.5</w:t>
      </w:r>
      <w:r w:rsidRPr="00426F7F">
        <w:rPr>
          <w:rFonts w:ascii="Times New Roman" w:hAnsi="Times New Roman" w:cs="Times New Roman" w:hint="eastAsia"/>
          <w:kern w:val="2"/>
        </w:rPr>
        <w:t>。矩阵的第</w:t>
      </w:r>
      <w:r w:rsidRPr="00426F7F">
        <w:rPr>
          <w:rFonts w:ascii="Times New Roman" w:hAnsi="Times New Roman" w:cs="Times New Roman" w:hint="eastAsia"/>
          <w:kern w:val="2"/>
        </w:rPr>
        <w:t>4</w:t>
      </w:r>
      <w:r w:rsidRPr="00426F7F">
        <w:rPr>
          <w:rFonts w:ascii="Times New Roman" w:hAnsi="Times New Roman" w:cs="Times New Roman" w:hint="eastAsia"/>
          <w:kern w:val="2"/>
        </w:rPr>
        <w:t>行第</w:t>
      </w:r>
      <w:r w:rsidRPr="00426F7F">
        <w:rPr>
          <w:rFonts w:ascii="Times New Roman" w:hAnsi="Times New Roman" w:cs="Times New Roman" w:hint="eastAsia"/>
          <w:kern w:val="2"/>
        </w:rPr>
        <w:t>3</w:t>
      </w:r>
      <w:r w:rsidRPr="00426F7F">
        <w:rPr>
          <w:rFonts w:ascii="Times New Roman" w:hAnsi="Times New Roman" w:cs="Times New Roman" w:hint="eastAsia"/>
          <w:kern w:val="2"/>
        </w:rPr>
        <w:t>列元素通常是</w:t>
      </w:r>
      <w:r w:rsidRPr="00426F7F">
        <w:rPr>
          <w:rFonts w:ascii="Times New Roman" w:hAnsi="Times New Roman" w:cs="Times New Roman" w:hint="eastAsia"/>
          <w:kern w:val="2"/>
        </w:rPr>
        <w:t>-1</w:t>
      </w:r>
      <w:r w:rsidRPr="00426F7F">
        <w:rPr>
          <w:rFonts w:ascii="Times New Roman" w:hAnsi="Times New Roman" w:cs="Times New Roman" w:hint="eastAsia"/>
          <w:kern w:val="2"/>
        </w:rPr>
        <w:t>，用于对齐</w:t>
      </w:r>
      <w:r w:rsidRPr="00426F7F">
        <w:rPr>
          <w:rFonts w:ascii="Times New Roman" w:hAnsi="Times New Roman" w:cs="Times New Roman" w:hint="eastAsia"/>
          <w:kern w:val="2"/>
        </w:rPr>
        <w:t xml:space="preserve"> Z </w:t>
      </w:r>
      <w:r w:rsidRPr="00426F7F">
        <w:rPr>
          <w:rFonts w:ascii="Times New Roman" w:hAnsi="Times New Roman" w:cs="Times New Roman" w:hint="eastAsia"/>
          <w:kern w:val="2"/>
        </w:rPr>
        <w:t>坐标轴，这样确保了深度值在标准化设备坐标系中的正确映射。它保证了物体从前到后（沿着</w:t>
      </w:r>
      <w:r w:rsidRPr="00426F7F">
        <w:rPr>
          <w:rFonts w:ascii="Times New Roman" w:hAnsi="Times New Roman" w:cs="Times New Roman" w:hint="eastAsia"/>
          <w:kern w:val="2"/>
        </w:rPr>
        <w:t>Z</w:t>
      </w:r>
      <w:r w:rsidRPr="00426F7F">
        <w:rPr>
          <w:rFonts w:ascii="Times New Roman" w:hAnsi="Times New Roman" w:cs="Times New Roman" w:hint="eastAsia"/>
          <w:kern w:val="2"/>
        </w:rPr>
        <w:t>轴）的深度映射正确，同时使得深度范围变为</w:t>
      </w:r>
      <w:r w:rsidRPr="00426F7F">
        <w:rPr>
          <w:rFonts w:ascii="Times New Roman" w:hAnsi="Times New Roman" w:cs="Times New Roman" w:hint="eastAsia"/>
          <w:kern w:val="2"/>
        </w:rPr>
        <w:t>-1</w:t>
      </w:r>
      <w:r w:rsidRPr="00426F7F">
        <w:rPr>
          <w:rFonts w:ascii="Times New Roman" w:hAnsi="Times New Roman" w:cs="Times New Roman" w:hint="eastAsia"/>
          <w:kern w:val="2"/>
        </w:rPr>
        <w:t>到</w:t>
      </w:r>
      <w:r w:rsidRPr="00426F7F">
        <w:rPr>
          <w:rFonts w:ascii="Times New Roman" w:hAnsi="Times New Roman" w:cs="Times New Roman" w:hint="eastAsia"/>
          <w:kern w:val="2"/>
        </w:rPr>
        <w:t>1</w:t>
      </w:r>
      <w:r w:rsidRPr="00426F7F">
        <w:rPr>
          <w:rFonts w:ascii="Times New Roman" w:hAnsi="Times New Roman" w:cs="Times New Roman"/>
          <w:kern w:val="2"/>
        </w:rPr>
        <w:t>,</w:t>
      </w:r>
      <w:r w:rsidRPr="00426F7F">
        <w:rPr>
          <w:rFonts w:ascii="Times New Roman" w:hAnsi="Times New Roman" w:cs="Times New Roman" w:hint="eastAsia"/>
          <w:kern w:val="2"/>
        </w:rPr>
        <w:t>OpenGL</w:t>
      </w:r>
      <w:r w:rsidRPr="00426F7F">
        <w:rPr>
          <w:rFonts w:ascii="Times New Roman" w:hAnsi="Times New Roman" w:cs="Times New Roman" w:hint="eastAsia"/>
          <w:kern w:val="2"/>
        </w:rPr>
        <w:t>中通常使用这种深度范围，</w:t>
      </w:r>
      <w:r w:rsidRPr="00426F7F">
        <w:rPr>
          <w:rFonts w:ascii="Times New Roman" w:hAnsi="Times New Roman" w:cs="Times New Roman" w:hint="eastAsia"/>
          <w:kern w:val="2"/>
        </w:rPr>
        <w:t>WebGL</w:t>
      </w:r>
      <w:r w:rsidRPr="00426F7F">
        <w:rPr>
          <w:rFonts w:ascii="Times New Roman" w:hAnsi="Times New Roman" w:cs="Times New Roman" w:hint="eastAsia"/>
          <w:kern w:val="2"/>
        </w:rPr>
        <w:t>也继承了这一范围。在</w:t>
      </w:r>
      <w:r w:rsidRPr="00426F7F">
        <w:rPr>
          <w:rFonts w:ascii="Times New Roman" w:hAnsi="Times New Roman" w:cs="Times New Roman"/>
          <w:kern w:val="2"/>
        </w:rPr>
        <w:t>顶点着色器中应用投影矩阵变换</w:t>
      </w:r>
      <w:r w:rsidRPr="00426F7F">
        <w:rPr>
          <w:rFonts w:ascii="Times New Roman" w:hAnsi="Times New Roman" w:cs="Times New Roman" w:hint="eastAsia"/>
          <w:kern w:val="2"/>
        </w:rPr>
        <w:t>，将</w:t>
      </w:r>
      <w:r w:rsidRPr="00426F7F">
        <w:rPr>
          <w:rFonts w:ascii="Times New Roman" w:hAnsi="Times New Roman" w:cs="Times New Roman"/>
          <w:kern w:val="2"/>
        </w:rPr>
        <w:t>变换后的顶点裁剪并映射到屏幕</w:t>
      </w:r>
      <w:r w:rsidRPr="00426F7F">
        <w:rPr>
          <w:rFonts w:ascii="Times New Roman" w:hAnsi="Times New Roman" w:cs="Times New Roman" w:hint="eastAsia"/>
          <w:kern w:val="2"/>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7575608E" w:rsidR="00D31147" w:rsidRPr="00426F7F"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426F7F">
        <w:rPr>
          <w:rFonts w:hint="eastAsia"/>
          <w:sz w:val="21"/>
          <w:szCs w:val="21"/>
        </w:rPr>
        <w:t xml:space="preserve"> </w:t>
      </w:r>
      <w:r w:rsidR="00A036F7" w:rsidRPr="00426F7F">
        <w:rPr>
          <w:rFonts w:hint="eastAsia"/>
          <w:sz w:val="21"/>
          <w:szCs w:val="21"/>
        </w:rPr>
        <w:t xml:space="preserve"> </w:t>
      </w:r>
      <w:r w:rsidR="00A036F7" w:rsidRPr="00426F7F">
        <w:rPr>
          <w:rFonts w:ascii="Times New Roman" w:hAnsi="Times New Roman" w:cs="Times New Roman" w:hint="eastAsia"/>
          <w:kern w:val="2"/>
        </w:rPr>
        <w:t>（</w:t>
      </w:r>
      <w:r w:rsidR="00A036F7" w:rsidRPr="00426F7F">
        <w:rPr>
          <w:rFonts w:ascii="Times New Roman" w:hAnsi="Times New Roman" w:cs="Times New Roman" w:hint="eastAsia"/>
          <w:kern w:val="2"/>
        </w:rPr>
        <w:t>3.5</w:t>
      </w:r>
      <w:r w:rsidR="00A036F7" w:rsidRPr="00426F7F">
        <w:rPr>
          <w:rFonts w:ascii="Times New Roman" w:hAnsi="Times New Roman" w:cs="Times New Roman" w:hint="eastAsia"/>
          <w:kern w:val="2"/>
        </w:rPr>
        <w:t>）</w:t>
      </w:r>
    </w:p>
    <w:p w14:paraId="164ED7D4" w14:textId="100CE4E5" w:rsidR="00584D94" w:rsidRPr="00426F7F" w:rsidRDefault="00B24A68" w:rsidP="00B24A6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3.</w:t>
      </w:r>
      <w:r w:rsidR="006C2995" w:rsidRPr="00426F7F">
        <w:rPr>
          <w:rFonts w:ascii="Times New Roman" w:hAnsi="Times New Roman" w:cs="Times New Roman"/>
          <w:kern w:val="2"/>
        </w:rPr>
        <w:t>光照计算是实现三维真实感渲染的关键</w:t>
      </w:r>
      <w:r w:rsidRPr="00426F7F">
        <w:rPr>
          <w:rFonts w:ascii="Times New Roman" w:hAnsi="Times New Roman" w:cs="Times New Roman" w:hint="eastAsia"/>
          <w:kern w:val="2"/>
        </w:rPr>
        <w:t>，也是构造可视化场景的第三步</w:t>
      </w:r>
      <w:r w:rsidR="006C2995" w:rsidRPr="00426F7F">
        <w:rPr>
          <w:rFonts w:ascii="Times New Roman" w:hAnsi="Times New Roman" w:cs="Times New Roman"/>
          <w:kern w:val="2"/>
        </w:rPr>
        <w:t>，经典光照模型包括</w:t>
      </w:r>
      <w:r w:rsidR="006C2995" w:rsidRPr="00426F7F">
        <w:rPr>
          <w:rFonts w:ascii="Times New Roman" w:hAnsi="Times New Roman" w:cs="Times New Roman"/>
          <w:kern w:val="2"/>
        </w:rPr>
        <w:t>Phong</w:t>
      </w:r>
      <w:r w:rsidR="006C2995" w:rsidRPr="00426F7F">
        <w:rPr>
          <w:rFonts w:ascii="Times New Roman" w:hAnsi="Times New Roman" w:cs="Times New Roman"/>
          <w:kern w:val="2"/>
        </w:rPr>
        <w:t>模型和</w:t>
      </w:r>
      <w:r w:rsidR="006C2995" w:rsidRPr="00426F7F">
        <w:rPr>
          <w:rFonts w:ascii="Times New Roman" w:hAnsi="Times New Roman" w:cs="Times New Roman"/>
          <w:kern w:val="2"/>
        </w:rPr>
        <w:t xml:space="preserve"> Blinn-Phong</w:t>
      </w:r>
      <w:r w:rsidR="006C2995" w:rsidRPr="00426F7F">
        <w:rPr>
          <w:rFonts w:ascii="Times New Roman" w:hAnsi="Times New Roman" w:cs="Times New Roman"/>
          <w:kern w:val="2"/>
        </w:rPr>
        <w:t>模型</w:t>
      </w:r>
      <w:r w:rsidR="001B7686" w:rsidRPr="00426F7F">
        <w:rPr>
          <w:rFonts w:ascii="Times New Roman" w:hAnsi="Times New Roman" w:cs="Times New Roman"/>
          <w:kern w:val="2"/>
        </w:rPr>
        <w:t>,</w:t>
      </w:r>
      <w:r w:rsidR="00593BB2" w:rsidRPr="00426F7F">
        <w:rPr>
          <w:rFonts w:ascii="Times New Roman" w:hAnsi="Times New Roman" w:cs="Times New Roman"/>
          <w:kern w:val="2"/>
        </w:rPr>
        <w:t xml:space="preserve"> Phong </w:t>
      </w:r>
      <w:r w:rsidR="00593BB2" w:rsidRPr="00426F7F">
        <w:rPr>
          <w:rFonts w:ascii="Times New Roman" w:hAnsi="Times New Roman" w:cs="Times New Roman"/>
          <w:kern w:val="2"/>
        </w:rPr>
        <w:t>模型计算简单，适合实时渲染场景</w:t>
      </w:r>
      <w:r w:rsidR="00593BB2" w:rsidRPr="00426F7F">
        <w:rPr>
          <w:rFonts w:ascii="Times New Roman" w:hAnsi="Times New Roman" w:cs="Times New Roman" w:hint="eastAsia"/>
          <w:kern w:val="2"/>
        </w:rPr>
        <w:t>，从性能和轻量的角度考虑，</w:t>
      </w:r>
      <w:r w:rsidR="001B7686" w:rsidRPr="00426F7F">
        <w:rPr>
          <w:rFonts w:ascii="Times New Roman" w:hAnsi="Times New Roman" w:cs="Times New Roman" w:hint="eastAsia"/>
          <w:kern w:val="2"/>
        </w:rPr>
        <w:t>此处主要</w:t>
      </w:r>
      <w:r w:rsidR="00593BB2" w:rsidRPr="00426F7F">
        <w:rPr>
          <w:rFonts w:ascii="Times New Roman" w:hAnsi="Times New Roman" w:cs="Times New Roman" w:hint="eastAsia"/>
          <w:kern w:val="2"/>
        </w:rPr>
        <w:t>使</w:t>
      </w:r>
      <w:r w:rsidR="001B7686" w:rsidRPr="00426F7F">
        <w:rPr>
          <w:rFonts w:ascii="Times New Roman" w:hAnsi="Times New Roman" w:cs="Times New Roman" w:hint="eastAsia"/>
          <w:kern w:val="2"/>
        </w:rPr>
        <w:t>用</w:t>
      </w:r>
      <w:r w:rsidR="001B7686" w:rsidRPr="00426F7F">
        <w:rPr>
          <w:rFonts w:ascii="Times New Roman" w:hAnsi="Times New Roman" w:cs="Times New Roman" w:hint="eastAsia"/>
          <w:kern w:val="2"/>
        </w:rPr>
        <w:t>Phong</w:t>
      </w:r>
      <w:r w:rsidR="001B7686" w:rsidRPr="00426F7F">
        <w:rPr>
          <w:rFonts w:ascii="Times New Roman" w:hAnsi="Times New Roman" w:cs="Times New Roman" w:hint="eastAsia"/>
          <w:kern w:val="2"/>
        </w:rPr>
        <w:t>模型</w:t>
      </w:r>
      <w:r w:rsidR="00E37BB9" w:rsidRPr="00426F7F">
        <w:rPr>
          <w:rFonts w:ascii="Times New Roman" w:hAnsi="Times New Roman" w:cs="Times New Roman" w:hint="eastAsia"/>
          <w:kern w:val="2"/>
        </w:rPr>
        <w:t>，采用公式</w:t>
      </w:r>
      <w:r w:rsidR="00E37BB9"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584D94" w:rsidRPr="00426F7F">
        <w:rPr>
          <w:rFonts w:ascii="Times New Roman" w:hAnsi="Times New Roman" w:cs="Times New Roman" w:hint="eastAsia"/>
          <w:kern w:val="2"/>
        </w:rPr>
        <w:t>。</w:t>
      </w:r>
    </w:p>
    <w:p w14:paraId="2FBA1A97" w14:textId="327390B4" w:rsidR="006C2995" w:rsidRPr="00426F7F"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426F7F">
        <w:rPr>
          <w:rFonts w:ascii="Times New Roman" w:hAnsi="Times New Roman" w:cs="Times New Roman" w:hint="eastAsia"/>
          <w:kern w:val="2"/>
        </w:rPr>
        <w:t>（</w:t>
      </w:r>
      <w:r w:rsidR="006A56BD"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6A56BD" w:rsidRPr="00426F7F">
        <w:rPr>
          <w:rFonts w:ascii="Times New Roman" w:hAnsi="Times New Roman" w:cs="Times New Roman" w:hint="eastAsia"/>
          <w:kern w:val="2"/>
        </w:rPr>
        <w:t>）</w:t>
      </w:r>
    </w:p>
    <w:p w14:paraId="5BADEE22" w14:textId="6897B4B5" w:rsidR="006C2995" w:rsidRPr="00426F7F" w:rsidRDefault="00584D94" w:rsidP="00584D94">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426F7F">
        <w:rPr>
          <w:rFonts w:ascii="Times New Roman" w:hAnsi="Times New Roman" w:cs="Times New Roman"/>
          <w:kern w:val="2"/>
        </w:rPr>
        <w:t>为环境光</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426F7F">
        <w:rPr>
          <w:rFonts w:ascii="Times New Roman" w:hAnsi="Times New Roman" w:cs="Times New Roman"/>
          <w:kern w:val="2"/>
        </w:rPr>
        <w:t>为漫反射</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426F7F">
        <w:rPr>
          <w:rFonts w:ascii="Times New Roman" w:hAnsi="Times New Roman" w:cs="Times New Roman"/>
          <w:kern w:val="2"/>
        </w:rPr>
        <w:t>为镜面反射</w:t>
      </w:r>
      <w:r w:rsidRPr="00426F7F">
        <w:rPr>
          <w:rFonts w:ascii="Times New Roman" w:hAnsi="Times New Roman" w:cs="Times New Roman" w:hint="eastAsia"/>
          <w:kern w:val="2"/>
        </w:rPr>
        <w:t>；</w:t>
      </w:r>
      <m:oMath>
        <m:r>
          <w:rPr>
            <w:rFonts w:ascii="Cambria Math" w:hAnsi="Cambria Math" w:cs="Times New Roman"/>
            <w:kern w:val="2"/>
          </w:rPr>
          <m:t>N</m:t>
        </m:r>
      </m:oMath>
      <w:r w:rsidR="001B7686" w:rsidRPr="00426F7F">
        <w:rPr>
          <w:rFonts w:ascii="Times New Roman" w:hAnsi="Times New Roman" w:cs="Times New Roman"/>
          <w:kern w:val="2"/>
        </w:rPr>
        <w:t>、</w:t>
      </w:r>
      <m:oMath>
        <m:r>
          <w:rPr>
            <w:rFonts w:ascii="Cambria Math" w:hAnsi="Cambria Math" w:cs="Times New Roman"/>
            <w:kern w:val="2"/>
          </w:rPr>
          <m:t>L</m:t>
        </m:r>
      </m:oMath>
      <w:r w:rsidR="001B7686" w:rsidRPr="00426F7F">
        <w:rPr>
          <w:rFonts w:ascii="Times New Roman" w:hAnsi="Times New Roman" w:cs="Times New Roman"/>
          <w:kern w:val="2"/>
        </w:rPr>
        <w:t>、</w:t>
      </w:r>
      <m:oMath>
        <m:r>
          <w:rPr>
            <w:rFonts w:ascii="Cambria Math" w:hAnsi="Cambria Math" w:cs="Times New Roman"/>
            <w:kern w:val="2"/>
          </w:rPr>
          <m:t>V</m:t>
        </m:r>
      </m:oMath>
      <w:r w:rsidR="001B7686" w:rsidRPr="00426F7F">
        <w:rPr>
          <w:rFonts w:ascii="Times New Roman" w:hAnsi="Times New Roman" w:cs="Times New Roman"/>
          <w:kern w:val="2"/>
        </w:rPr>
        <w:t>、</w:t>
      </w:r>
      <m:oMath>
        <m:r>
          <w:rPr>
            <w:rFonts w:ascii="Cambria Math" w:hAnsi="Cambria Math" w:cs="Times New Roman"/>
            <w:kern w:val="2"/>
          </w:rPr>
          <m:t>R</m:t>
        </m:r>
      </m:oMath>
      <w:r w:rsidR="001B7686" w:rsidRPr="00426F7F">
        <w:rPr>
          <w:rFonts w:ascii="Times New Roman" w:hAnsi="Times New Roman" w:cs="Times New Roman"/>
          <w:kern w:val="2"/>
        </w:rPr>
        <w:t>分别为法向量、光源方向、视线方向、反射方向</w:t>
      </w:r>
      <w:r w:rsidRPr="00426F7F">
        <w:rPr>
          <w:rFonts w:ascii="Times New Roman" w:hAnsi="Times New Roman" w:cs="Times New Roman" w:hint="eastAsia"/>
          <w:kern w:val="2"/>
        </w:rPr>
        <w:t>。</w:t>
      </w:r>
    </w:p>
    <w:p w14:paraId="70658B23" w14:textId="08BFD964" w:rsidR="00E37BB9" w:rsidRPr="00426F7F" w:rsidRDefault="00E37BB9" w:rsidP="00E37BB9">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例如，我们给模型设定的基础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0</w:t>
      </w:r>
      <w:r w:rsidRPr="00426F7F">
        <w:rPr>
          <w:rFonts w:ascii="Times New Roman" w:hAnsi="Times New Roman" w:cs="Times New Roman"/>
          <w:kern w:val="2"/>
        </w:rPr>
        <w:t>.8,0.6,0.2</w:t>
      </w:r>
      <w:r w:rsidRPr="00426F7F">
        <w:rPr>
          <w:rFonts w:ascii="Times New Roman" w:hAnsi="Times New Roman" w:cs="Times New Roman" w:hint="eastAsia"/>
          <w:kern w:val="2"/>
        </w:rPr>
        <w:t>）</w:t>
      </w:r>
      <w:r w:rsidRPr="00426F7F">
        <w:rPr>
          <w:rFonts w:ascii="Times New Roman" w:hAnsi="Times New Roman" w:cs="Times New Roman"/>
          <w:kern w:val="2"/>
        </w:rPr>
        <w:t>,</w:t>
      </w:r>
      <w:r w:rsidRPr="00426F7F">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426F7F">
        <w:rPr>
          <w:rFonts w:ascii="Times New Roman" w:hAnsi="Times New Roman" w:cs="Times New Roman" w:hint="eastAsia"/>
          <w:kern w:val="2"/>
        </w:rPr>
        <w:t>设定为</w:t>
      </w:r>
      <w:r w:rsidRPr="00426F7F">
        <w:rPr>
          <w:rFonts w:ascii="Times New Roman" w:hAnsi="Times New Roman" w:cs="Times New Roman" w:hint="eastAsia"/>
          <w:kern w:val="2"/>
        </w:rPr>
        <w:t>0.2</w:t>
      </w:r>
      <w:r w:rsidRPr="00426F7F">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7</w:t>
      </w:r>
      <w:r w:rsidRPr="00426F7F">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5</w:t>
      </w:r>
      <w:r w:rsidRPr="00426F7F">
        <w:rPr>
          <w:rFonts w:ascii="Times New Roman" w:hAnsi="Times New Roman" w:cs="Times New Roman" w:hint="eastAsia"/>
          <w:kern w:val="2"/>
        </w:rPr>
        <w:t>，默认白色光源</w:t>
      </w:r>
      <w:r w:rsidRPr="00426F7F">
        <w:rPr>
          <w:rFonts w:ascii="Times New Roman" w:hAnsi="Times New Roman" w:cs="Times New Roman" w:hint="eastAsia"/>
          <w:kern w:val="2"/>
        </w:rPr>
        <w:t>RGB</w:t>
      </w:r>
      <w:r w:rsidRPr="00426F7F">
        <w:rPr>
          <w:rFonts w:ascii="Times New Roman" w:hAnsi="Times New Roman" w:cs="Times New Roman"/>
          <w:kern w:val="2"/>
        </w:rPr>
        <w:t>(1.0,1.0,1.0)</w:t>
      </w:r>
      <w:r w:rsidRPr="00426F7F">
        <w:rPr>
          <w:rFonts w:ascii="Times New Roman" w:hAnsi="Times New Roman" w:cs="Times New Roman" w:hint="eastAsia"/>
          <w:kern w:val="2"/>
        </w:rPr>
        <w:t>的前提下，最终像素颜色计算如下：</w:t>
      </w:r>
    </w:p>
    <w:p w14:paraId="2CBC7079" w14:textId="34F6F5D3"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总光强度：</w:t>
      </w:r>
      <m:oMath>
        <m:r>
          <w:rPr>
            <w:rFonts w:ascii="Cambria Math" w:hAnsi="Cambria Math" w:cs="Times New Roman"/>
            <w:kern w:val="2"/>
          </w:rPr>
          <m:t>I</m:t>
        </m:r>
      </m:oMath>
      <w:r w:rsidRPr="00426F7F">
        <w:rPr>
          <w:rFonts w:ascii="Times New Roman" w:hAnsi="Times New Roman" w:cs="Times New Roman" w:hint="eastAsia"/>
          <w:kern w:val="2"/>
        </w:rPr>
        <w:t>=0.2+0.7=0.5=1.4</w:t>
      </w:r>
      <w:r w:rsidRPr="00426F7F">
        <w:rPr>
          <w:rFonts w:ascii="Times New Roman" w:hAnsi="Times New Roman" w:cs="Times New Roman"/>
          <w:kern w:val="2"/>
        </w:rPr>
        <w:br/>
      </w:r>
      <w:r w:rsidRPr="00426F7F">
        <w:rPr>
          <w:rFonts w:ascii="Times New Roman" w:hAnsi="Times New Roman" w:cs="Times New Roman" w:hint="eastAsia"/>
          <w:kern w:val="2"/>
        </w:rPr>
        <w:t xml:space="preserve">    R</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8=1.12</w:t>
      </w:r>
      <w:r w:rsidRPr="00426F7F">
        <w:rPr>
          <w:rFonts w:ascii="Times New Roman" w:hAnsi="Times New Roman" w:cs="Times New Roman" w:hint="eastAsia"/>
          <w:kern w:val="2"/>
        </w:rPr>
        <w:t>（超过</w:t>
      </w:r>
      <w:r w:rsidRPr="00426F7F">
        <w:rPr>
          <w:rFonts w:ascii="Times New Roman" w:hAnsi="Times New Roman" w:cs="Times New Roman" w:hint="eastAsia"/>
          <w:kern w:val="2"/>
        </w:rPr>
        <w:t>1.0</w:t>
      </w:r>
      <w:r w:rsidRPr="00426F7F">
        <w:rPr>
          <w:rFonts w:ascii="Times New Roman" w:hAnsi="Times New Roman" w:cs="Times New Roman" w:hint="eastAsia"/>
          <w:kern w:val="2"/>
        </w:rPr>
        <w:t>一般会被截断为</w:t>
      </w:r>
      <w:r w:rsidRPr="00426F7F">
        <w:rPr>
          <w:rFonts w:ascii="Times New Roman" w:hAnsi="Times New Roman" w:cs="Times New Roman" w:hint="eastAsia"/>
          <w:kern w:val="2"/>
        </w:rPr>
        <w:t>1.0</w:t>
      </w:r>
      <w:r w:rsidRPr="00426F7F">
        <w:rPr>
          <w:rFonts w:ascii="Times New Roman" w:hAnsi="Times New Roman" w:cs="Times New Roman" w:hint="eastAsia"/>
          <w:kern w:val="2"/>
        </w:rPr>
        <w:t>）</w:t>
      </w:r>
    </w:p>
    <w:p w14:paraId="05904FC5" w14:textId="12B7E8CF"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G</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6=0.84</w:t>
      </w:r>
    </w:p>
    <w:p w14:paraId="47D277C6" w14:textId="788D92B0"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B</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2=0.28</w:t>
      </w:r>
    </w:p>
    <w:p w14:paraId="7A4DA1DD" w14:textId="72A23101"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最终像素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1.0</w:t>
      </w:r>
      <w:r w:rsidRPr="00426F7F">
        <w:rPr>
          <w:rFonts w:ascii="Times New Roman" w:hAnsi="Times New Roman" w:cs="Times New Roman" w:hint="eastAsia"/>
          <w:kern w:val="2"/>
        </w:rPr>
        <w:t>，</w:t>
      </w:r>
      <w:r w:rsidRPr="00426F7F">
        <w:rPr>
          <w:rFonts w:ascii="Times New Roman" w:hAnsi="Times New Roman" w:cs="Times New Roman" w:hint="eastAsia"/>
          <w:kern w:val="2"/>
        </w:rPr>
        <w:t>0.84</w:t>
      </w:r>
      <w:r w:rsidRPr="00426F7F">
        <w:rPr>
          <w:rFonts w:ascii="Times New Roman" w:hAnsi="Times New Roman" w:cs="Times New Roman" w:hint="eastAsia"/>
          <w:kern w:val="2"/>
        </w:rPr>
        <w:t>，</w:t>
      </w:r>
      <w:r w:rsidRPr="00426F7F">
        <w:rPr>
          <w:rFonts w:ascii="Times New Roman" w:hAnsi="Times New Roman" w:cs="Times New Roman" w:hint="eastAsia"/>
          <w:kern w:val="2"/>
        </w:rPr>
        <w:t>0.28</w:t>
      </w:r>
      <w:r w:rsidRPr="00426F7F">
        <w:rPr>
          <w:rFonts w:ascii="Times New Roman" w:hAnsi="Times New Roman" w:cs="Times New Roman" w:hint="eastAsia"/>
          <w:kern w:val="2"/>
        </w:rPr>
        <w:t>）</w:t>
      </w:r>
    </w:p>
    <w:p w14:paraId="0273E049" w14:textId="678387CD" w:rsidR="00E37BB9" w:rsidRPr="00426F7F" w:rsidRDefault="00E37BB9"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计算出的</w:t>
      </w:r>
      <w:r w:rsidRPr="00426F7F">
        <w:rPr>
          <w:rFonts w:ascii="Times New Roman" w:hAnsi="Times New Roman" w:cs="Times New Roman" w:hint="eastAsia"/>
          <w:kern w:val="2"/>
        </w:rPr>
        <w:t>I</w:t>
      </w:r>
      <w:r w:rsidRPr="00426F7F">
        <w:rPr>
          <w:rFonts w:ascii="Times New Roman" w:hAnsi="Times New Roman" w:cs="Times New Roman" w:hint="eastAsia"/>
          <w:kern w:val="2"/>
        </w:rPr>
        <w:t>值会存储到帧缓冲区，</w:t>
      </w:r>
      <w:r w:rsidR="004D7AE8" w:rsidRPr="00426F7F">
        <w:rPr>
          <w:rFonts w:ascii="Times New Roman" w:hAnsi="Times New Roman" w:cs="Times New Roman" w:hint="eastAsia"/>
          <w:kern w:val="2"/>
        </w:rPr>
        <w:t>参与每一个</w:t>
      </w:r>
      <w:r w:rsidRPr="00426F7F">
        <w:rPr>
          <w:rFonts w:ascii="Times New Roman" w:hAnsi="Times New Roman" w:cs="Times New Roman"/>
          <w:kern w:val="2"/>
        </w:rPr>
        <w:t>像素</w:t>
      </w:r>
      <w:r w:rsidR="004D7AE8" w:rsidRPr="00426F7F">
        <w:rPr>
          <w:rFonts w:ascii="Times New Roman" w:hAnsi="Times New Roman" w:cs="Times New Roman" w:hint="eastAsia"/>
          <w:kern w:val="2"/>
        </w:rPr>
        <w:t>大</w:t>
      </w:r>
      <w:r w:rsidRPr="00426F7F">
        <w:rPr>
          <w:rFonts w:ascii="Times New Roman" w:hAnsi="Times New Roman" w:cs="Times New Roman"/>
          <w:kern w:val="2"/>
        </w:rPr>
        <w:t>最终颜色和亮度</w:t>
      </w:r>
      <w:r w:rsidR="004D7AE8" w:rsidRPr="00426F7F">
        <w:rPr>
          <w:rFonts w:ascii="Times New Roman" w:hAnsi="Times New Roman" w:cs="Times New Roman" w:hint="eastAsia"/>
          <w:kern w:val="2"/>
        </w:rPr>
        <w:t>的计算</w:t>
      </w:r>
      <w:r w:rsidRPr="00426F7F">
        <w:rPr>
          <w:rFonts w:ascii="Times New Roman" w:hAnsi="Times New Roman" w:cs="Times New Roman"/>
          <w:kern w:val="2"/>
        </w:rPr>
        <w:t>，它直接影响</w:t>
      </w:r>
      <w:r w:rsidR="003F367B" w:rsidRPr="00426F7F">
        <w:rPr>
          <w:rFonts w:ascii="Times New Roman" w:hAnsi="Times New Roman" w:cs="Times New Roman" w:hint="eastAsia"/>
          <w:kern w:val="2"/>
        </w:rPr>
        <w:t>模型</w:t>
      </w:r>
      <w:r w:rsidRPr="00426F7F">
        <w:rPr>
          <w:rFonts w:ascii="Times New Roman" w:hAnsi="Times New Roman" w:cs="Times New Roman"/>
          <w:kern w:val="2"/>
        </w:rPr>
        <w:t>渲染的视觉效果，</w:t>
      </w:r>
      <w:r w:rsidR="003F367B" w:rsidRPr="00426F7F">
        <w:rPr>
          <w:rFonts w:ascii="Times New Roman" w:hAnsi="Times New Roman" w:cs="Times New Roman" w:hint="eastAsia"/>
          <w:kern w:val="2"/>
        </w:rPr>
        <w:t>同时</w:t>
      </w:r>
      <w:r w:rsidRPr="00426F7F">
        <w:rPr>
          <w:rFonts w:ascii="Times New Roman" w:hAnsi="Times New Roman" w:cs="Times New Roman"/>
          <w:kern w:val="2"/>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3"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3"/>
    </w:p>
    <w:p w14:paraId="2E93144A" w14:textId="25D9EC47" w:rsidR="0060142E" w:rsidRPr="00426F7F" w:rsidRDefault="0060142E" w:rsidP="0060142E">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3D</w:t>
      </w:r>
      <w:r w:rsidRPr="00426F7F">
        <w:rPr>
          <w:rFonts w:ascii="Times New Roman" w:hAnsi="Times New Roman" w:cs="Times New Roman" w:hint="eastAsia"/>
          <w:kern w:val="2"/>
        </w:rPr>
        <w:t>地质建模必须考虑各种地质因素影响空间形态和岩石物理性质的条件地质体分布复杂</w:t>
      </w:r>
      <w:r>
        <w:fldChar w:fldCharType="begin"/>
      </w:r>
      <w:r w:rsidR="00F00D2C">
        <w:instrText xml:space="preserve"> ADDIN ZOTERO_ITEM CSL_CITATION {"citationID":"jZZBECyp","properties":{"formattedCitation":"\\super [64]\\nosupersub{}","plainCitation":"[64]","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F00D2C" w:rsidRPr="00F00D2C">
        <w:rPr>
          <w:rFonts w:cs="Times New Roman"/>
          <w:vertAlign w:val="superscript"/>
          <w14:ligatures w14:val="standardContextual"/>
        </w:rPr>
        <w:t>[64]</w:t>
      </w:r>
      <w:r>
        <w:fldChar w:fldCharType="end"/>
      </w:r>
      <w:r w:rsidRPr="0060142E">
        <w:rPr>
          <w:rFonts w:hint="eastAsia"/>
        </w:rPr>
        <w:t>。</w:t>
      </w:r>
      <w:r w:rsidRPr="00426F7F">
        <w:rPr>
          <w:rFonts w:ascii="Times New Roman" w:hAnsi="Times New Roman" w:cs="Times New Roman" w:hint="eastAsia"/>
          <w:kern w:val="2"/>
        </w:rPr>
        <w:t>根</w:t>
      </w:r>
      <w:r w:rsidRPr="00426F7F">
        <w:rPr>
          <w:rFonts w:ascii="Times New Roman" w:hAnsi="Times New Roman" w:cs="Times New Roman"/>
          <w:kern w:val="2"/>
        </w:rPr>
        <w:t>据实地数据构建</w:t>
      </w:r>
      <w:r w:rsidRPr="00426F7F">
        <w:rPr>
          <w:rFonts w:ascii="Times New Roman" w:hAnsi="Times New Roman" w:cs="Times New Roman"/>
          <w:kern w:val="2"/>
        </w:rPr>
        <w:t>3D</w:t>
      </w:r>
      <w:r w:rsidRPr="00426F7F">
        <w:rPr>
          <w:rFonts w:ascii="Times New Roman" w:hAnsi="Times New Roman" w:cs="Times New Roman"/>
          <w:kern w:val="2"/>
        </w:rPr>
        <w:t>地质模型是地质研究中的一项典型任务，</w:t>
      </w:r>
      <w:r>
        <w:fldChar w:fldCharType="begin"/>
      </w:r>
      <w:r w:rsidR="00F00D2C">
        <w:instrText xml:space="preserve"> ADDIN ZOTERO_ITEM CSL_CITATION {"citationID":"cfaxSiB9","properties":{"formattedCitation":"\\super [65]\\nosupersub{}","plainCitation":"[65]","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F00D2C" w:rsidRPr="00F00D2C">
        <w:rPr>
          <w:rFonts w:cs="Times New Roman"/>
          <w:vertAlign w:val="superscript"/>
          <w14:ligatures w14:val="standardContextual"/>
        </w:rPr>
        <w:t>[65]</w:t>
      </w:r>
      <w:r>
        <w:fldChar w:fldCharType="end"/>
      </w:r>
      <w:r w:rsidRPr="00426F7F">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0E93836C" w:rsidR="0060142E" w:rsidRPr="00426F7F" w:rsidRDefault="0060142E" w:rsidP="003F367B">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w:t>
      </w:r>
      <w:r w:rsidR="003F367B" w:rsidRPr="00426F7F">
        <w:rPr>
          <w:rFonts w:ascii="Times New Roman" w:hAnsi="Times New Roman" w:cs="Times New Roman" w:hint="eastAsia"/>
          <w:kern w:val="2"/>
        </w:rPr>
        <w:t>纹理映射</w:t>
      </w:r>
      <w:r w:rsidRPr="00426F7F">
        <w:rPr>
          <w:rFonts w:ascii="Times New Roman" w:hAnsi="Times New Roman" w:cs="Times New Roman" w:hint="eastAsia"/>
          <w:kern w:val="2"/>
        </w:rPr>
        <w:t>过</w:t>
      </w:r>
      <w:r w:rsidRPr="00426F7F">
        <w:rPr>
          <w:rFonts w:ascii="Times New Roman" w:hAnsi="Times New Roman" w:cs="Times New Roman"/>
          <w:kern w:val="2"/>
        </w:rPr>
        <w:t>程中，顶点和纹理坐标属于几何信息，是用来描述模型表面形状和如何映射纹理的基础数据</w:t>
      </w:r>
      <w:r>
        <w:fldChar w:fldCharType="begin"/>
      </w:r>
      <w:r w:rsidR="00F00D2C">
        <w:instrText xml:space="preserve"> ADDIN ZOTERO_ITEM CSL_CITATION {"citationID":"EfeRH6nt","properties":{"formattedCitation":"\\super [66]\\nosupersub{}","plainCitation":"[66]","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F00D2C" w:rsidRPr="00F00D2C">
        <w:rPr>
          <w:rFonts w:cs="Times New Roman"/>
          <w:vertAlign w:val="superscript"/>
          <w14:ligatures w14:val="standardContextual"/>
        </w:rPr>
        <w:t>[66]</w:t>
      </w:r>
      <w:r>
        <w:fldChar w:fldCharType="end"/>
      </w:r>
      <w:r w:rsidRPr="0060142E">
        <w:t>。</w:t>
      </w:r>
      <w:r w:rsidRPr="00426F7F">
        <w:rPr>
          <w:rFonts w:ascii="Times New Roman" w:hAnsi="Times New Roman" w:cs="Times New Roman"/>
          <w:kern w:val="2"/>
        </w:rPr>
        <w:t>而颜色和纹理图像属于图像信息，它们为模型表面提供了真实的视觉效果，通常通过纹理坐标（</w:t>
      </w:r>
      <w:r w:rsidRPr="00426F7F">
        <w:rPr>
          <w:rFonts w:ascii="Times New Roman" w:hAnsi="Times New Roman" w:cs="Times New Roman"/>
          <w:kern w:val="2"/>
        </w:rPr>
        <w:t>UV</w:t>
      </w:r>
      <w:r w:rsidRPr="00426F7F">
        <w:rPr>
          <w:rFonts w:ascii="Times New Roman" w:hAnsi="Times New Roman" w:cs="Times New Roman"/>
          <w:kern w:val="2"/>
        </w:rPr>
        <w:t>坐标）与几何顶点进行关联。这种结合几何和图像信息的方式，使得</w:t>
      </w:r>
      <w:r w:rsidRPr="00426F7F">
        <w:rPr>
          <w:rFonts w:ascii="Times New Roman" w:hAnsi="Times New Roman" w:cs="Times New Roman"/>
          <w:kern w:val="2"/>
        </w:rPr>
        <w:t>3D</w:t>
      </w:r>
      <w:r w:rsidRPr="00426F7F">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4"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4"/>
      <w:r w:rsidR="00493E6E">
        <w:rPr>
          <w:rFonts w:eastAsia="黑体"/>
          <w:bCs/>
        </w:rPr>
        <w:tab/>
      </w:r>
    </w:p>
    <w:p w14:paraId="424A960C" w14:textId="0A012C3F"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三维地质建模的纹理</w:t>
      </w:r>
      <w:r w:rsidRPr="00426F7F">
        <w:rPr>
          <w:rFonts w:ascii="Times New Roman" w:hAnsi="Times New Roman" w:cs="Times New Roman"/>
          <w:kern w:val="2"/>
        </w:rPr>
        <w:t>UV</w:t>
      </w:r>
      <w:r w:rsidRPr="00426F7F">
        <w:rPr>
          <w:rFonts w:ascii="Times New Roman" w:hAnsi="Times New Roman" w:cs="Times New Roman"/>
          <w:kern w:val="2"/>
        </w:rPr>
        <w:t>计算过程中，模型表面法向量和方向的正确计算是</w:t>
      </w:r>
      <w:r w:rsidR="00C16FC7" w:rsidRPr="00426F7F">
        <w:rPr>
          <w:rFonts w:ascii="Times New Roman" w:hAnsi="Times New Roman" w:cs="Times New Roman" w:hint="eastAsia"/>
          <w:kern w:val="2"/>
        </w:rPr>
        <w:t>判断纹理</w:t>
      </w:r>
      <w:r w:rsidR="002005C2" w:rsidRPr="00426F7F">
        <w:rPr>
          <w:rFonts w:ascii="Times New Roman" w:hAnsi="Times New Roman" w:cs="Times New Roman" w:hint="eastAsia"/>
          <w:kern w:val="2"/>
        </w:rPr>
        <w:t>UV</w:t>
      </w:r>
      <w:r w:rsidR="00C16FC7" w:rsidRPr="00426F7F">
        <w:rPr>
          <w:rFonts w:ascii="Times New Roman" w:hAnsi="Times New Roman" w:cs="Times New Roman" w:hint="eastAsia"/>
          <w:kern w:val="2"/>
        </w:rPr>
        <w:t>投影坐标平面的前提</w:t>
      </w:r>
      <w:r w:rsidRPr="00426F7F">
        <w:rPr>
          <w:rFonts w:ascii="Times New Roman" w:hAnsi="Times New Roman" w:cs="Times New Roman"/>
          <w:kern w:val="2"/>
        </w:rPr>
        <w:t>。法向量</w:t>
      </w:r>
      <w:r w:rsidR="00C16FC7" w:rsidRPr="00426F7F">
        <w:rPr>
          <w:rFonts w:ascii="Times New Roman" w:hAnsi="Times New Roman" w:cs="Times New Roman" w:hint="eastAsia"/>
          <w:kern w:val="2"/>
        </w:rPr>
        <w:t>数据代表模型表面三角面片</w:t>
      </w:r>
      <w:r w:rsidRPr="00426F7F">
        <w:rPr>
          <w:rFonts w:ascii="Times New Roman" w:hAnsi="Times New Roman" w:cs="Times New Roman"/>
          <w:kern w:val="2"/>
        </w:rPr>
        <w:t>的方向属性，</w:t>
      </w:r>
      <w:r w:rsidR="00C16FC7" w:rsidRPr="00426F7F">
        <w:rPr>
          <w:rFonts w:ascii="Times New Roman" w:hAnsi="Times New Roman" w:cs="Times New Roman" w:hint="eastAsia"/>
          <w:kern w:val="2"/>
        </w:rPr>
        <w:t>是选择合适</w:t>
      </w:r>
      <w:r w:rsidR="003F367B" w:rsidRPr="00426F7F">
        <w:rPr>
          <w:rFonts w:ascii="Times New Roman" w:hAnsi="Times New Roman" w:cs="Times New Roman" w:hint="eastAsia"/>
          <w:kern w:val="2"/>
        </w:rPr>
        <w:t>投影</w:t>
      </w:r>
      <w:r w:rsidR="00C16FC7" w:rsidRPr="00426F7F">
        <w:rPr>
          <w:rFonts w:ascii="Times New Roman" w:hAnsi="Times New Roman" w:cs="Times New Roman" w:hint="eastAsia"/>
          <w:kern w:val="2"/>
        </w:rPr>
        <w:t>平面进行</w:t>
      </w:r>
      <w:r w:rsidRPr="00426F7F">
        <w:rPr>
          <w:rFonts w:ascii="Times New Roman" w:hAnsi="Times New Roman" w:cs="Times New Roman"/>
          <w:kern w:val="2"/>
        </w:rPr>
        <w:t>纹理映射投影</w:t>
      </w:r>
      <w:r w:rsidR="00C16FC7" w:rsidRPr="00426F7F">
        <w:rPr>
          <w:rFonts w:ascii="Times New Roman" w:hAnsi="Times New Roman" w:cs="Times New Roman" w:hint="eastAsia"/>
          <w:kern w:val="2"/>
        </w:rPr>
        <w:t>的关键数据</w:t>
      </w:r>
      <w:r w:rsidRPr="00426F7F">
        <w:rPr>
          <w:rFonts w:ascii="Times New Roman" w:hAnsi="Times New Roman" w:cs="Times New Roman"/>
          <w:kern w:val="2"/>
        </w:rPr>
        <w:t>。此外，法向量还在光照计算中扮演重要角色，</w:t>
      </w:r>
      <w:r w:rsidR="00C16FC7" w:rsidRPr="00426F7F">
        <w:rPr>
          <w:rFonts w:ascii="Times New Roman" w:hAnsi="Times New Roman" w:cs="Times New Roman" w:hint="eastAsia"/>
          <w:kern w:val="2"/>
        </w:rPr>
        <w:t>在可视化系统中</w:t>
      </w:r>
      <w:r w:rsidRPr="00426F7F">
        <w:rPr>
          <w:rFonts w:ascii="Times New Roman" w:hAnsi="Times New Roman" w:cs="Times New Roman"/>
          <w:kern w:val="2"/>
        </w:rPr>
        <w:t>决定光线的入射角度和表面反射强度。</w:t>
      </w:r>
    </w:p>
    <w:p w14:paraId="3411CA42" w14:textId="028BD32B" w:rsidR="006C2995" w:rsidRPr="00426F7F" w:rsidRDefault="00822FC0" w:rsidP="00822FC0">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本论文地质模型大都为三角网格结构，故需要计算模型表面</w:t>
      </w:r>
      <w:r w:rsidR="006C2995" w:rsidRPr="00426F7F">
        <w:rPr>
          <w:rFonts w:ascii="Times New Roman" w:hAnsi="Times New Roman" w:cs="Times New Roman"/>
          <w:kern w:val="2"/>
        </w:rPr>
        <w:t>三角形面片</w:t>
      </w:r>
      <w:r w:rsidRPr="00426F7F">
        <w:rPr>
          <w:rFonts w:ascii="Times New Roman" w:hAnsi="Times New Roman" w:cs="Times New Roman" w:hint="eastAsia"/>
          <w:kern w:val="2"/>
        </w:rPr>
        <w:t>的法向量</w:t>
      </w:r>
      <w:r w:rsidR="006C2995" w:rsidRPr="00426F7F">
        <w:rPr>
          <w:rFonts w:ascii="Times New Roman" w:hAnsi="Times New Roman" w:cs="Times New Roman"/>
          <w:kern w:val="2"/>
        </w:rPr>
        <w:t>，</w:t>
      </w:r>
      <w:r w:rsidRPr="00426F7F">
        <w:rPr>
          <w:rFonts w:ascii="Times New Roman" w:hAnsi="Times New Roman" w:cs="Times New Roman" w:hint="eastAsia"/>
          <w:kern w:val="2"/>
        </w:rPr>
        <w:t>假设</w:t>
      </w:r>
      <w:r w:rsidR="006C2995" w:rsidRPr="00426F7F">
        <w:rPr>
          <w:rFonts w:ascii="Times New Roman" w:hAnsi="Times New Roman" w:cs="Times New Roman"/>
          <w:kern w:val="2"/>
        </w:rPr>
        <w:t>顶点分别为</w:t>
      </w:r>
      <w:r w:rsidR="006C2995" w:rsidRPr="00426F7F">
        <w:rPr>
          <w:rFonts w:ascii="Times New Roman" w:hAnsi="Times New Roman" w:cs="Times New Roman"/>
          <w:kern w:val="2"/>
        </w:rPr>
        <w:t xml:space="preserve"> </w:t>
      </w:r>
      <w:r w:rsidR="009F4A6F"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426F7F">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426F7F">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426F7F">
        <w:rPr>
          <w:rFonts w:ascii="Times New Roman" w:hAnsi="Times New Roman" w:cs="Times New Roman" w:hint="eastAsia"/>
          <w:kern w:val="2"/>
        </w:rPr>
        <w:t>，</w:t>
      </w:r>
      <w:r w:rsidR="00302DAB" w:rsidRPr="00426F7F">
        <w:rPr>
          <w:rFonts w:ascii="Times New Roman" w:hAnsi="Times New Roman" w:cs="Times New Roman" w:hint="eastAsia"/>
          <w:kern w:val="2"/>
        </w:rPr>
        <w:t>模型表面</w:t>
      </w:r>
      <w:r w:rsidR="006C2995" w:rsidRPr="00426F7F">
        <w:rPr>
          <w:rFonts w:ascii="Times New Roman" w:hAnsi="Times New Roman" w:cs="Times New Roman"/>
          <w:kern w:val="2"/>
        </w:rPr>
        <w:t>法向量可以通过公式</w:t>
      </w:r>
      <w:r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6C2995" w:rsidRPr="00426F7F">
        <w:rPr>
          <w:rFonts w:ascii="Times New Roman" w:hAnsi="Times New Roman" w:cs="Times New Roman"/>
          <w:kern w:val="2"/>
        </w:rPr>
        <w:t>计算：</w:t>
      </w:r>
    </w:p>
    <w:p w14:paraId="29890897" w14:textId="6E18CF03" w:rsidR="006C2995" w:rsidRPr="00426F7F" w:rsidRDefault="009F4A6F" w:rsidP="00302DAB">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sidRPr="00426F7F">
        <w:rPr>
          <w:rFonts w:ascii="Times New Roman" w:hAnsi="Times New Roman" w:cs="Times New Roman" w:hint="eastAsia"/>
          <w:kern w:val="2"/>
        </w:rPr>
        <w:t>（</w:t>
      </w:r>
      <w:r w:rsidR="00822FC0"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822FC0" w:rsidRPr="00426F7F">
        <w:rPr>
          <w:rFonts w:ascii="Times New Roman" w:hAnsi="Times New Roman" w:cs="Times New Roman" w:hint="eastAsia"/>
          <w:kern w:val="2"/>
        </w:rPr>
        <w:t>）</w:t>
      </w:r>
    </w:p>
    <w:p w14:paraId="42F0F462" w14:textId="26F2A369" w:rsidR="00584D94" w:rsidRPr="00426F7F" w:rsidRDefault="00584D94" w:rsidP="00302DAB">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r>
          <m:rPr>
            <m:sty m:val="p"/>
          </m:rPr>
          <w:rPr>
            <w:rFonts w:ascii="Cambria Math" w:hAnsi="Cambria Math" w:cs="Times New Roman"/>
            <w:kern w:val="2"/>
          </w:rPr>
          <m:t>×</m:t>
        </m:r>
      </m:oMath>
      <w:r w:rsidRPr="00426F7F">
        <w:rPr>
          <w:rFonts w:ascii="Times New Roman" w:hAnsi="Times New Roman" w:cs="Times New Roman"/>
          <w:kern w:val="2"/>
        </w:rPr>
        <w:t xml:space="preserve"> </w:t>
      </w:r>
      <w:r w:rsidRPr="00426F7F">
        <w:rPr>
          <w:rFonts w:ascii="Times New Roman" w:hAnsi="Times New Roman" w:cs="Times New Roman"/>
          <w:kern w:val="2"/>
        </w:rPr>
        <w:t>表示向量叉积</w:t>
      </w:r>
      <w:r w:rsidR="00302DAB" w:rsidRPr="00426F7F">
        <w:rPr>
          <w:rFonts w:ascii="Times New Roman" w:hAnsi="Times New Roman" w:cs="Times New Roman" w:hint="eastAsia"/>
          <w:kern w:val="2"/>
        </w:rPr>
        <w:t>。</w:t>
      </w:r>
    </w:p>
    <w:p w14:paraId="13199524" w14:textId="3E138F62" w:rsidR="00B35624" w:rsidRPr="00426F7F" w:rsidRDefault="00B35624" w:rsidP="00B35624">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Pr="00426F7F">
        <w:rPr>
          <w:rFonts w:ascii="Times New Roman" w:hAnsi="Times New Roman" w:cs="Times New Roman"/>
          <w:kern w:val="2"/>
        </w:rPr>
        <w:t>4(b)</w:t>
      </w:r>
      <w:r w:rsidRPr="00426F7F">
        <w:rPr>
          <w:rFonts w:ascii="Times New Roman" w:hAnsi="Times New Roman" w:cs="Times New Roman" w:hint="eastAsia"/>
          <w:kern w:val="2"/>
        </w:rPr>
        <w:t>所示我们将模型表面法向量拆分为</w:t>
      </w:r>
      <w:r w:rsidRPr="00426F7F">
        <w:rPr>
          <w:rFonts w:ascii="Times New Roman" w:hAnsi="Times New Roman" w:cs="Times New Roman" w:hint="eastAsia"/>
          <w:kern w:val="2"/>
        </w:rPr>
        <w:t>x</w:t>
      </w:r>
      <w:r w:rsidRPr="00426F7F">
        <w:rPr>
          <w:rFonts w:ascii="Times New Roman" w:hAnsi="Times New Roman" w:cs="Times New Roman" w:hint="eastAsia"/>
          <w:kern w:val="2"/>
        </w:rPr>
        <w:t>、</w:t>
      </w:r>
      <w:r w:rsidRPr="00426F7F">
        <w:rPr>
          <w:rFonts w:ascii="Times New Roman" w:hAnsi="Times New Roman" w:cs="Times New Roman" w:hint="eastAsia"/>
          <w:kern w:val="2"/>
        </w:rPr>
        <w:t>y</w:t>
      </w:r>
      <w:r w:rsidRPr="00426F7F">
        <w:rPr>
          <w:rFonts w:ascii="Times New Roman" w:hAnsi="Times New Roman" w:cs="Times New Roman" w:hint="eastAsia"/>
          <w:kern w:val="2"/>
        </w:rPr>
        <w:t>、</w:t>
      </w:r>
      <w:r w:rsidRPr="00426F7F">
        <w:rPr>
          <w:rFonts w:ascii="Times New Roman" w:hAnsi="Times New Roman" w:cs="Times New Roman" w:hint="eastAsia"/>
          <w:kern w:val="2"/>
        </w:rPr>
        <w:t>z</w:t>
      </w:r>
      <w:r w:rsidRPr="00426F7F">
        <w:rPr>
          <w:rFonts w:ascii="Times New Roman" w:hAnsi="Times New Roman" w:cs="Times New Roman" w:hint="eastAsia"/>
          <w:kern w:val="2"/>
        </w:rPr>
        <w:t>三个分量进行</w:t>
      </w:r>
      <w:r w:rsidRPr="00426F7F">
        <w:rPr>
          <w:rFonts w:ascii="Times New Roman" w:hAnsi="Times New Roman" w:cs="Times New Roman"/>
          <w:kern w:val="2"/>
        </w:rPr>
        <w:t>判断</w:t>
      </w:r>
      <w:r w:rsidRPr="00426F7F">
        <w:rPr>
          <w:rFonts w:ascii="Times New Roman" w:hAnsi="Times New Roman" w:cs="Times New Roman" w:hint="eastAsia"/>
          <w:kern w:val="2"/>
        </w:rPr>
        <w:t>，</w:t>
      </w:r>
      <w:r w:rsidRPr="00426F7F">
        <w:rPr>
          <w:rFonts w:ascii="Times New Roman" w:hAnsi="Times New Roman" w:cs="Times New Roman"/>
          <w:kern w:val="2"/>
        </w:rPr>
        <w:t>法向量的</w:t>
      </w:r>
      <w:r w:rsidRPr="00426F7F">
        <w:rPr>
          <w:rFonts w:ascii="Times New Roman" w:hAnsi="Times New Roman" w:cs="Times New Roman" w:hint="eastAsia"/>
          <w:kern w:val="2"/>
        </w:rPr>
        <w:t>分量大小的</w:t>
      </w:r>
      <w:r w:rsidRPr="00426F7F">
        <w:rPr>
          <w:rFonts w:ascii="Times New Roman" w:hAnsi="Times New Roman" w:cs="Times New Roman"/>
          <w:kern w:val="2"/>
        </w:rPr>
        <w:t>判断主要用于选择纹理映射的投影面（如</w:t>
      </w:r>
      <w:r w:rsidRPr="00426F7F">
        <w:rPr>
          <w:rFonts w:ascii="Times New Roman" w:hAnsi="Times New Roman" w:cs="Times New Roman"/>
          <w:kern w:val="2"/>
        </w:rPr>
        <w:t xml:space="preserve"> X-Y </w:t>
      </w:r>
      <w:r w:rsidRPr="00426F7F">
        <w:rPr>
          <w:rFonts w:ascii="Times New Roman" w:hAnsi="Times New Roman" w:cs="Times New Roman"/>
          <w:kern w:val="2"/>
        </w:rPr>
        <w:t>平面、</w:t>
      </w:r>
      <w:r w:rsidRPr="00426F7F">
        <w:rPr>
          <w:rFonts w:ascii="Times New Roman" w:hAnsi="Times New Roman" w:cs="Times New Roman"/>
          <w:kern w:val="2"/>
        </w:rPr>
        <w:t xml:space="preserve">X-Z </w:t>
      </w:r>
      <w:r w:rsidRPr="00426F7F">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0"/>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1"/>
                    <a:stretch>
                      <a:fillRect/>
                    </a:stretch>
                  </pic:blipFill>
                  <pic:spPr>
                    <a:xfrm>
                      <a:off x="0" y="0"/>
                      <a:ext cx="2535645" cy="2418165"/>
                    </a:xfrm>
                    <a:prstGeom prst="rect">
                      <a:avLst/>
                    </a:prstGeom>
                  </pic:spPr>
                </pic:pic>
              </a:graphicData>
            </a:graphic>
          </wp:inline>
        </w:drawing>
      </w:r>
    </w:p>
    <w:p w14:paraId="233C42F4" w14:textId="6FE221E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 xml:space="preserve"> </w:t>
      </w:r>
      <w:r w:rsidR="00B35624" w:rsidRPr="00426F7F">
        <w:rPr>
          <w:rFonts w:ascii="Times New Roman"/>
          <w:sz w:val="21"/>
          <w:szCs w:val="21"/>
        </w:rPr>
        <w:t>(b)</w:t>
      </w:r>
      <w:r w:rsidR="00B35624" w:rsidRPr="00426F7F">
        <w:rPr>
          <w:rFonts w:ascii="Times New Roman" w:hint="eastAsia"/>
          <w:sz w:val="21"/>
          <w:szCs w:val="21"/>
        </w:rPr>
        <w:t>理论模型</w:t>
      </w:r>
      <w:r w:rsidRPr="00426F7F">
        <w:rPr>
          <w:rFonts w:ascii="Times New Roman" w:hint="eastAsia"/>
          <w:sz w:val="21"/>
          <w:szCs w:val="21"/>
        </w:rPr>
        <w:t>法向量分量示意图</w:t>
      </w:r>
    </w:p>
    <w:p w14:paraId="58839C78" w14:textId="304AF333"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theoretical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5" w:name="_Toc192629366"/>
      <w:r w:rsidRPr="00B016E5">
        <w:rPr>
          <w:rFonts w:eastAsia="黑体"/>
          <w:bCs/>
        </w:rPr>
        <w:t xml:space="preserve">3.3.2 </w:t>
      </w:r>
      <w:r w:rsidRPr="00B016E5">
        <w:rPr>
          <w:rFonts w:eastAsia="黑体"/>
          <w:bCs/>
        </w:rPr>
        <w:t>纹理包围盒计算</w:t>
      </w:r>
      <w:bookmarkEnd w:id="55"/>
    </w:p>
    <w:p w14:paraId="17E922CA" w14:textId="371AEED5" w:rsidR="009F4A6F" w:rsidRPr="00426F7F" w:rsidRDefault="009F4A6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包围盒（</w:t>
      </w:r>
      <w:r w:rsidRPr="00426F7F">
        <w:rPr>
          <w:rFonts w:ascii="Times New Roman" w:hAnsi="Times New Roman" w:cs="Times New Roman"/>
          <w:kern w:val="2"/>
        </w:rPr>
        <w:t>Bounding Box</w:t>
      </w:r>
      <w:r w:rsidRPr="00426F7F">
        <w:rPr>
          <w:rFonts w:ascii="Times New Roman" w:hAnsi="Times New Roman" w:cs="Times New Roman"/>
          <w:kern w:val="2"/>
        </w:rPr>
        <w:t>）的计算是</w:t>
      </w:r>
      <w:bookmarkStart w:id="56" w:name="_Hlk191408490"/>
      <w:r w:rsidRPr="00426F7F">
        <w:rPr>
          <w:rFonts w:ascii="Times New Roman" w:hAnsi="Times New Roman" w:cs="Times New Roman"/>
          <w:kern w:val="2"/>
        </w:rPr>
        <w:t>三维地质建模</w:t>
      </w:r>
      <w:bookmarkEnd w:id="56"/>
      <w:r w:rsidRPr="00426F7F">
        <w:rPr>
          <w:rFonts w:ascii="Times New Roman" w:hAnsi="Times New Roman" w:cs="Times New Roman"/>
          <w:kern w:val="2"/>
        </w:rPr>
        <w:t>中常用的几何操作，</w:t>
      </w:r>
      <w:r w:rsidR="00350AEE" w:rsidRPr="00426F7F">
        <w:rPr>
          <w:rFonts w:ascii="Times New Roman" w:hAnsi="Times New Roman" w:cs="Times New Roman" w:hint="eastAsia"/>
          <w:kern w:val="2"/>
        </w:rPr>
        <w:t>常用于碰撞检测、网格相交等等</w:t>
      </w:r>
      <w:r w:rsidR="00350AEE">
        <w:rPr>
          <w:rFonts w:ascii="Cambria Math" w:hAnsi="Cambria Math"/>
        </w:rPr>
        <w:fldChar w:fldCharType="begin"/>
      </w:r>
      <w:r w:rsidR="00F00D2C">
        <w:rPr>
          <w:rFonts w:ascii="Cambria Math" w:hAnsi="Cambria Math"/>
        </w:rPr>
        <w:instrText xml:space="preserve"> ADDIN ZOTERO_ITEM CSL_CITATION {"citationID":"wjdQHUNQ","properties":{"formattedCitation":"\\super [67-71]\\nosupersub{}","plainCitation":"[67-71]","noteIndex":0},"citationItems":[{"id":104,"uris":["http://zotero.org/users/local/8clMLtyf/items/3UCY8KXK"]</w:instrText>
      </w:r>
      <w:r w:rsidR="00F00D2C">
        <w:rPr>
          <w:rFonts w:ascii="Cambria Math" w:hAnsi="Cambria Math" w:hint="eastAsia"/>
        </w:rPr>
        <w:instrText>,"itemData":{"id":104,"type":"paper-conference","abstract":"</w:instrText>
      </w:r>
      <w:r w:rsidR="00F00D2C">
        <w:rPr>
          <w:rFonts w:ascii="Cambria Math" w:hAnsi="Cambria Math" w:hint="eastAsia"/>
        </w:rPr>
        <w:instrText>在三维地质建模中</w:instrText>
      </w:r>
      <w:r w:rsidR="00F00D2C">
        <w:rPr>
          <w:rFonts w:ascii="Cambria Math" w:hAnsi="Cambria Math" w:hint="eastAsia"/>
        </w:rPr>
        <w:instrText>,</w:instrText>
      </w:r>
      <w:r w:rsidR="00F00D2C">
        <w:rPr>
          <w:rFonts w:ascii="Cambria Math" w:hAnsi="Cambria Math" w:hint="eastAsia"/>
        </w:rPr>
        <w:instrText>三角网格模型间的求交问题是计算机辅助设计与制造领域的关键问题之一。当待处理的模型中包含大量三角单元时</w:instrText>
      </w:r>
      <w:r w:rsidR="00F00D2C">
        <w:rPr>
          <w:rFonts w:ascii="Cambria Math" w:hAnsi="Cambria Math" w:hint="eastAsia"/>
        </w:rPr>
        <w:instrText>,</w:instrText>
      </w:r>
      <w:r w:rsidR="00F00D2C">
        <w:rPr>
          <w:rFonts w:ascii="Cambria Math" w:hAnsi="Cambria Math" w:hint="eastAsia"/>
        </w:rPr>
        <w:instrText>求交速度趋于瓶颈。该文分析了已有空间分解技术和包围盒方法等的优缺点</w:instrText>
      </w:r>
      <w:r w:rsidR="00F00D2C">
        <w:rPr>
          <w:rFonts w:ascii="Cambria Math" w:hAnsi="Cambria Math" w:hint="eastAsia"/>
        </w:rPr>
        <w:instrText>,</w:instrText>
      </w:r>
      <w:r w:rsidR="00F00D2C">
        <w:rPr>
          <w:rFonts w:ascii="Cambria Math" w:hAnsi="Cambria Math" w:hint="eastAsia"/>
        </w:rPr>
        <w:instrText>结合求解三角网模型交线过程中存在的问题</w:instrText>
      </w:r>
      <w:r w:rsidR="00F00D2C">
        <w:rPr>
          <w:rFonts w:ascii="Cambria Math" w:hAnsi="Cambria Math" w:hint="eastAsia"/>
        </w:rPr>
        <w:instrText>,</w:instrText>
      </w:r>
      <w:r w:rsidR="00F00D2C">
        <w:rPr>
          <w:rFonts w:ascii="Cambria Math" w:hAnsi="Cambria Math" w:hint="eastAsia"/>
        </w:rPr>
        <w:instrText>提出一种改进的包围盒方法辅助空间分解法</w:instrText>
      </w:r>
      <w:r w:rsidR="00F00D2C">
        <w:rPr>
          <w:rFonts w:ascii="Cambria Math" w:hAnsi="Cambria Math" w:hint="eastAsia"/>
        </w:rPr>
        <w:instrText>,</w:instrText>
      </w:r>
      <w:r w:rsidR="00F00D2C">
        <w:rPr>
          <w:rFonts w:ascii="Cambria Math" w:hAnsi="Cambria Math" w:hint="eastAsia"/>
        </w:rPr>
        <w:instrText>先后对三角网格模型进行预处理</w:instrText>
      </w:r>
      <w:r w:rsidR="00F00D2C">
        <w:rPr>
          <w:rFonts w:ascii="Cambria Math" w:hAnsi="Cambria Math" w:hint="eastAsia"/>
        </w:rPr>
        <w:instrText>,</w:instrText>
      </w:r>
      <w:r w:rsidR="00F00D2C">
        <w:rPr>
          <w:rFonts w:ascii="Cambria Math" w:hAnsi="Cambria Math" w:hint="eastAsia"/>
        </w:rPr>
        <w:instrText>排除大量不相交三角面片</w:instrText>
      </w:r>
      <w:r w:rsidR="00F00D2C">
        <w:rPr>
          <w:rFonts w:ascii="Cambria Math" w:hAnsi="Cambria Math" w:hint="eastAsia"/>
        </w:rPr>
        <w:instrText>,</w:instrText>
      </w:r>
      <w:r w:rsidR="00F00D2C">
        <w:rPr>
          <w:rFonts w:ascii="Cambria Math" w:hAnsi="Cambria Math" w:hint="eastAsia"/>
        </w:rPr>
        <w:instrText>对剩余模型进行空间分解编码</w:instrText>
      </w:r>
      <w:r w:rsidR="00F00D2C">
        <w:rPr>
          <w:rFonts w:ascii="Cambria Math" w:hAnsi="Cambria Math" w:hint="eastAsia"/>
        </w:rPr>
        <w:instrText>,</w:instrText>
      </w:r>
      <w:r w:rsidR="00F00D2C">
        <w:rPr>
          <w:rFonts w:ascii="Cambria Math" w:hAnsi="Cambria Math" w:hint="eastAsia"/>
        </w:rPr>
        <w:instrText>有效地加快了相交元素对的获取速度</w:instrText>
      </w:r>
      <w:r w:rsidR="00F00D2C">
        <w:rPr>
          <w:rFonts w:ascii="Cambria Math" w:hAnsi="Cambria Math" w:hint="eastAsia"/>
        </w:rPr>
        <w:instrText>,</w:instrText>
      </w:r>
      <w:r w:rsidR="00F00D2C">
        <w:rPr>
          <w:rFonts w:ascii="Cambria Math" w:hAnsi="Cambria Math" w:hint="eastAsia"/>
        </w:rPr>
        <w:instrText>提升了三角网格求交算法的效率。</w:instrText>
      </w:r>
      <w:r w:rsidR="00F00D2C">
        <w:rPr>
          <w:rFonts w:ascii="Cambria Math" w:hAnsi="Cambria Math" w:hint="eastAsia"/>
        </w:rPr>
        <w:instrText xml:space="preserve"> </w:instrText>
      </w:r>
      <w:r w:rsidR="00F00D2C">
        <w:rPr>
          <w:rFonts w:ascii="Cambria Math" w:hAnsi="Cambria Math" w:hint="eastAsia"/>
        </w:rPr>
        <w:instrText>更多</w:instrText>
      </w:r>
      <w:r w:rsidR="00F00D2C">
        <w:rPr>
          <w:rFonts w:ascii="Cambria Math" w:hAnsi="Cambria Math" w:hint="eastAsia"/>
        </w:rPr>
        <w:instrText xml:space="preserve"> </w:instrText>
      </w:r>
      <w:r w:rsidR="00F00D2C">
        <w:rPr>
          <w:rFonts w:ascii="Cambria Math" w:hAnsi="Cambria Math" w:hint="eastAsia"/>
        </w:rPr>
        <w:instrText>还原</w:instrText>
      </w:r>
      <w:r w:rsidR="00F00D2C">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F00D2C">
        <w:rPr>
          <w:rFonts w:ascii="Cambria Math" w:hAnsi="Cambria Math" w:hint="eastAsia"/>
        </w:rPr>
        <w:instrText>中国北京</w:instrText>
      </w:r>
      <w:r w:rsidR="00F00D2C">
        <w:rPr>
          <w:rFonts w:ascii="Cambria Math" w:hAnsi="Cambria Math" w:hint="eastAsia"/>
        </w:rPr>
        <w:instrText>","event-title":"2011</w:instrText>
      </w:r>
      <w:r w:rsidR="00F00D2C">
        <w:rPr>
          <w:rFonts w:ascii="Cambria Math" w:hAnsi="Cambria Math" w:hint="eastAsia"/>
        </w:rPr>
        <w:instrText>年信息技术、服务科学与工程管理国际学术会议</w:instrText>
      </w:r>
      <w:r w:rsidR="00F00D2C">
        <w:rPr>
          <w:rFonts w:ascii="Cambria Math" w:hAnsi="Cambria Math" w:hint="eastAsia"/>
        </w:rPr>
        <w:instrText xml:space="preserve">","language":"en-US","note":"download: 52\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w:instrText>
      </w:r>
      <w:r w:rsidR="00F00D2C">
        <w:rPr>
          <w:rFonts w:ascii="Cambria Math" w:hAnsi="Cambria Math" w:hint="eastAsia"/>
        </w:rPr>
        <w:instrText>信息科技</w:instrText>
      </w:r>
      <w:r w:rsidR="00F00D2C">
        <w:rPr>
          <w:rFonts w:ascii="Cambria Math" w:hAnsi="Cambria Math" w:hint="eastAsia"/>
        </w:rPr>
        <w:instrText>\nCLC: TP391.72;P624\ndbcode: IPFD\ndbname: IPFD9914\nfilename: BJDF201112003102","page":"442-445","publisher-place":"</w:instrText>
      </w:r>
      <w:r w:rsidR="00F00D2C">
        <w:rPr>
          <w:rFonts w:ascii="Cambria Math" w:hAnsi="Cambria Math" w:hint="eastAsia"/>
        </w:rPr>
        <w:instrText>中国北京</w:instrText>
      </w:r>
      <w:r w:rsidR="00F00D2C">
        <w:rPr>
          <w:rFonts w:ascii="Cambria Math" w:hAnsi="Cambria Math" w:hint="eastAsia"/>
        </w:rPr>
        <w:instrText>","source":"CNKI","title":"</w:instrText>
      </w:r>
      <w:r w:rsidR="00F00D2C">
        <w:rPr>
          <w:rFonts w:ascii="Cambria Math" w:hAnsi="Cambria Math" w:hint="eastAsia"/>
        </w:rPr>
        <w:instrText>基于包围盒与空间分解互辅的三角网相交检测方法</w:instrText>
      </w:r>
      <w:r w:rsidR="00F00D2C">
        <w:rPr>
          <w:rFonts w:ascii="Cambria Math" w:hAnsi="Cambria Math" w:hint="eastAsia"/>
        </w:rPr>
        <w:instrText>","URL":"https://kns.cnki.net/KCMS/detail/detail.aspx?dbcode=IPFD&amp;dbname=IPFD9914&amp;filename=BJDF201112003102","author":[{"literal":"</w:instrText>
      </w:r>
      <w:r w:rsidR="00F00D2C">
        <w:rPr>
          <w:rFonts w:ascii="Cambria Math" w:hAnsi="Cambria Math" w:hint="eastAsia"/>
        </w:rPr>
        <w:instrText>肖于</w:instrText>
      </w:r>
      <w:r w:rsidR="00F00D2C">
        <w:rPr>
          <w:rFonts w:ascii="Cambria Math" w:hAnsi="Cambria Math" w:hint="eastAsia"/>
        </w:rPr>
        <w:instrText>"},{"literal":"</w:instrText>
      </w:r>
      <w:r w:rsidR="00F00D2C">
        <w:rPr>
          <w:rFonts w:ascii="Cambria Math" w:hAnsi="Cambria Math" w:hint="eastAsia"/>
        </w:rPr>
        <w:instrText>白润才</w:instrText>
      </w:r>
      <w:r w:rsidR="00F00D2C">
        <w:rPr>
          <w:rFonts w:ascii="Cambria Math" w:hAnsi="Cambria Math" w:hint="eastAsia"/>
        </w:rPr>
        <w:instrText>"}],"accessed":{"date-parts":[["2025",2,25]]},"issued":{"date-parts":[["2011",12,26]]}}},{"id":98,"uris":["http://zotero.org/users/local/8clMLtyf/items/FGK75AYR"],"itemData":{"id":98,"type":"thesis","abstract":"</w:instrText>
      </w:r>
      <w:r w:rsidR="00F00D2C">
        <w:rPr>
          <w:rFonts w:ascii="Cambria Math" w:hAnsi="Cambria Math" w:hint="eastAsia"/>
        </w:rPr>
        <w:instrText>随着我国社会经济的高质量发展</w:instrText>
      </w:r>
      <w:r w:rsidR="00F00D2C">
        <w:rPr>
          <w:rFonts w:ascii="Cambria Math" w:hAnsi="Cambria Math" w:hint="eastAsia"/>
        </w:rPr>
        <w:instrText>,</w:instrText>
      </w:r>
      <w:r w:rsidR="00F00D2C">
        <w:rPr>
          <w:rFonts w:ascii="Cambria Math" w:hAnsi="Cambria Math" w:hint="eastAsia"/>
        </w:rPr>
        <w:instrText>城市化建设进程不断推进</w:instrText>
      </w:r>
      <w:r w:rsidR="00F00D2C">
        <w:rPr>
          <w:rFonts w:ascii="Cambria Math" w:hAnsi="Cambria Math" w:hint="eastAsia"/>
        </w:rPr>
        <w:instrText>,</w:instrText>
      </w:r>
      <w:r w:rsidR="00F00D2C">
        <w:rPr>
          <w:rFonts w:ascii="Cambria Math" w:hAnsi="Cambria Math" w:hint="eastAsia"/>
        </w:rPr>
        <w:instrText>城市的人口增量日益增长</w:instrText>
      </w:r>
      <w:r w:rsidR="00F00D2C">
        <w:rPr>
          <w:rFonts w:ascii="Cambria Math" w:hAnsi="Cambria Math" w:hint="eastAsia"/>
        </w:rPr>
        <w:instrText>,</w:instrText>
      </w:r>
      <w:r w:rsidR="00F00D2C">
        <w:rPr>
          <w:rFonts w:ascii="Cambria Math" w:hAnsi="Cambria Math" w:hint="eastAsia"/>
        </w:rPr>
        <w:instrText>造成了城市道路拥堵、城市的地面以上的资源紧缺。为实现城市可持续发展</w:instrText>
      </w:r>
      <w:r w:rsidR="00F00D2C">
        <w:rPr>
          <w:rFonts w:ascii="Cambria Math" w:hAnsi="Cambria Math" w:hint="eastAsia"/>
        </w:rPr>
        <w:instrText>,</w:instrText>
      </w:r>
      <w:r w:rsidR="00F00D2C">
        <w:rPr>
          <w:rFonts w:ascii="Cambria Math" w:hAnsi="Cambria Math" w:hint="eastAsia"/>
        </w:rPr>
        <w:instrText>缓解城市地上空间紧缺的现状</w:instrText>
      </w:r>
      <w:r w:rsidR="00F00D2C">
        <w:rPr>
          <w:rFonts w:ascii="Cambria Math" w:hAnsi="Cambria Math" w:hint="eastAsia"/>
        </w:rPr>
        <w:instrText>,</w:instrText>
      </w:r>
      <w:r w:rsidR="00F00D2C">
        <w:rPr>
          <w:rFonts w:ascii="Cambria Math" w:hAnsi="Cambria Math" w:hint="eastAsia"/>
        </w:rPr>
        <w:instrText>合理有效地开发和利用地下空间资源是重要手段之一。然而</w:instrText>
      </w:r>
      <w:r w:rsidR="00F00D2C">
        <w:rPr>
          <w:rFonts w:ascii="Cambria Math" w:hAnsi="Cambria Math" w:hint="eastAsia"/>
        </w:rPr>
        <w:instrText>,</w:instrText>
      </w:r>
      <w:r w:rsidR="00F00D2C">
        <w:rPr>
          <w:rFonts w:ascii="Cambria Math" w:hAnsi="Cambria Math" w:hint="eastAsia"/>
        </w:rPr>
        <w:instrText>地下空间的地质分布错综复杂</w:instrText>
      </w:r>
      <w:r w:rsidR="00F00D2C">
        <w:rPr>
          <w:rFonts w:ascii="Cambria Math" w:hAnsi="Cambria Math" w:hint="eastAsia"/>
        </w:rPr>
        <w:instrText>,</w:instrText>
      </w:r>
      <w:r w:rsidR="00F00D2C">
        <w:rPr>
          <w:rFonts w:ascii="Cambria Math" w:hAnsi="Cambria Math" w:hint="eastAsia"/>
        </w:rPr>
        <w:instrText>地质环境的未知性和复杂性是地下空间开发和利用过程中最大的阻碍因素</w:instrText>
      </w:r>
      <w:r w:rsidR="00F00D2C">
        <w:rPr>
          <w:rFonts w:ascii="Cambria Math" w:hAnsi="Cambria Math" w:hint="eastAsia"/>
        </w:rPr>
        <w:instrText>,</w:instrText>
      </w:r>
      <w:r w:rsidR="00F00D2C">
        <w:rPr>
          <w:rFonts w:ascii="Cambria Math" w:hAnsi="Cambria Math" w:hint="eastAsia"/>
        </w:rPr>
        <w:instrText>为了充分的了解地下空间的资源分布</w:instrText>
      </w:r>
      <w:r w:rsidR="00F00D2C">
        <w:rPr>
          <w:rFonts w:ascii="Cambria Math" w:hAnsi="Cambria Math" w:hint="eastAsia"/>
        </w:rPr>
        <w:instrText>,</w:instrText>
      </w:r>
      <w:r w:rsidR="00F00D2C">
        <w:rPr>
          <w:rFonts w:ascii="Cambria Math" w:hAnsi="Cambria Math" w:hint="eastAsia"/>
        </w:rPr>
        <w:instrText>高效安全地开发和利用地下空间</w:instrText>
      </w:r>
      <w:r w:rsidR="00F00D2C">
        <w:rPr>
          <w:rFonts w:ascii="Cambria Math" w:hAnsi="Cambria Math" w:hint="eastAsia"/>
        </w:rPr>
        <w:instrText>,</w:instrText>
      </w:r>
      <w:r w:rsidR="00F00D2C">
        <w:rPr>
          <w:rFonts w:ascii="Cambria Math" w:hAnsi="Cambria Math" w:hint="eastAsia"/>
        </w:rPr>
        <w:instrText>三维地质建模必不可少。本研究从集成多源数据、钻孔数据插值、统一钻孔分层等方面入手</w:instrText>
      </w:r>
      <w:r w:rsidR="00F00D2C">
        <w:rPr>
          <w:rFonts w:ascii="Cambria Math" w:hAnsi="Cambria Math" w:hint="eastAsia"/>
        </w:rPr>
        <w:instrText>,</w:instrText>
      </w:r>
      <w:r w:rsidR="00F00D2C">
        <w:rPr>
          <w:rFonts w:ascii="Cambria Math" w:hAnsi="Cambria Math" w:hint="eastAsia"/>
        </w:rPr>
        <w:instrText>提供了一种以不规则三角网</w:instrText>
      </w:r>
      <w:r w:rsidR="00F00D2C">
        <w:rPr>
          <w:rFonts w:ascii="Cambria Math" w:hAnsi="Cambria Math" w:hint="eastAsia"/>
        </w:rPr>
        <w:instrText>(TIN)-</w:instrText>
      </w:r>
      <w:r w:rsidR="00F00D2C">
        <w:rPr>
          <w:rFonts w:ascii="Cambria Math" w:hAnsi="Cambria Math" w:hint="eastAsia"/>
        </w:rPr>
        <w:instrText>广义三棱柱</w:instrText>
      </w:r>
      <w:r w:rsidR="00F00D2C">
        <w:rPr>
          <w:rFonts w:ascii="Cambria Math" w:hAnsi="Cambria Math" w:hint="eastAsia"/>
        </w:rPr>
        <w:instrText>(GTP)</w:instrText>
      </w:r>
      <w:r w:rsidR="00F00D2C">
        <w:rPr>
          <w:rFonts w:ascii="Cambria Math" w:hAnsi="Cambria Math" w:hint="eastAsia"/>
        </w:rPr>
        <w:instrText>混合模型作为体元模型的三维地质模型构建方法</w:instrText>
      </w:r>
      <w:r w:rsidR="00F00D2C">
        <w:rPr>
          <w:rFonts w:ascii="Cambria Math" w:hAnsi="Cambria Math" w:hint="eastAsia"/>
        </w:rPr>
        <w:instrText>,</w:instrText>
      </w:r>
      <w:r w:rsidR="00F00D2C">
        <w:rPr>
          <w:rFonts w:ascii="Cambria Math" w:hAnsi="Cambria Math" w:hint="eastAsia"/>
        </w:rPr>
        <w:instrText>主要研究内容和成果如下</w:instrText>
      </w:r>
      <w:r w:rsidR="00F00D2C">
        <w:rPr>
          <w:rFonts w:ascii="Cambria Math" w:hAnsi="Cambria Math" w:hint="eastAsia"/>
        </w:rPr>
        <w:instrText>:\n(1)</w:instrText>
      </w:r>
      <w:r w:rsidR="00F00D2C">
        <w:rPr>
          <w:rFonts w:ascii="Cambria Math" w:hAnsi="Cambria Math" w:hint="eastAsia"/>
        </w:rPr>
        <w:instrText>在数据预处理阶段</w:instrText>
      </w:r>
      <w:r w:rsidR="00F00D2C">
        <w:rPr>
          <w:rFonts w:ascii="Cambria Math" w:hAnsi="Cambria Math" w:hint="eastAsia"/>
        </w:rPr>
        <w:instrText>,</w:instrText>
      </w:r>
      <w:r w:rsidR="00F00D2C">
        <w:rPr>
          <w:rFonts w:ascii="Cambria Math" w:hAnsi="Cambria Math" w:hint="eastAsia"/>
        </w:rPr>
        <w:instrText>集成了钻孔数据、地层属性数据、研究区域边界点数据和工程地质剖面图等多源数据</w:instrText>
      </w:r>
      <w:r w:rsidR="00F00D2C">
        <w:rPr>
          <w:rFonts w:ascii="Cambria Math" w:hAnsi="Cambria Math" w:hint="eastAsia"/>
        </w:rPr>
        <w:instrText>,</w:instrText>
      </w:r>
      <w:r w:rsidR="00F00D2C">
        <w:rPr>
          <w:rFonts w:ascii="Cambria Math" w:hAnsi="Cambria Math" w:hint="eastAsia"/>
        </w:rPr>
        <w:instrText>使用统一所有钻孔分层方法对研究区域内的钻孔数据的地层编号做统一化处理。节约了三维地质建模的时间</w:instrText>
      </w:r>
      <w:r w:rsidR="00F00D2C">
        <w:rPr>
          <w:rFonts w:ascii="Cambria Math" w:hAnsi="Cambria Math" w:hint="eastAsia"/>
        </w:rPr>
        <w:instrText>,</w:instrText>
      </w:r>
      <w:r w:rsidR="00F00D2C">
        <w:rPr>
          <w:rFonts w:ascii="Cambria Math" w:hAnsi="Cambria Math" w:hint="eastAsia"/>
        </w:rPr>
        <w:instrText>并且能够在研究区域内出现地层缺失、地层倒转和地层重复等特殊地层情况时</w:instrText>
      </w:r>
      <w:r w:rsidR="00F00D2C">
        <w:rPr>
          <w:rFonts w:ascii="Cambria Math" w:hAnsi="Cambria Math" w:hint="eastAsia"/>
        </w:rPr>
        <w:instrText>,</w:instrText>
      </w:r>
      <w:r w:rsidR="00F00D2C">
        <w:rPr>
          <w:rFonts w:ascii="Cambria Math" w:hAnsi="Cambria Math" w:hint="eastAsia"/>
        </w:rPr>
        <w:instrText>正常构建正确的三维地质模型</w:instrText>
      </w:r>
      <w:r w:rsidR="00F00D2C">
        <w:rPr>
          <w:rFonts w:ascii="Cambria Math" w:hAnsi="Cambria Math" w:hint="eastAsia"/>
        </w:rPr>
        <w:instrText>,</w:instrText>
      </w:r>
      <w:r w:rsidR="00F00D2C">
        <w:rPr>
          <w:rFonts w:ascii="Cambria Math" w:hAnsi="Cambria Math" w:hint="eastAsia"/>
        </w:rPr>
        <w:instrText>为建立和验证三维地质模型的精度奠定基础。</w:instrText>
      </w:r>
      <w:r w:rsidR="00F00D2C">
        <w:rPr>
          <w:rFonts w:ascii="Cambria Math" w:hAnsi="Cambria Math" w:hint="eastAsia"/>
        </w:rPr>
        <w:instrText>\n(2)</w:instrText>
      </w:r>
      <w:r w:rsidR="00F00D2C">
        <w:rPr>
          <w:rFonts w:ascii="Cambria Math" w:hAnsi="Cambria Math" w:hint="eastAsia"/>
        </w:rPr>
        <w:instrText>针对研究区域内钻孔的数量布设有限、空间分布不均匀等问题</w:instrText>
      </w:r>
      <w:r w:rsidR="00F00D2C">
        <w:rPr>
          <w:rFonts w:ascii="Cambria Math" w:hAnsi="Cambria Math" w:hint="eastAsia"/>
        </w:rPr>
        <w:instrText>,</w:instrText>
      </w:r>
      <w:r w:rsidR="00F00D2C">
        <w:rPr>
          <w:rFonts w:ascii="Cambria Math" w:hAnsi="Cambria Math" w:hint="eastAsia"/>
        </w:rPr>
        <w:instrText>利用克里金插值方法加密研究区域内的钻孔数据</w:instrText>
      </w:r>
      <w:r w:rsidR="00F00D2C">
        <w:rPr>
          <w:rFonts w:ascii="Cambria Math" w:hAnsi="Cambria Math" w:hint="eastAsia"/>
        </w:rPr>
        <w:instrText>,</w:instrText>
      </w:r>
      <w:r w:rsidR="00F00D2C">
        <w:rPr>
          <w:rFonts w:ascii="Cambria Math" w:hAnsi="Cambria Math" w:hint="eastAsia"/>
        </w:rPr>
        <w:instrText>并且为了避免在加密和建模过程中生成了边界范围以外的数据</w:instrText>
      </w:r>
      <w:r w:rsidR="00F00D2C">
        <w:rPr>
          <w:rFonts w:ascii="Cambria Math" w:hAnsi="Cambria Math" w:hint="eastAsia"/>
        </w:rPr>
        <w:instrText>,</w:instrText>
      </w:r>
      <w:r w:rsidR="00F00D2C">
        <w:rPr>
          <w:rFonts w:ascii="Cambria Math" w:hAnsi="Cambria Math" w:hint="eastAsia"/>
        </w:rPr>
        <w:instrText>导致建立的三维地质模型精度下降。在插值的过程中加入了研究区域内的边界点数据作为约束条件</w:instrText>
      </w:r>
      <w:r w:rsidR="00F00D2C">
        <w:rPr>
          <w:rFonts w:ascii="Cambria Math" w:hAnsi="Cambria Math" w:hint="eastAsia"/>
        </w:rPr>
        <w:instrText>,</w:instrText>
      </w:r>
      <w:r w:rsidR="00F00D2C">
        <w:rPr>
          <w:rFonts w:ascii="Cambria Math" w:hAnsi="Cambria Math" w:hint="eastAsia"/>
        </w:rPr>
        <w:instrText>确保了构建的三维地质模型单个体元模型之间连接更加流畅</w:instrText>
      </w:r>
      <w:r w:rsidR="00F00D2C">
        <w:rPr>
          <w:rFonts w:ascii="Cambria Math" w:hAnsi="Cambria Math" w:hint="eastAsia"/>
        </w:rPr>
        <w:instrText>,</w:instrText>
      </w:r>
      <w:r w:rsidR="00F00D2C">
        <w:rPr>
          <w:rFonts w:ascii="Cambria Math" w:hAnsi="Cambria Math" w:hint="eastAsia"/>
        </w:rPr>
        <w:instrText>建立好的三维地质模型表面更加光滑、模型更加精细</w:instrText>
      </w:r>
      <w:r w:rsidR="00F00D2C">
        <w:rPr>
          <w:rFonts w:ascii="Cambria Math" w:hAnsi="Cambria Math" w:hint="eastAsia"/>
        </w:rPr>
        <w:instrText>,</w:instrText>
      </w:r>
      <w:r w:rsidR="00F00D2C">
        <w:rPr>
          <w:rFonts w:ascii="Cambria Math" w:hAnsi="Cambria Math" w:hint="eastAsia"/>
        </w:rPr>
        <w:instrText>更加符合实际情况。</w:instrText>
      </w:r>
      <w:r w:rsidR="00F00D2C">
        <w:rPr>
          <w:rFonts w:ascii="Cambria Math" w:hAnsi="Cambria Math" w:hint="eastAsia"/>
        </w:rPr>
        <w:instrText>\n(3)</w:instrText>
      </w:r>
      <w:r w:rsidR="00F00D2C">
        <w:rPr>
          <w:rFonts w:ascii="Cambria Math" w:hAnsi="Cambria Math" w:hint="eastAsia"/>
        </w:rPr>
        <w:instrText>对比研究三维地质建模的建模方法和建模思路</w:instrText>
      </w:r>
      <w:r w:rsidR="00F00D2C">
        <w:rPr>
          <w:rFonts w:ascii="Cambria Math" w:hAnsi="Cambria Math" w:hint="eastAsia"/>
        </w:rPr>
        <w:instrText>,</w:instrText>
      </w:r>
      <w:r w:rsidR="00F00D2C">
        <w:rPr>
          <w:rFonts w:ascii="Cambria Math" w:hAnsi="Cambria Math" w:hint="eastAsia"/>
        </w:rPr>
        <w:instrText>选择利用</w:instrText>
      </w:r>
      <w:r w:rsidR="00F00D2C">
        <w:rPr>
          <w:rFonts w:ascii="Cambria Math" w:hAnsi="Cambria Math" w:hint="eastAsia"/>
        </w:rPr>
        <w:instrText>TIN-GTP</w:instrText>
      </w:r>
      <w:r w:rsidR="00F00D2C">
        <w:rPr>
          <w:rFonts w:ascii="Cambria Math" w:hAnsi="Cambria Math" w:hint="eastAsia"/>
        </w:rPr>
        <w:instrText>混合模型作为单个体元模型构建三维地质模型</w:instrText>
      </w:r>
      <w:r w:rsidR="00F00D2C">
        <w:rPr>
          <w:rFonts w:ascii="Cambria Math" w:hAnsi="Cambria Math" w:hint="eastAsia"/>
        </w:rPr>
        <w:instrText>,</w:instrText>
      </w:r>
      <w:r w:rsidR="00F00D2C">
        <w:rPr>
          <w:rFonts w:ascii="Cambria Math" w:hAnsi="Cambria Math" w:hint="eastAsia"/>
        </w:rPr>
        <w:instrText>利用平均绝对误差和均方根误差两个评估指标验证了三维地质模型的精度。并且设计和实现了三维地质模型可视化平台的开发</w:instrText>
      </w:r>
      <w:r w:rsidR="00F00D2C">
        <w:rPr>
          <w:rFonts w:ascii="Cambria Math" w:hAnsi="Cambria Math" w:hint="eastAsia"/>
        </w:rPr>
        <w:instrText>,</w:instrText>
      </w:r>
      <w:r w:rsidR="00F00D2C">
        <w:rPr>
          <w:rFonts w:ascii="Cambria Math" w:hAnsi="Cambria Math" w:hint="eastAsia"/>
        </w:rPr>
        <w:instrText>在三维空间场景中对三维地质建模结果进行了整体效果和模型功能的展示</w:instrText>
      </w:r>
      <w:r w:rsidR="00F00D2C">
        <w:rPr>
          <w:rFonts w:ascii="Cambria Math" w:hAnsi="Cambria Math" w:hint="eastAsia"/>
        </w:rPr>
        <w:instrText>,</w:instrText>
      </w:r>
      <w:r w:rsidR="00F00D2C">
        <w:rPr>
          <w:rFonts w:ascii="Cambria Math" w:hAnsi="Cambria Math" w:hint="eastAsia"/>
        </w:rPr>
        <w:instrText>描述了三维地质模型在任意位置面剖切、任意地层开挖等方面的应用功能。</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176/d.cnki.gnfyc.2024.000672\nmajor: </w:instrText>
      </w:r>
      <w:r w:rsidR="00F00D2C">
        <w:rPr>
          <w:rFonts w:ascii="Cambria Math" w:hAnsi="Cambria Math" w:hint="eastAsia"/>
        </w:rPr>
        <w:instrText>测绘工程</w:instrText>
      </w:r>
      <w:r w:rsidR="00F00D2C">
        <w:rPr>
          <w:rFonts w:ascii="Cambria Math" w:hAnsi="Cambria Math" w:hint="eastAsia"/>
        </w:rPr>
        <w:instrText xml:space="preserve">\ndownload: 163\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TEMP\nfilename: 1024676573.nh","number-of-pages":"78","publisher":"</w:instrText>
      </w:r>
      <w:r w:rsidR="00F00D2C">
        <w:rPr>
          <w:rFonts w:ascii="Cambria Math" w:hAnsi="Cambria Math" w:hint="eastAsia"/>
        </w:rPr>
        <w:instrText>江西理工大学</w:instrText>
      </w:r>
      <w:r w:rsidR="00F00D2C">
        <w:rPr>
          <w:rFonts w:ascii="Cambria Math" w:hAnsi="Cambria Math" w:hint="eastAsia"/>
        </w:rPr>
        <w:instrText>","source":"CNKI","title":"</w:instrText>
      </w:r>
      <w:r w:rsidR="00F00D2C">
        <w:rPr>
          <w:rFonts w:ascii="Cambria Math" w:hAnsi="Cambria Math" w:hint="eastAsia"/>
        </w:rPr>
        <w:instrText>集成多源数据的三维地质建模及应用研究</w:instrText>
      </w:r>
      <w:r w:rsidR="00F00D2C">
        <w:rPr>
          <w:rFonts w:ascii="Cambria Math" w:hAnsi="Cambria Math" w:hint="eastAsia"/>
        </w:rPr>
        <w:instrText>","URL":"https://doi.org/10.27176/d.cnki.gnfyc.2024.000672","author":[{"literal":"</w:instrText>
      </w:r>
      <w:r w:rsidR="00F00D2C">
        <w:rPr>
          <w:rFonts w:ascii="Cambria Math" w:hAnsi="Cambria Math" w:hint="eastAsia"/>
        </w:rPr>
        <w:instrText>李伟</w:instrText>
      </w:r>
      <w:r w:rsidR="00F00D2C">
        <w:rPr>
          <w:rFonts w:ascii="Cambria Math" w:hAnsi="Cambria Math" w:hint="eastAsia"/>
        </w:rPr>
        <w:instrText>"}],"contributor":[{"literal":"</w:instrText>
      </w:r>
      <w:r w:rsidR="00F00D2C">
        <w:rPr>
          <w:rFonts w:ascii="Cambria Math" w:hAnsi="Cambria Math" w:hint="eastAsia"/>
        </w:rPr>
        <w:instrText>陈优良</w:instrText>
      </w:r>
      <w:r w:rsidR="00F00D2C">
        <w:rPr>
          <w:rFonts w:ascii="Cambria Math" w:hAnsi="Cambria Math" w:hint="eastAsia"/>
        </w:rPr>
        <w:instrText>"}],"accessed":{"date-parts":[["2025",2,25]]}}},{"id":97,"uris":["http://zotero.org/users/local/8clMLtyf/items/C4EHTFCQ"],"itemData":{"id":97,"type":"thesis","abstract":"</w:instrText>
      </w:r>
      <w:r w:rsidR="00F00D2C">
        <w:rPr>
          <w:rFonts w:ascii="Cambria Math" w:hAnsi="Cambria Math" w:hint="eastAsia"/>
        </w:rPr>
        <w:instrText>矿产资源预测与评价逐渐进入基于</w:instrText>
      </w:r>
      <w:r w:rsidR="00F00D2C">
        <w:rPr>
          <w:rFonts w:ascii="Cambria Math" w:hAnsi="Cambria Math" w:hint="eastAsia"/>
        </w:rPr>
        <w:instrText>GIS</w:instrText>
      </w:r>
      <w:r w:rsidR="00F00D2C">
        <w:rPr>
          <w:rFonts w:ascii="Cambria Math" w:hAnsi="Cambria Math" w:hint="eastAsia"/>
        </w:rPr>
        <w:instrText>技术定量预测与评价的新阶段</w:instrText>
      </w:r>
      <w:r w:rsidR="00F00D2C">
        <w:rPr>
          <w:rFonts w:ascii="Cambria Math" w:hAnsi="Cambria Math" w:hint="eastAsia"/>
        </w:rPr>
        <w:instrText>,GIS</w:instrText>
      </w:r>
      <w:r w:rsidR="00F00D2C">
        <w:rPr>
          <w:rFonts w:ascii="Cambria Math" w:hAnsi="Cambria Math" w:hint="eastAsia"/>
        </w:rPr>
        <w:instrText>已成为矿产资源预测与评价定量化的核心技术。传统的二维</w:instrText>
      </w:r>
      <w:r w:rsidR="00F00D2C">
        <w:rPr>
          <w:rFonts w:ascii="Cambria Math" w:hAnsi="Cambria Math" w:hint="eastAsia"/>
        </w:rPr>
        <w:instrText>GIS</w:instrText>
      </w:r>
      <w:r w:rsidR="00F00D2C">
        <w:rPr>
          <w:rFonts w:ascii="Cambria Math" w:hAnsi="Cambria Math" w:hint="eastAsia"/>
        </w:rPr>
        <w:instrText>只能表达面上的信息</w:instrText>
      </w:r>
      <w:r w:rsidR="00F00D2C">
        <w:rPr>
          <w:rFonts w:ascii="Cambria Math" w:hAnsi="Cambria Math" w:hint="eastAsia"/>
        </w:rPr>
        <w:instrText>,</w:instrText>
      </w:r>
      <w:r w:rsidR="00F00D2C">
        <w:rPr>
          <w:rFonts w:ascii="Cambria Math" w:hAnsi="Cambria Math" w:hint="eastAsia"/>
        </w:rPr>
        <w:instrText>对于大比例尺下的隐伏矿体预测中矿床的三维空间信息往往不能很自然地表达与分析。三维</w:instrText>
      </w:r>
      <w:r w:rsidR="00F00D2C">
        <w:rPr>
          <w:rFonts w:ascii="Cambria Math" w:hAnsi="Cambria Math" w:hint="eastAsia"/>
        </w:rPr>
        <w:instrText>GIS</w:instrText>
      </w:r>
      <w:r w:rsidR="00F00D2C">
        <w:rPr>
          <w:rFonts w:ascii="Cambria Math" w:hAnsi="Cambria Math" w:hint="eastAsia"/>
        </w:rPr>
        <w:instrText>和三维地学建模系统的出现弥补了二维</w:instrText>
      </w:r>
      <w:r w:rsidR="00F00D2C">
        <w:rPr>
          <w:rFonts w:ascii="Cambria Math" w:hAnsi="Cambria Math" w:hint="eastAsia"/>
        </w:rPr>
        <w:instrText>GIS</w:instrText>
      </w:r>
      <w:r w:rsidR="00F00D2C">
        <w:rPr>
          <w:rFonts w:ascii="Cambria Math" w:hAnsi="Cambria Math" w:hint="eastAsia"/>
        </w:rPr>
        <w:instrText>的不足</w:instrText>
      </w:r>
      <w:r w:rsidR="00F00D2C">
        <w:rPr>
          <w:rFonts w:ascii="Cambria Math" w:hAnsi="Cambria Math" w:hint="eastAsia"/>
        </w:rPr>
        <w:instrText>,</w:instrText>
      </w:r>
      <w:r w:rsidR="00F00D2C">
        <w:rPr>
          <w:rFonts w:ascii="Cambria Math" w:hAnsi="Cambria Math" w:hint="eastAsia"/>
        </w:rPr>
        <w:instrText>使对地质对象进行真三维表达成为可能。然而在这种真三维空间数据环境下的矿产资源定量预测与评价过程中</w:instrText>
      </w:r>
      <w:r w:rsidR="00F00D2C">
        <w:rPr>
          <w:rFonts w:ascii="Cambria Math" w:hAnsi="Cambria Math" w:hint="eastAsia"/>
        </w:rPr>
        <w:instrText>,</w:instrText>
      </w:r>
      <w:r w:rsidR="00F00D2C">
        <w:rPr>
          <w:rFonts w:ascii="Cambria Math" w:hAnsi="Cambria Math" w:hint="eastAsia"/>
        </w:rPr>
        <w:instrText>需要有高效与稳健的三维地质建模和三维空间分析技术来支撑。</w:instrText>
      </w:r>
      <w:r w:rsidR="00F00D2C">
        <w:rPr>
          <w:rFonts w:ascii="Cambria Math" w:hAnsi="Cambria Math" w:hint="eastAsia"/>
        </w:rPr>
        <w:instrText>\n\n\n\t</w:instrText>
      </w:r>
      <w:r w:rsidR="00F00D2C">
        <w:rPr>
          <w:rFonts w:ascii="Cambria Math" w:hAnsi="Cambria Math" w:hint="eastAsia"/>
        </w:rPr>
        <w:instrText>论文首先对隐伏矿体预测中三维地质建模技术进行了研究</w:instrText>
      </w:r>
      <w:r w:rsidR="00F00D2C">
        <w:rPr>
          <w:rFonts w:ascii="Cambria Math" w:hAnsi="Cambria Math" w:hint="eastAsia"/>
        </w:rPr>
        <w:instrText>,</w:instrText>
      </w:r>
      <w:r w:rsidR="00F00D2C">
        <w:rPr>
          <w:rFonts w:ascii="Cambria Math" w:hAnsi="Cambria Math" w:hint="eastAsia"/>
        </w:rPr>
        <w:instrText>讨论了地质对象的空间数据表达</w:instrText>
      </w:r>
      <w:r w:rsidR="00F00D2C">
        <w:rPr>
          <w:rFonts w:ascii="Cambria Math" w:hAnsi="Cambria Math" w:hint="eastAsia"/>
        </w:rPr>
        <w:instrText>,</w:instrText>
      </w:r>
      <w:r w:rsidR="00F00D2C">
        <w:rPr>
          <w:rFonts w:ascii="Cambria Math" w:hAnsi="Cambria Math" w:hint="eastAsia"/>
        </w:rPr>
        <w:instrText>给出了一种通过表面建模建立地质体几何轮廓</w:instrText>
      </w:r>
      <w:r w:rsidR="00F00D2C">
        <w:rPr>
          <w:rFonts w:ascii="Cambria Math" w:hAnsi="Cambria Math" w:hint="eastAsia"/>
        </w:rPr>
        <w:instrText>,</w:instrText>
      </w:r>
      <w:r w:rsidR="00F00D2C">
        <w:rPr>
          <w:rFonts w:ascii="Cambria Math" w:hAnsi="Cambria Math" w:hint="eastAsia"/>
        </w:rPr>
        <w:instrText>由体素模型表达地质体</w:instrText>
      </w:r>
      <w:r w:rsidR="00F00D2C">
        <w:rPr>
          <w:rFonts w:ascii="Cambria Math" w:hAnsi="Cambria Math" w:hint="eastAsia"/>
        </w:rPr>
        <w:instrText>,</w:instrText>
      </w:r>
      <w:r w:rsidR="00F00D2C">
        <w:rPr>
          <w:rFonts w:ascii="Cambria Math" w:hAnsi="Cambria Math" w:hint="eastAsia"/>
        </w:rPr>
        <w:instrText>将体素模型以线性八叉树存储的解决方案。为了满足大规模地质体高分辨率下线性八叉树建模的需要</w:instrText>
      </w:r>
      <w:r w:rsidR="00F00D2C">
        <w:rPr>
          <w:rFonts w:ascii="Cambria Math" w:hAnsi="Cambria Math" w:hint="eastAsia"/>
        </w:rPr>
        <w:instrText>,</w:instrText>
      </w:r>
      <w:r w:rsidR="00F00D2C">
        <w:rPr>
          <w:rFonts w:ascii="Cambria Math" w:hAnsi="Cambria Math" w:hint="eastAsia"/>
        </w:rPr>
        <w:instrText>论文提出了一种硬件加速条件下的由面表示模型动态生成线性八叉树算法。算法利用深度缓存判断体元在实体内外</w:instrText>
      </w:r>
      <w:r w:rsidR="00F00D2C">
        <w:rPr>
          <w:rFonts w:ascii="Cambria Math" w:hAnsi="Cambria Math" w:hint="eastAsia"/>
        </w:rPr>
        <w:instrText>,</w:instrText>
      </w:r>
      <w:r w:rsidR="00F00D2C">
        <w:rPr>
          <w:rFonts w:ascii="Cambria Math" w:hAnsi="Cambria Math" w:hint="eastAsia"/>
        </w:rPr>
        <w:instrText>通过栈结构来存储八叉树分解的情况</w:instrText>
      </w:r>
      <w:r w:rsidR="00F00D2C">
        <w:rPr>
          <w:rFonts w:ascii="Cambria Math" w:hAnsi="Cambria Math" w:hint="eastAsia"/>
        </w:rPr>
        <w:instrText>,</w:instrText>
      </w:r>
      <w:r w:rsidR="00F00D2C">
        <w:rPr>
          <w:rFonts w:ascii="Cambria Math" w:hAnsi="Cambria Math" w:hint="eastAsia"/>
        </w:rPr>
        <w:instrText>在对栈的操作中输出编码</w:instrText>
      </w:r>
      <w:r w:rsidR="00F00D2C">
        <w:rPr>
          <w:rFonts w:ascii="Cambria Math" w:hAnsi="Cambria Math" w:hint="eastAsia"/>
        </w:rPr>
        <w:instrText>,</w:instrText>
      </w:r>
      <w:r w:rsidR="00F00D2C">
        <w:rPr>
          <w:rFonts w:ascii="Cambria Math" w:hAnsi="Cambria Math" w:hint="eastAsia"/>
        </w:rPr>
        <w:instrText>省去了结点的排序和压缩过程。进一步利用深度缓存中的信息</w:instrText>
      </w:r>
      <w:r w:rsidR="00F00D2C">
        <w:rPr>
          <w:rFonts w:ascii="Cambria Math" w:hAnsi="Cambria Math" w:hint="eastAsia"/>
        </w:rPr>
        <w:instrText>,</w:instrText>
      </w:r>
      <w:r w:rsidR="00F00D2C">
        <w:rPr>
          <w:rFonts w:ascii="Cambria Math" w:hAnsi="Cambria Math" w:hint="eastAsia"/>
        </w:rPr>
        <w:instrText>算法对实体进行了分块</w:instrText>
      </w:r>
      <w:r w:rsidR="00F00D2C">
        <w:rPr>
          <w:rFonts w:ascii="Cambria Math" w:hAnsi="Cambria Math" w:hint="eastAsia"/>
        </w:rPr>
        <w:instrText>,</w:instrText>
      </w:r>
      <w:r w:rsidR="00F00D2C">
        <w:rPr>
          <w:rFonts w:ascii="Cambria Math" w:hAnsi="Cambria Math" w:hint="eastAsia"/>
        </w:rPr>
        <w:instrText>并按分块构造线性八叉树达到加速效果。实验结果表明线性八叉树生成过程可以在高分辨率下快速地执行。</w:instrText>
      </w:r>
      <w:r w:rsidR="00F00D2C">
        <w:rPr>
          <w:rFonts w:ascii="Cambria Math" w:hAnsi="Cambria Math" w:hint="eastAsia"/>
        </w:rPr>
        <w:instrText>\n\n\n\t</w:instrText>
      </w:r>
      <w:r w:rsidR="00F00D2C">
        <w:rPr>
          <w:rFonts w:ascii="Cambria Math" w:hAnsi="Cambria Math" w:hint="eastAsia"/>
        </w:rPr>
        <w:instrText>为了满足地质控矿指标定量提取的需要</w:instrText>
      </w:r>
      <w:r w:rsidR="00F00D2C">
        <w:rPr>
          <w:rFonts w:ascii="Cambria Math" w:hAnsi="Cambria Math" w:hint="eastAsia"/>
        </w:rPr>
        <w:instrText>,</w:instrText>
      </w:r>
      <w:r w:rsidR="00F00D2C">
        <w:rPr>
          <w:rFonts w:ascii="Cambria Math" w:hAnsi="Cambria Math" w:hint="eastAsia"/>
        </w:rPr>
        <w:instrText>论文对隐伏矿体预测中基于体素模型的空间分析若干技术进行了研究。首先给出了一种适用于离散化三维地质空间的距离分析方法</w:instrText>
      </w:r>
      <w:r w:rsidR="00F00D2C">
        <w:rPr>
          <w:rFonts w:ascii="Cambria Math" w:hAnsi="Cambria Math" w:hint="eastAsia"/>
        </w:rPr>
        <w:instrText>,</w:instrText>
      </w:r>
      <w:r w:rsidR="00F00D2C">
        <w:rPr>
          <w:rFonts w:ascii="Cambria Math" w:hAnsi="Cambria Math" w:hint="eastAsia"/>
        </w:rPr>
        <w:instrText>该方法通过欧式距离变换生成欧式距离场进行量算。基于数学形态学滤波</w:instrText>
      </w:r>
      <w:r w:rsidR="00F00D2C">
        <w:rPr>
          <w:rFonts w:ascii="Cambria Math" w:hAnsi="Cambria Math" w:hint="eastAsia"/>
        </w:rPr>
        <w:instrText>,</w:instrText>
      </w:r>
      <w:r w:rsidR="00F00D2C">
        <w:rPr>
          <w:rFonts w:ascii="Cambria Math" w:hAnsi="Cambria Math" w:hint="eastAsia"/>
        </w:rPr>
        <w:instrText>论文提出了一种地质体趋势形态分析方法</w:instrText>
      </w:r>
      <w:r w:rsidR="00F00D2C">
        <w:rPr>
          <w:rFonts w:ascii="Cambria Math" w:hAnsi="Cambria Math" w:hint="eastAsia"/>
        </w:rPr>
        <w:instrText>;</w:instrText>
      </w:r>
      <w:r w:rsidR="00F00D2C">
        <w:rPr>
          <w:rFonts w:ascii="Cambria Math" w:hAnsi="Cambria Math" w:hint="eastAsia"/>
        </w:rPr>
        <w:instrText>论文利用欧式距离场与数学形态学对地质体形态起伏分析方法进行了研究</w:instrText>
      </w:r>
      <w:r w:rsidR="00F00D2C">
        <w:rPr>
          <w:rFonts w:ascii="Cambria Math" w:hAnsi="Cambria Math" w:hint="eastAsia"/>
        </w:rPr>
        <w:instrText>,</w:instrText>
      </w:r>
      <w:r w:rsidR="00F00D2C">
        <w:rPr>
          <w:rFonts w:ascii="Cambria Math" w:hAnsi="Cambria Math" w:hint="eastAsia"/>
        </w:rPr>
        <w:instrText>提出了一种对地质体形态起伏进行分级定量提取的方法。论文以数学形态学膨胀运算的原理生成空间实体的栅格缓冲体</w:instrText>
      </w:r>
      <w:r w:rsidR="00F00D2C">
        <w:rPr>
          <w:rFonts w:ascii="Cambria Math" w:hAnsi="Cambria Math" w:hint="eastAsia"/>
        </w:rPr>
        <w:instrText>,</w:instrText>
      </w:r>
      <w:r w:rsidR="00F00D2C">
        <w:rPr>
          <w:rFonts w:ascii="Cambria Math" w:hAnsi="Cambria Math" w:hint="eastAsia"/>
        </w:rPr>
        <w:instrText>提出了一种基于</w:instrText>
      </w:r>
      <w:r w:rsidR="00F00D2C">
        <w:rPr>
          <w:rFonts w:ascii="Cambria Math" w:hAnsi="Cambria Math" w:hint="eastAsia"/>
        </w:rPr>
        <w:instrText>GPU</w:instrText>
      </w:r>
      <w:r w:rsidR="00F00D2C">
        <w:rPr>
          <w:rFonts w:ascii="Cambria Math" w:hAnsi="Cambria Math" w:hint="eastAsia"/>
        </w:rPr>
        <w:instrText>的栅格缓冲体生成算法。基于这些空间分析方法</w:instrText>
      </w:r>
      <w:r w:rsidR="00F00D2C">
        <w:rPr>
          <w:rFonts w:ascii="Cambria Math" w:hAnsi="Cambria Math" w:hint="eastAsia"/>
        </w:rPr>
        <w:instrText>,</w:instrText>
      </w:r>
      <w:r w:rsidR="00F00D2C">
        <w:rPr>
          <w:rFonts w:ascii="Cambria Math" w:hAnsi="Cambria Math" w:hint="eastAsia"/>
        </w:rPr>
        <w:instrText>论文还对地质控矿作用模拟进行了研究</w:instrText>
      </w:r>
      <w:r w:rsidR="00F00D2C">
        <w:rPr>
          <w:rFonts w:ascii="Cambria Math" w:hAnsi="Cambria Math" w:hint="eastAsia"/>
        </w:rPr>
        <w:instrText>,</w:instrText>
      </w:r>
      <w:r w:rsidR="00F00D2C">
        <w:rPr>
          <w:rFonts w:ascii="Cambria Math" w:hAnsi="Cambria Math" w:hint="eastAsia"/>
        </w:rPr>
        <w:instrText>模拟了地质体控矿作用</w:instrText>
      </w:r>
      <w:r w:rsidR="00F00D2C">
        <w:rPr>
          <w:rFonts w:ascii="Cambria Math" w:hAnsi="Cambria Math" w:hint="eastAsia"/>
        </w:rPr>
        <w:instrText>,</w:instrText>
      </w:r>
      <w:r w:rsidR="00F00D2C">
        <w:rPr>
          <w:rFonts w:ascii="Cambria Math" w:hAnsi="Cambria Math" w:hint="eastAsia"/>
        </w:rPr>
        <w:instrText>岩体</w:instrText>
      </w:r>
      <w:r w:rsidR="00F00D2C">
        <w:rPr>
          <w:rFonts w:ascii="Cambria Math" w:hAnsi="Cambria Math" w:hint="eastAsia"/>
        </w:rPr>
        <w:instrText>-</w:instrText>
      </w:r>
      <w:r w:rsidR="00F00D2C">
        <w:rPr>
          <w:rFonts w:ascii="Cambria Math" w:hAnsi="Cambria Math" w:hint="eastAsia"/>
        </w:rPr>
        <w:instrText>围岩理想接触带控矿作用和接触面间倾角。</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地图学与地理信息系统</w:instrText>
      </w:r>
      <w:r w:rsidR="00F00D2C">
        <w:rPr>
          <w:rFonts w:ascii="Cambria Math" w:hAnsi="Cambria Math" w:hint="eastAsia"/>
        </w:rPr>
        <w:instrText xml:space="preserve">\nfoundation: </w:instrText>
      </w:r>
      <w:r w:rsidR="00F00D2C">
        <w:rPr>
          <w:rFonts w:ascii="Cambria Math" w:hAnsi="Cambria Math" w:hint="eastAsia"/>
        </w:rPr>
        <w:instrText>“十一五”科技支撑计划</w:instrText>
      </w:r>
      <w:r w:rsidR="00F00D2C">
        <w:rPr>
          <w:rFonts w:ascii="Cambria Math" w:hAnsi="Cambria Math" w:hint="eastAsia"/>
        </w:rPr>
        <w:instrText>;973</w:instrText>
      </w:r>
      <w:r w:rsidR="00F00D2C">
        <w:rPr>
          <w:rFonts w:ascii="Cambria Math" w:hAnsi="Cambria Math" w:hint="eastAsia"/>
        </w:rPr>
        <w:instrText>计划</w:instrText>
      </w:r>
      <w:r w:rsidR="00F00D2C">
        <w:rPr>
          <w:rFonts w:ascii="Cambria Math" w:hAnsi="Cambria Math" w:hint="eastAsia"/>
        </w:rPr>
        <w:instrText>;</w:instrText>
      </w:r>
      <w:r w:rsidR="00F00D2C">
        <w:rPr>
          <w:rFonts w:ascii="Cambria Math" w:hAnsi="Cambria Math" w:hint="eastAsia"/>
        </w:rPr>
        <w:instrText>；</w:instrText>
      </w:r>
      <w:r w:rsidR="00F00D2C">
        <w:rPr>
          <w:rFonts w:ascii="Cambria Math" w:hAnsi="Cambria Math" w:hint="eastAsia"/>
        </w:rPr>
        <w:instrText xml:space="preserve">\ndownload: 635\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09\nfilename: 2008165201.nh","number-of-pages":"100","publisher":"</w:instrText>
      </w:r>
      <w:r w:rsidR="00F00D2C">
        <w:rPr>
          <w:rFonts w:ascii="Cambria Math" w:hAnsi="Cambria Math" w:hint="eastAsia"/>
        </w:rPr>
        <w:instrText>中南大学</w:instrText>
      </w:r>
      <w:r w:rsidR="00F00D2C">
        <w:rPr>
          <w:rFonts w:ascii="Cambria Math" w:hAnsi="Cambria Math" w:hint="eastAsia"/>
        </w:rPr>
        <w:instrText>","source":"CNKI","title":"</w:instrText>
      </w:r>
      <w:r w:rsidR="00F00D2C">
        <w:rPr>
          <w:rFonts w:ascii="Cambria Math" w:hAnsi="Cambria Math" w:hint="eastAsia"/>
        </w:rPr>
        <w:instrText>面向隐伏矿体预测的三维地质建模与空间分析若干技术研究</w:instrText>
      </w:r>
      <w:r w:rsidR="00F00D2C">
        <w:rPr>
          <w:rFonts w:ascii="Cambria Math" w:hAnsi="Cambria Math" w:hint="eastAsia"/>
        </w:rPr>
        <w:instrText>","URL":"https://kns.cnki.net/KCMS/detail/detail.aspx?dbcode=CMFD&amp;dbname=CMFD2009&amp;filename=2008165201.nh","author":[{"literal":"</w:instrText>
      </w:r>
      <w:r w:rsidR="00F00D2C">
        <w:rPr>
          <w:rFonts w:ascii="Cambria Math" w:hAnsi="Cambria Math" w:hint="eastAsia"/>
        </w:rPr>
        <w:instrText>邓浩</w:instrText>
      </w:r>
      <w:r w:rsidR="00F00D2C">
        <w:rPr>
          <w:rFonts w:ascii="Cambria Math" w:hAnsi="Cambria Math" w:hint="eastAsia"/>
        </w:rPr>
        <w:instrText>"}],"contributor":[{"literal":"</w:instrText>
      </w:r>
      <w:r w:rsidR="00F00D2C">
        <w:rPr>
          <w:rFonts w:ascii="Cambria Math" w:hAnsi="Cambria Math" w:hint="eastAsia"/>
        </w:rPr>
        <w:instrText>毛先成</w:instrText>
      </w:r>
      <w:r w:rsidR="00F00D2C">
        <w:rPr>
          <w:rFonts w:ascii="Cambria Math" w:hAnsi="Cambria Math" w:hint="eastAsia"/>
        </w:rPr>
        <w:instrText>"}],"accessed":{"date-parts":[["2025",2,25]]},"issued":{"date-parts":[["2009"]]}}},{"id":96,"uris":["http://zotero.org/users/local/8clMLtyf/items/NBP9QMAR"],"itemData":{"id":96,"type":"thesis","abstract":"</w:instrText>
      </w:r>
      <w:r w:rsidR="00F00D2C">
        <w:rPr>
          <w:rFonts w:ascii="Cambria Math" w:hAnsi="Cambria Math" w:hint="eastAsia"/>
        </w:rPr>
        <w:instrText>随着三维地质建模技术和计算机图形分析技术的飞速发展</w:instrText>
      </w:r>
      <w:r w:rsidR="00F00D2C">
        <w:rPr>
          <w:rFonts w:ascii="Cambria Math" w:hAnsi="Cambria Math" w:hint="eastAsia"/>
        </w:rPr>
        <w:instrText>,</w:instrText>
      </w:r>
      <w:r w:rsidR="00F00D2C">
        <w:rPr>
          <w:rFonts w:ascii="Cambria Math" w:hAnsi="Cambria Math" w:hint="eastAsia"/>
        </w:rPr>
        <w:instrText>如何更好地将图形分析技术应用到三维地质建模中</w:instrText>
      </w:r>
      <w:r w:rsidR="00F00D2C">
        <w:rPr>
          <w:rFonts w:ascii="Cambria Math" w:hAnsi="Cambria Math" w:hint="eastAsia"/>
        </w:rPr>
        <w:instrText>,</w:instrText>
      </w:r>
      <w:r w:rsidR="00F00D2C">
        <w:rPr>
          <w:rFonts w:ascii="Cambria Math" w:hAnsi="Cambria Math" w:hint="eastAsia"/>
        </w:rPr>
        <w:instrText>从而更大程度地发挥三维地质建模技术在矿产及油气资源的描述和评价中的作用</w:instrText>
      </w:r>
      <w:r w:rsidR="00F00D2C">
        <w:rPr>
          <w:rFonts w:ascii="Cambria Math" w:hAnsi="Cambria Math" w:hint="eastAsia"/>
        </w:rPr>
        <w:instrText>,</w:instrText>
      </w:r>
      <w:r w:rsidR="00F00D2C">
        <w:rPr>
          <w:rFonts w:ascii="Cambria Math" w:hAnsi="Cambria Math" w:hint="eastAsia"/>
        </w:rPr>
        <w:instrText>是个值得研究的问题。在三维地质建模中</w:instrText>
      </w:r>
      <w:r w:rsidR="00F00D2C">
        <w:rPr>
          <w:rFonts w:ascii="Cambria Math" w:hAnsi="Cambria Math" w:hint="eastAsia"/>
        </w:rPr>
        <w:instrText>,\n\n\n\t</w:instrText>
      </w:r>
      <w:r w:rsidR="00F00D2C">
        <w:rPr>
          <w:rFonts w:ascii="Cambria Math" w:hAnsi="Cambria Math" w:hint="eastAsia"/>
        </w:rPr>
        <w:instrText>常常会遇到下面三个问题</w:instrText>
      </w:r>
      <w:r w:rsidR="00F00D2C">
        <w:rPr>
          <w:rFonts w:ascii="Cambria Math" w:hAnsi="Cambria Math" w:hint="eastAsia"/>
        </w:rPr>
        <w:instrText>:\n\n\n\t1.</w:instrText>
      </w:r>
      <w:r w:rsidR="00F00D2C">
        <w:rPr>
          <w:rFonts w:ascii="Cambria Math" w:hAnsi="Cambria Math" w:hint="eastAsia"/>
        </w:rPr>
        <w:instrText>如何快速地获取描述地质体模型内部地质结构的剖面图</w:instrText>
      </w:r>
      <w:r w:rsidR="00F00D2C">
        <w:rPr>
          <w:rFonts w:ascii="Cambria Math" w:hAnsi="Cambria Math" w:hint="eastAsia"/>
        </w:rPr>
        <w:instrText>?\n\n\n\t2.</w:instrText>
      </w:r>
      <w:r w:rsidR="00F00D2C">
        <w:rPr>
          <w:rFonts w:ascii="Cambria Math" w:hAnsi="Cambria Math" w:hint="eastAsia"/>
        </w:rPr>
        <w:instrText>如何合理地避免建模软件人机交互中地质体间发生碰撞的情况</w:instrText>
      </w:r>
      <w:r w:rsidR="00F00D2C">
        <w:rPr>
          <w:rFonts w:ascii="Cambria Math" w:hAnsi="Cambria Math" w:hint="eastAsia"/>
        </w:rPr>
        <w:instrText>?\n\n\n\t3.</w:instrText>
      </w:r>
      <w:r w:rsidR="00F00D2C">
        <w:rPr>
          <w:rFonts w:ascii="Cambria Math" w:hAnsi="Cambria Math" w:hint="eastAsia"/>
        </w:rPr>
        <w:instrText>如何准确地完成建模软件中用户对地质模型感兴趣部分的选取</w:instrText>
      </w:r>
      <w:r w:rsidR="00F00D2C">
        <w:rPr>
          <w:rFonts w:ascii="Cambria Math" w:hAnsi="Cambria Math" w:hint="eastAsia"/>
        </w:rPr>
        <w:instrText>?\n\n\n\t</w:instrText>
      </w:r>
      <w:r w:rsidR="00F00D2C">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F00D2C">
        <w:rPr>
          <w:rFonts w:ascii="Cambria Math" w:hAnsi="Cambria Math" w:hint="eastAsia"/>
        </w:rPr>
        <w:instrText>,</w:instrText>
      </w:r>
      <w:r w:rsidR="00F00D2C">
        <w:rPr>
          <w:rFonts w:ascii="Cambria Math" w:hAnsi="Cambria Math" w:hint="eastAsia"/>
        </w:rPr>
        <w:instrText>采用几何多面体逼近各种形态的地质体</w:instrText>
      </w:r>
      <w:r w:rsidR="00F00D2C">
        <w:rPr>
          <w:rFonts w:ascii="Cambria Math" w:hAnsi="Cambria Math" w:hint="eastAsia"/>
        </w:rPr>
        <w:instrText>,</w:instrText>
      </w:r>
      <w:r w:rsidR="00F00D2C">
        <w:rPr>
          <w:rFonts w:ascii="Cambria Math" w:hAnsi="Cambria Math" w:hint="eastAsia"/>
        </w:rPr>
        <w:instrText>分别提出了针对多面体</w:instrText>
      </w:r>
      <w:r w:rsidR="00F00D2C">
        <w:rPr>
          <w:rFonts w:ascii="Cambria Math" w:hAnsi="Cambria Math" w:hint="eastAsia"/>
        </w:rPr>
        <w:instrText>(</w:instrText>
      </w:r>
      <w:r w:rsidR="00F00D2C">
        <w:rPr>
          <w:rFonts w:ascii="Cambria Math" w:hAnsi="Cambria Math" w:hint="eastAsia"/>
        </w:rPr>
        <w:instrText>包括凹多面体</w:instrText>
      </w:r>
      <w:r w:rsidR="00F00D2C">
        <w:rPr>
          <w:rFonts w:ascii="Cambria Math" w:hAnsi="Cambria Math" w:hint="eastAsia"/>
        </w:rPr>
        <w:instrText>)</w:instrText>
      </w:r>
      <w:r w:rsidR="00F00D2C">
        <w:rPr>
          <w:rFonts w:ascii="Cambria Math" w:hAnsi="Cambria Math" w:hint="eastAsia"/>
        </w:rPr>
        <w:instrText>模型的三个图形算法</w:instrText>
      </w:r>
      <w:r w:rsidR="00F00D2C">
        <w:rPr>
          <w:rFonts w:ascii="Cambria Math" w:hAnsi="Cambria Math" w:hint="eastAsia"/>
        </w:rPr>
        <w:instrText>:\n\n\n\t1.</w:instrText>
      </w:r>
      <w:r w:rsidR="00F00D2C">
        <w:rPr>
          <w:rFonts w:ascii="Cambria Math" w:hAnsi="Cambria Math" w:hint="eastAsia"/>
        </w:rPr>
        <w:instrText>基于面相交的多面体剖切算法实现了对任意多面体模型剖面的快速截取</w:instrText>
      </w:r>
      <w:r w:rsidR="00F00D2C">
        <w:rPr>
          <w:rFonts w:ascii="Cambria Math" w:hAnsi="Cambria Math" w:hint="eastAsia"/>
        </w:rPr>
        <w:instrText>,</w:instrText>
      </w:r>
      <w:r w:rsidR="00F00D2C">
        <w:rPr>
          <w:rFonts w:ascii="Cambria Math" w:hAnsi="Cambria Math" w:hint="eastAsia"/>
        </w:rPr>
        <w:instrText>算法通过将剖切面分别与多面体的面逐一进行求交</w:instrText>
      </w:r>
      <w:r w:rsidR="00F00D2C">
        <w:rPr>
          <w:rFonts w:ascii="Cambria Math" w:hAnsi="Cambria Math" w:hint="eastAsia"/>
        </w:rPr>
        <w:instrText>,</w:instrText>
      </w:r>
      <w:r w:rsidR="00F00D2C">
        <w:rPr>
          <w:rFonts w:ascii="Cambria Math" w:hAnsi="Cambria Math" w:hint="eastAsia"/>
        </w:rPr>
        <w:instrText>并将相交部分进行追踪排序从而得到完整的剖面图</w:instrText>
      </w:r>
      <w:r w:rsidR="00F00D2C">
        <w:rPr>
          <w:rFonts w:ascii="Cambria Math" w:hAnsi="Cambria Math" w:hint="eastAsia"/>
        </w:rPr>
        <w:instrText>;\n\n\n\t2.</w:instrText>
      </w:r>
      <w:r w:rsidR="00F00D2C">
        <w:rPr>
          <w:rFonts w:ascii="Cambria Math" w:hAnsi="Cambria Math" w:hint="eastAsia"/>
        </w:rPr>
        <w:instrText>基于面相交和点体位置关系判断的多面体碰撞检测算法实现了两个三维多面体是否发生碰撞的检测</w:instrText>
      </w:r>
      <w:r w:rsidR="00F00D2C">
        <w:rPr>
          <w:rFonts w:ascii="Cambria Math" w:hAnsi="Cambria Math" w:hint="eastAsia"/>
        </w:rPr>
        <w:instrText>,</w:instrText>
      </w:r>
      <w:r w:rsidR="00F00D2C">
        <w:rPr>
          <w:rFonts w:ascii="Cambria Math" w:hAnsi="Cambria Math" w:hint="eastAsia"/>
        </w:rPr>
        <w:instrText>算法通过判断空间中多面体的面是否相交来推断多面体是否发生相交</w:instrText>
      </w:r>
      <w:r w:rsidR="00F00D2C">
        <w:rPr>
          <w:rFonts w:ascii="Cambria Math" w:hAnsi="Cambria Math" w:hint="eastAsia"/>
        </w:rPr>
        <w:instrText>,</w:instrText>
      </w:r>
      <w:r w:rsidR="00F00D2C">
        <w:rPr>
          <w:rFonts w:ascii="Cambria Math" w:hAnsi="Cambria Math" w:hint="eastAsia"/>
        </w:rPr>
        <w:instrText>对于不相交的两个多面体</w:instrText>
      </w:r>
      <w:r w:rsidR="00F00D2C">
        <w:rPr>
          <w:rFonts w:ascii="Cambria Math" w:hAnsi="Cambria Math" w:hint="eastAsia"/>
        </w:rPr>
        <w:instrText>,</w:instrText>
      </w:r>
      <w:r w:rsidR="00F00D2C">
        <w:rPr>
          <w:rFonts w:ascii="Cambria Math" w:hAnsi="Cambria Math" w:hint="eastAsia"/>
        </w:rPr>
        <w:instrText>通过判断空间中点与多面体的位置关系来推断两个多面体是否有包含和被包含关系</w:instrText>
      </w:r>
      <w:r w:rsidR="00F00D2C">
        <w:rPr>
          <w:rFonts w:ascii="Cambria Math" w:hAnsi="Cambria Math" w:hint="eastAsia"/>
        </w:rPr>
        <w:instrText>,</w:instrText>
      </w:r>
      <w:r w:rsidR="00F00D2C">
        <w:rPr>
          <w:rFonts w:ascii="Cambria Math" w:hAnsi="Cambria Math" w:hint="eastAsia"/>
        </w:rPr>
        <w:instrText>从而完成碰撞情况的检测</w:instrText>
      </w:r>
      <w:r w:rsidR="00F00D2C">
        <w:rPr>
          <w:rFonts w:ascii="Cambria Math" w:hAnsi="Cambria Math" w:hint="eastAsia"/>
        </w:rPr>
        <w:instrText>;\n\n\n\t3.</w:instrText>
      </w:r>
      <w:r w:rsidR="00F00D2C">
        <w:rPr>
          <w:rFonts w:ascii="Cambria Math" w:hAnsi="Cambria Math" w:hint="eastAsia"/>
        </w:rPr>
        <w:instrText>基于三角面多面体的三维裁剪算法实现了凸多面体窗口对任意三角面多面体的部分选取</w:instrText>
      </w:r>
      <w:r w:rsidR="00F00D2C">
        <w:rPr>
          <w:rFonts w:ascii="Cambria Math" w:hAnsi="Cambria Math" w:hint="eastAsia"/>
        </w:rPr>
        <w:instrText>,</w:instrText>
      </w:r>
      <w:r w:rsidR="00F00D2C">
        <w:rPr>
          <w:rFonts w:ascii="Cambria Math" w:hAnsi="Cambria Math" w:hint="eastAsia"/>
        </w:rPr>
        <w:instrText>算法通过逐一用多面体窗口的边界面去裁剪被裁剪多面体</w:instrText>
      </w:r>
      <w:r w:rsidR="00F00D2C">
        <w:rPr>
          <w:rFonts w:ascii="Cambria Math" w:hAnsi="Cambria Math" w:hint="eastAsia"/>
        </w:rPr>
        <w:instrText>,</w:instrText>
      </w:r>
      <w:r w:rsidR="00F00D2C">
        <w:rPr>
          <w:rFonts w:ascii="Cambria Math" w:hAnsi="Cambria Math" w:hint="eastAsia"/>
        </w:rPr>
        <w:instrText>将每次裁剪的结果多面体按照三角面形式保存进入下一次面裁剪</w:instrText>
      </w:r>
      <w:r w:rsidR="00F00D2C">
        <w:rPr>
          <w:rFonts w:ascii="Cambria Math" w:hAnsi="Cambria Math" w:hint="eastAsia"/>
        </w:rPr>
        <w:instrText>,</w:instrText>
      </w:r>
      <w:r w:rsidR="00F00D2C">
        <w:rPr>
          <w:rFonts w:ascii="Cambria Math" w:hAnsi="Cambria Math" w:hint="eastAsia"/>
        </w:rPr>
        <w:instrText>直到窗口的所有面都完成裁剪为止。</w:instrText>
      </w:r>
      <w:r w:rsidR="00F00D2C">
        <w:rPr>
          <w:rFonts w:ascii="Cambria Math" w:hAnsi="Cambria Math" w:hint="eastAsia"/>
        </w:rPr>
        <w:instrText>\n\n\n\t</w:instrText>
      </w:r>
      <w:r w:rsidR="00F00D2C">
        <w:rPr>
          <w:rFonts w:ascii="Cambria Math" w:hAnsi="Cambria Math" w:hint="eastAsia"/>
        </w:rPr>
        <w:instrText>以上算法已经编程实现</w:instrText>
      </w:r>
      <w:r w:rsidR="00F00D2C">
        <w:rPr>
          <w:rFonts w:ascii="Cambria Math" w:hAnsi="Cambria Math" w:hint="eastAsia"/>
        </w:rPr>
        <w:instrText>,</w:instrText>
      </w:r>
      <w:r w:rsidR="00F00D2C">
        <w:rPr>
          <w:rFonts w:ascii="Cambria Math" w:hAnsi="Cambria Math" w:hint="eastAsia"/>
        </w:rPr>
        <w:instrText>并且用实例证明了算法的正确性和有效性。</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322\nalbum: </w:instrText>
      </w:r>
      <w:r w:rsidR="00F00D2C">
        <w:rPr>
          <w:rFonts w:ascii="Cambria Math" w:hAnsi="Cambria Math" w:hint="eastAsia"/>
        </w:rPr>
        <w:instrText>信息科技</w:instrText>
      </w:r>
      <w:r w:rsidR="00F00D2C">
        <w:rPr>
          <w:rFonts w:ascii="Cambria Math" w:hAnsi="Cambria Math" w:hint="eastAsia"/>
        </w:rPr>
        <w:instrText>\nCLC: TP391.41\ndbcode: CMFD\ndbname: CMFD2011\nfilename: 1011077993.nh","number-of-pages":"66","publisher":"</w:instrText>
      </w:r>
      <w:r w:rsidR="00F00D2C">
        <w:rPr>
          <w:rFonts w:ascii="Cambria Math" w:hAnsi="Cambria Math" w:hint="eastAsia"/>
        </w:rPr>
        <w:instrText>中国地质大学（北京）</w:instrText>
      </w:r>
      <w:r w:rsidR="00F00D2C">
        <w:rPr>
          <w:rFonts w:ascii="Cambria Math" w:hAnsi="Cambria Math" w:hint="eastAsia"/>
        </w:rPr>
        <w:instrText>","source":"CNKI","title":"</w:instrText>
      </w:r>
      <w:r w:rsidR="00F00D2C">
        <w:rPr>
          <w:rFonts w:ascii="Cambria Math" w:hAnsi="Cambria Math" w:hint="eastAsia"/>
        </w:rPr>
        <w:instrText>三维地质建模中几何形体分析技术的几个算法研究</w:instrText>
      </w:r>
      <w:r w:rsidR="00F00D2C">
        <w:rPr>
          <w:rFonts w:ascii="Cambria Math" w:hAnsi="Cambria Math" w:hint="eastAsia"/>
        </w:rPr>
        <w:instrText>","URL":"https://kns.cnki.net/KCMS/detail/detail.aspx?dbcode=CMFD&amp;dbname=CMFD2011&amp;filename=1011077993.nh","author":[{"literal":"</w:instrText>
      </w:r>
      <w:r w:rsidR="00F00D2C">
        <w:rPr>
          <w:rFonts w:ascii="Cambria Math" w:hAnsi="Cambria Math" w:hint="eastAsia"/>
        </w:rPr>
        <w:instrText>汤东阳</w:instrText>
      </w:r>
      <w:r w:rsidR="00F00D2C">
        <w:rPr>
          <w:rFonts w:ascii="Cambria Math" w:hAnsi="Cambria Math" w:hint="eastAsia"/>
        </w:rPr>
        <w:instrText>"}],"contributor":[{"literal":"</w:instrText>
      </w:r>
      <w:r w:rsidR="00F00D2C">
        <w:rPr>
          <w:rFonts w:ascii="Cambria Math" w:hAnsi="Cambria Math" w:hint="eastAsia"/>
        </w:rPr>
        <w:instrText>姚长利</w:instrText>
      </w:r>
      <w:r w:rsidR="00F00D2C">
        <w:rPr>
          <w:rFonts w:ascii="Cambria Math" w:hAnsi="Cambria Math" w:hint="eastAsia"/>
        </w:rPr>
        <w:instrText>"},{"literal":"</w:instrText>
      </w:r>
      <w:r w:rsidR="00F00D2C">
        <w:rPr>
          <w:rFonts w:ascii="Cambria Math" w:hAnsi="Cambria Math" w:hint="eastAsia"/>
        </w:rPr>
        <w:instrText>薛典军</w:instrText>
      </w:r>
      <w:r w:rsidR="00F00D2C">
        <w:rPr>
          <w:rFonts w:ascii="Cambria Math" w:hAnsi="Cambria Math" w:hint="eastAsia"/>
        </w:rPr>
        <w:instrText>"}],"accessed":{"date-parts":[["2025",2,25]]},"issued":{"date-parts":[["2011"]]}}},{"id":101,"uris":["http://zotero.org/users/local/8clMLtyf/items/BBTSR73E"],"itemData":{"id":101,"type":"webpage","title":"</w:instrText>
      </w:r>
      <w:r w:rsidR="00F00D2C">
        <w:rPr>
          <w:rFonts w:ascii="Cambria Math" w:hAnsi="Cambria Math" w:hint="eastAsia"/>
        </w:rPr>
        <w:instrText>三维地质建模中几何形体碰撞检测的图形分析技术</w:instrText>
      </w:r>
      <w:r w:rsidR="00F00D2C">
        <w:rPr>
          <w:rFonts w:ascii="Cambria Math" w:hAnsi="Cambria Math" w:hint="eastAsia"/>
        </w:rPr>
        <w:instrText xml:space="preserve"> - </w:instrText>
      </w:r>
      <w:r w:rsidR="00F00D2C">
        <w:rPr>
          <w:rFonts w:ascii="Cambria Math" w:hAnsi="Cambria Math" w:hint="eastAsia"/>
        </w:rPr>
        <w:instrText>中国知网</w:instrText>
      </w:r>
      <w:r w:rsidR="00F00D2C">
        <w:rPr>
          <w:rFonts w:ascii="Cambria Math" w:hAnsi="Cambria Math" w:hint="eastAsia"/>
        </w:rPr>
        <w:instrText>","URL":"https://kns-cnki-net-s.vpn.cumtb.edu.cn:8118/kcms2/article/abstract?v=nKttgsEmyDdne09A9PGctGEY1PkLxTpyCXln7fc-P5Jejcu_xoPJg3x5OohOjfr2lH1i1y-hCqF</w:instrText>
      </w:r>
      <w:r w:rsidR="00F00D2C">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67-71]</w:t>
      </w:r>
      <w:r w:rsidR="00350AEE">
        <w:rPr>
          <w:rFonts w:ascii="Cambria Math" w:hAnsi="Cambria Math"/>
        </w:rPr>
        <w:fldChar w:fldCharType="end"/>
      </w:r>
      <w:r w:rsidR="00350AEE">
        <w:rPr>
          <w:rFonts w:ascii="Cambria Math" w:hAnsi="Cambria Math" w:hint="eastAsia"/>
        </w:rPr>
        <w:t>，</w:t>
      </w:r>
      <w:r w:rsidR="00350AEE" w:rsidRPr="00426F7F">
        <w:rPr>
          <w:rFonts w:ascii="Times New Roman" w:hAnsi="Times New Roman" w:cs="Times New Roman" w:hint="eastAsia"/>
          <w:kern w:val="2"/>
        </w:rPr>
        <w:t>本研究在此处</w:t>
      </w:r>
      <w:r w:rsidRPr="00426F7F">
        <w:rPr>
          <w:rFonts w:ascii="Times New Roman" w:hAnsi="Times New Roman" w:cs="Times New Roman"/>
          <w:kern w:val="2"/>
        </w:rPr>
        <w:t>用于确定模型的范围及纹理坐标的归一化映射。在纹理</w:t>
      </w:r>
      <w:r w:rsidRPr="00426F7F">
        <w:rPr>
          <w:rFonts w:ascii="Times New Roman" w:hAnsi="Times New Roman" w:cs="Times New Roman"/>
          <w:kern w:val="2"/>
        </w:rPr>
        <w:t>UV</w:t>
      </w:r>
      <w:r w:rsidRPr="00426F7F">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2"/>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包围盒</w:t>
      </w:r>
      <w:r w:rsidR="00966E7F" w:rsidRPr="00426F7F">
        <w:rPr>
          <w:rFonts w:ascii="Times New Roman" w:hAnsi="Times New Roman" w:cs="Times New Roman" w:hint="eastAsia"/>
          <w:kern w:val="2"/>
        </w:rPr>
        <w:t>范围由从数据集中分别查找</w:t>
      </w:r>
      <w:r w:rsidR="00966E7F" w:rsidRPr="00426F7F">
        <w:rPr>
          <w:rFonts w:ascii="Times New Roman" w:hAnsi="Times New Roman" w:cs="Times New Roman" w:hint="eastAsia"/>
          <w:kern w:val="2"/>
        </w:rPr>
        <w:t>x</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y</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z</w:t>
      </w:r>
      <w:r w:rsidR="00966E7F" w:rsidRPr="00426F7F">
        <w:rPr>
          <w:rFonts w:ascii="Times New Roman" w:hAnsi="Times New Roman" w:cs="Times New Roman" w:hint="eastAsia"/>
          <w:kern w:val="2"/>
        </w:rPr>
        <w:t>三个坐标的最大值和最小值进行定义</w:t>
      </w:r>
      <w:r w:rsidR="00CE0340" w:rsidRPr="00426F7F">
        <w:rPr>
          <w:rFonts w:ascii="Times New Roman" w:hAnsi="Times New Roman" w:cs="Times New Roman"/>
          <w:kern w:val="2"/>
        </w:rPr>
        <w:t>(</w:t>
      </w:r>
      <w:r w:rsidR="00CE0340" w:rsidRPr="00426F7F">
        <w:rPr>
          <w:rFonts w:ascii="Times New Roman" w:hAnsi="Times New Roman" w:cs="Times New Roman" w:hint="eastAsia"/>
          <w:kern w:val="2"/>
        </w:rPr>
        <w:t>图</w:t>
      </w:r>
      <w:r w:rsidR="00CE0340" w:rsidRPr="00426F7F">
        <w:rPr>
          <w:rFonts w:ascii="Times New Roman" w:hAnsi="Times New Roman" w:cs="Times New Roman" w:hint="eastAsia"/>
          <w:kern w:val="2"/>
        </w:rPr>
        <w:t>3.</w:t>
      </w:r>
      <w:r w:rsidR="00B35624" w:rsidRPr="00426F7F">
        <w:rPr>
          <w:rFonts w:ascii="Times New Roman" w:hAnsi="Times New Roman" w:cs="Times New Roman" w:hint="eastAsia"/>
          <w:kern w:val="2"/>
        </w:rPr>
        <w:t>5</w:t>
      </w:r>
      <w:r w:rsidR="00CE0340" w:rsidRPr="00426F7F">
        <w:rPr>
          <w:rFonts w:ascii="Times New Roman" w:hAnsi="Times New Roman" w:cs="Times New Roman"/>
          <w:kern w:val="2"/>
        </w:rPr>
        <w:t>)</w:t>
      </w:r>
      <w:r w:rsidR="00966E7F" w:rsidRPr="00426F7F">
        <w:rPr>
          <w:rFonts w:ascii="Times New Roman" w:hAnsi="Times New Roman" w:cs="Times New Roman" w:hint="eastAsia"/>
          <w:kern w:val="2"/>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对于</w:t>
      </w:r>
      <w:r w:rsidR="00242ED5" w:rsidRPr="00426F7F">
        <w:rPr>
          <w:rFonts w:ascii="Times New Roman" w:hAnsi="Times New Roman" w:cs="Times New Roman" w:hint="eastAsia"/>
          <w:kern w:val="2"/>
        </w:rPr>
        <w:t>单个模型</w:t>
      </w:r>
      <w:r w:rsidRPr="00426F7F">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426F7F">
        <w:rPr>
          <w:rFonts w:ascii="Times New Roman" w:hAnsi="Times New Roman" w:cs="Times New Roman"/>
          <w:kern w:val="2"/>
        </w:rPr>
        <w:t>，包围盒</w:t>
      </w:r>
      <w:r w:rsidR="00B14416" w:rsidRPr="00426F7F">
        <w:rPr>
          <w:rFonts w:ascii="Times New Roman" w:hAnsi="Times New Roman" w:cs="Times New Roman" w:hint="eastAsia"/>
          <w:kern w:val="2"/>
        </w:rPr>
        <w:t>通过公式（</w:t>
      </w:r>
      <w:r w:rsidR="00B14416" w:rsidRPr="00426F7F">
        <w:rPr>
          <w:rFonts w:ascii="Times New Roman" w:hAnsi="Times New Roman" w:cs="Times New Roman" w:hint="eastAsia"/>
          <w:kern w:val="2"/>
        </w:rPr>
        <w:t>3.10</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1</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2</w:t>
      </w:r>
      <w:r w:rsidR="00B14416" w:rsidRPr="00426F7F">
        <w:rPr>
          <w:rFonts w:ascii="Times New Roman" w:hAnsi="Times New Roman" w:cs="Times New Roman" w:hint="eastAsia"/>
          <w:kern w:val="2"/>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x</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y</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kern w:val="2"/>
        </w:rPr>
        <w:t>z</w:t>
      </w:r>
      <w:r w:rsidRPr="00426F7F">
        <w:rPr>
          <w:rFonts w:ascii="Times New Roman" w:hAnsi="Times New Roman" w:cs="Times New Roman" w:hint="eastAsia"/>
          <w:kern w:val="2"/>
        </w:rPr>
        <w:t>坐标值；</w:t>
      </w:r>
    </w:p>
    <w:p w14:paraId="49DB4AE6" w14:textId="76F9AA48" w:rsidR="006C299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包围盒顶点数据和模型表面法向量数据</w:t>
      </w:r>
      <w:r w:rsidR="00CC3CB1" w:rsidRPr="00426F7F">
        <w:rPr>
          <w:rFonts w:ascii="Times New Roman" w:hAnsi="Times New Roman" w:cs="Times New Roman" w:hint="eastAsia"/>
          <w:kern w:val="2"/>
        </w:rPr>
        <w:t>的计算都</w:t>
      </w:r>
      <w:r w:rsidRPr="00426F7F">
        <w:rPr>
          <w:rFonts w:ascii="Times New Roman" w:hAnsi="Times New Roman" w:cs="Times New Roman" w:hint="eastAsia"/>
          <w:kern w:val="2"/>
        </w:rPr>
        <w:t>为进行下一步模型纹理</w:t>
      </w:r>
      <w:r w:rsidR="00CC3CB1" w:rsidRPr="00426F7F">
        <w:rPr>
          <w:rFonts w:ascii="Times New Roman" w:hAnsi="Times New Roman" w:cs="Times New Roman" w:hint="eastAsia"/>
          <w:kern w:val="2"/>
        </w:rPr>
        <w:t>UV</w:t>
      </w:r>
      <w:r w:rsidR="00CC3CB1" w:rsidRPr="00426F7F">
        <w:rPr>
          <w:rFonts w:ascii="Times New Roman" w:hAnsi="Times New Roman" w:cs="Times New Roman" w:hint="eastAsia"/>
          <w:kern w:val="2"/>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7"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7"/>
    </w:p>
    <w:p w14:paraId="1C0D0540" w14:textId="55ECD88A" w:rsidR="006C2995" w:rsidRPr="00426F7F" w:rsidRDefault="006E1B4C"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何真实准确地反映复杂地质体的空间</w:t>
      </w:r>
      <w:r w:rsidR="00CC3CB1" w:rsidRPr="00426F7F">
        <w:rPr>
          <w:rFonts w:ascii="Times New Roman" w:hAnsi="Times New Roman" w:cs="Times New Roman" w:hint="eastAsia"/>
          <w:kern w:val="2"/>
        </w:rPr>
        <w:t>属性</w:t>
      </w:r>
      <w:r w:rsidRPr="00426F7F">
        <w:rPr>
          <w:rFonts w:ascii="Times New Roman" w:hAnsi="Times New Roman" w:cs="Times New Roman" w:hint="eastAsia"/>
          <w:kern w:val="2"/>
        </w:rPr>
        <w:t>是一个巨大挑战，大多数建模软件在系统功能和多样性方面都取得了一些进展，然而，在外观和内部质量优化方面仍存在不足</w:t>
      </w:r>
      <w:r>
        <w:rPr>
          <w:rFonts w:ascii="Cambria Math" w:hAnsi="Cambria Math"/>
        </w:rPr>
        <w:fldChar w:fldCharType="begin"/>
      </w:r>
      <w:r w:rsidR="00F00D2C">
        <w:rPr>
          <w:rFonts w:ascii="Cambria Math" w:hAnsi="Cambria Math"/>
        </w:rPr>
        <w:instrText xml:space="preserve"> ADDIN ZOTERO_ITEM CSL_CITATION {"citationID":"FUgqBePG","properties":{"formattedCitation":"\\super [72]\\nosupersub{}","plainCitation":"[72]","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2]</w:t>
      </w:r>
      <w:r>
        <w:rPr>
          <w:rFonts w:ascii="Cambria Math" w:hAnsi="Cambria Math"/>
        </w:rPr>
        <w:fldChar w:fldCharType="end"/>
      </w:r>
      <w:r w:rsidRPr="006E1B4C">
        <w:rPr>
          <w:rFonts w:ascii="Cambria Math" w:hAnsi="Cambria Math" w:hint="eastAsia"/>
        </w:rPr>
        <w:t>。</w:t>
      </w:r>
      <w:r w:rsidR="006C2995" w:rsidRPr="00426F7F">
        <w:rPr>
          <w:rFonts w:ascii="Times New Roman" w:hAnsi="Times New Roman" w:cs="Times New Roman"/>
          <w:kern w:val="2"/>
        </w:rPr>
        <w:t>在三维地质建模及可视化中，</w:t>
      </w:r>
      <w:bookmarkStart w:id="58" w:name="_Hlk191412485"/>
      <w:r w:rsidR="006C2995" w:rsidRPr="00426F7F">
        <w:rPr>
          <w:rFonts w:ascii="Times New Roman" w:hAnsi="Times New Roman" w:cs="Times New Roman"/>
          <w:kern w:val="2"/>
        </w:rPr>
        <w:t>纹理映射</w:t>
      </w:r>
      <w:bookmarkEnd w:id="58"/>
      <w:r w:rsidR="006C2995" w:rsidRPr="00426F7F">
        <w:rPr>
          <w:rFonts w:ascii="Times New Roman" w:hAnsi="Times New Roman" w:cs="Times New Roman"/>
          <w:kern w:val="2"/>
        </w:rPr>
        <w:t>是提升模型真实感的关键</w:t>
      </w:r>
      <w:r w:rsidR="00493E6E" w:rsidRPr="00426F7F">
        <w:rPr>
          <w:rFonts w:ascii="Times New Roman" w:hAnsi="Times New Roman" w:cs="Times New Roman" w:hint="eastAsia"/>
          <w:kern w:val="2"/>
        </w:rPr>
        <w:t>方法</w:t>
      </w:r>
      <w:r w:rsidR="006C2995" w:rsidRPr="00426F7F">
        <w:rPr>
          <w:rFonts w:ascii="Times New Roman" w:hAnsi="Times New Roman" w:cs="Times New Roman"/>
          <w:kern w:val="2"/>
        </w:rPr>
        <w:t>之一</w:t>
      </w:r>
      <w:r w:rsidRPr="00426F7F">
        <w:rPr>
          <w:rFonts w:ascii="Times New Roman" w:hAnsi="Times New Roman" w:cs="Times New Roman" w:hint="eastAsia"/>
          <w:kern w:val="2"/>
        </w:rPr>
        <w:t>，</w:t>
      </w:r>
      <w:r w:rsidR="006C2995" w:rsidRPr="00426F7F">
        <w:rPr>
          <w:rFonts w:ascii="Times New Roman" w:hAnsi="Times New Roman" w:cs="Times New Roman"/>
          <w:kern w:val="2"/>
        </w:rPr>
        <w:t>纹理坐标（</w:t>
      </w:r>
      <w:r w:rsidR="006C2995" w:rsidRPr="00426F7F">
        <w:rPr>
          <w:rFonts w:ascii="Times New Roman" w:hAnsi="Times New Roman" w:cs="Times New Roman"/>
          <w:kern w:val="2"/>
        </w:rPr>
        <w:t>UV</w:t>
      </w:r>
      <w:r w:rsidR="006C2995" w:rsidRPr="00426F7F">
        <w:rPr>
          <w:rFonts w:ascii="Times New Roman" w:hAnsi="Times New Roman" w:cs="Times New Roman"/>
          <w:kern w:val="2"/>
        </w:rPr>
        <w:t>）的计算直接影响纹理的准确性和渲染效果</w:t>
      </w:r>
      <w:r>
        <w:rPr>
          <w:rFonts w:ascii="Cambria Math" w:hAnsi="Cambria Math"/>
        </w:rPr>
        <w:fldChar w:fldCharType="begin"/>
      </w:r>
      <w:r w:rsidR="00F00D2C">
        <w:rPr>
          <w:rFonts w:ascii="Cambria Math" w:hAnsi="Cambria Math"/>
        </w:rPr>
        <w:instrText xml:space="preserve"> ADDIN ZOTERO_ITEM CSL_CITATION {"citationID":"KqTJkeik","properties":{"formattedCitation":"\\super [73]\\nosupersub{}","plainCitation":"[73]","noteIndex":0},"citationItems":[{"id":144,"uris":["http://zotero.org/users/local/8clMLtyf/items/HPS22XQN"],"item</w:instrText>
      </w:r>
      <w:r w:rsidR="00F00D2C">
        <w:rPr>
          <w:rFonts w:ascii="Cambria Math" w:hAnsi="Cambria Math" w:hint="eastAsia"/>
        </w:rPr>
        <w:instrText>Data":{"id":144,"type":"thesis","abstract":"</w:instrText>
      </w:r>
      <w:r w:rsidR="00F00D2C">
        <w:rPr>
          <w:rFonts w:ascii="Cambria Math" w:hAnsi="Cambria Math" w:hint="eastAsia"/>
        </w:rPr>
        <w:instrText>三维地质建模结合了地质理论和计算机技术</w:instrText>
      </w:r>
      <w:r w:rsidR="00F00D2C">
        <w:rPr>
          <w:rFonts w:ascii="Cambria Math" w:hAnsi="Cambria Math" w:hint="eastAsia"/>
        </w:rPr>
        <w:instrText>,</w:instrText>
      </w:r>
      <w:r w:rsidR="00F00D2C">
        <w:rPr>
          <w:rFonts w:ascii="Cambria Math" w:hAnsi="Cambria Math" w:hint="eastAsia"/>
        </w:rPr>
        <w:instrText>实现了数字化地质勘探和资源监测</w:instrText>
      </w:r>
      <w:r w:rsidR="00F00D2C">
        <w:rPr>
          <w:rFonts w:ascii="Cambria Math" w:hAnsi="Cambria Math" w:hint="eastAsia"/>
        </w:rPr>
        <w:instrText>,</w:instrText>
      </w:r>
      <w:r w:rsidR="00F00D2C">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F00D2C">
        <w:rPr>
          <w:rFonts w:ascii="Cambria Math" w:hAnsi="Cambria Math" w:hint="eastAsia"/>
        </w:rPr>
        <w:instrText>,</w:instrText>
      </w:r>
      <w:r w:rsidR="00F00D2C">
        <w:rPr>
          <w:rFonts w:ascii="Cambria Math" w:hAnsi="Cambria Math" w:hint="eastAsia"/>
        </w:rPr>
        <w:instrText>保证对地质数据进行正确分析和研究。本文针对三维地质模型的拓扑信息错误和法向量错误</w:instrText>
      </w:r>
      <w:r w:rsidR="00F00D2C">
        <w:rPr>
          <w:rFonts w:ascii="Cambria Math" w:hAnsi="Cambria Math" w:hint="eastAsia"/>
        </w:rPr>
        <w:instrText>,</w:instrText>
      </w:r>
      <w:r w:rsidR="00F00D2C">
        <w:rPr>
          <w:rFonts w:ascii="Cambria Math" w:hAnsi="Cambria Math" w:hint="eastAsia"/>
        </w:rPr>
        <w:instrText>分别提出基于半边数据结构的拓扑信息修复算法和基于蔓延法的法向量修复算法。对于拓扑信息错误</w:instrText>
      </w:r>
      <w:r w:rsidR="00F00D2C">
        <w:rPr>
          <w:rFonts w:ascii="Cambria Math" w:hAnsi="Cambria Math" w:hint="eastAsia"/>
        </w:rPr>
        <w:instrText>,</w:instrText>
      </w:r>
      <w:r w:rsidR="00F00D2C">
        <w:rPr>
          <w:rFonts w:ascii="Cambria Math" w:hAnsi="Cambria Math" w:hint="eastAsia"/>
        </w:rPr>
        <w:instrText>首先检测存在拓扑信息错误的顶点和边</w:instrText>
      </w:r>
      <w:r w:rsidR="00F00D2C">
        <w:rPr>
          <w:rFonts w:ascii="Cambria Math" w:hAnsi="Cambria Math" w:hint="eastAsia"/>
        </w:rPr>
        <w:instrText>,</w:instrText>
      </w:r>
      <w:r w:rsidR="00F00D2C">
        <w:rPr>
          <w:rFonts w:ascii="Cambria Math" w:hAnsi="Cambria Math" w:hint="eastAsia"/>
        </w:rPr>
        <w:instrText>然后通过“分离”错误点和错误边的方法来修复错误。对于法向量错误</w:instrText>
      </w:r>
      <w:r w:rsidR="00F00D2C">
        <w:rPr>
          <w:rFonts w:ascii="Cambria Math" w:hAnsi="Cambria Math" w:hint="eastAsia"/>
        </w:rPr>
        <w:instrText>,</w:instrText>
      </w:r>
      <w:r w:rsidR="00F00D2C">
        <w:rPr>
          <w:rFonts w:ascii="Cambria Math" w:hAnsi="Cambria Math" w:hint="eastAsia"/>
        </w:rPr>
        <w:instrText>首先使用点和空间多面体的位置关系来寻找的基准面片</w:instrText>
      </w:r>
      <w:r w:rsidR="00F00D2C">
        <w:rPr>
          <w:rFonts w:ascii="Cambria Math" w:hAnsi="Cambria Math" w:hint="eastAsia"/>
        </w:rPr>
        <w:instrText>,</w:instrText>
      </w:r>
      <w:r w:rsidR="00F00D2C">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F00D2C">
        <w:rPr>
          <w:rFonts w:ascii="Cambria Math" w:hAnsi="Cambria Math" w:hint="eastAsia"/>
        </w:rPr>
        <w:instrText>,</w:instrText>
      </w:r>
      <w:r w:rsidR="00F00D2C">
        <w:rPr>
          <w:rFonts w:ascii="Cambria Math" w:hAnsi="Cambria Math" w:hint="eastAsia"/>
        </w:rPr>
        <w:instrText>该算法将模型的上表面、侧面和下表面进行分解处理</w:instrText>
      </w:r>
      <w:r w:rsidR="00F00D2C">
        <w:rPr>
          <w:rFonts w:ascii="Cambria Math" w:hAnsi="Cambria Math" w:hint="eastAsia"/>
        </w:rPr>
        <w:instrText>,</w:instrText>
      </w:r>
      <w:r w:rsidR="00F00D2C">
        <w:rPr>
          <w:rFonts w:ascii="Cambria Math" w:hAnsi="Cambria Math" w:hint="eastAsia"/>
        </w:rPr>
        <w:instrText>然后分别进行纹理映射。该算法的重点是对模型的环形侧面进行纹理映射</w:instrText>
      </w:r>
      <w:r w:rsidR="00F00D2C">
        <w:rPr>
          <w:rFonts w:ascii="Cambria Math" w:hAnsi="Cambria Math" w:hint="eastAsia"/>
        </w:rPr>
        <w:instrText>,</w:instrText>
      </w:r>
      <w:r w:rsidR="00F00D2C">
        <w:rPr>
          <w:rFonts w:ascii="Cambria Math" w:hAnsi="Cambria Math" w:hint="eastAsia"/>
        </w:rPr>
        <w:instrText>处理侧面的核心在于将侧面“展开”到二维平面</w:instrText>
      </w:r>
      <w:r w:rsidR="00F00D2C">
        <w:rPr>
          <w:rFonts w:ascii="Cambria Math" w:hAnsi="Cambria Math" w:hint="eastAsia"/>
        </w:rPr>
        <w:instrText>,</w:instrText>
      </w:r>
      <w:r w:rsidR="00F00D2C">
        <w:rPr>
          <w:rFonts w:ascii="Cambria Math" w:hAnsi="Cambria Math" w:hint="eastAsia"/>
        </w:rPr>
        <w:instrText>然后使用二维纹理进行映射。最后对以上模型修复算法和纹理映射算法系统集成</w:instrText>
      </w:r>
      <w:r w:rsidR="00F00D2C">
        <w:rPr>
          <w:rFonts w:ascii="Cambria Math" w:hAnsi="Cambria Math" w:hint="eastAsia"/>
        </w:rPr>
        <w:instrText>,</w:instrText>
      </w:r>
      <w:r w:rsidR="00F00D2C">
        <w:rPr>
          <w:rFonts w:ascii="Cambria Math" w:hAnsi="Cambria Math" w:hint="eastAsia"/>
        </w:rPr>
        <w:instrText>开发三维地质建模模拟系统。</w:instrText>
      </w:r>
      <w:r w:rsidR="00F00D2C">
        <w:rPr>
          <w:rFonts w:ascii="Cambria Math" w:hAnsi="Cambria Math" w:hint="eastAsia"/>
        </w:rPr>
        <w:instrText>","genre":"</w:instrText>
      </w:r>
      <w:r w:rsidR="00F00D2C">
        <w:rPr>
          <w:rFonts w:ascii="Cambria Math" w:hAnsi="Cambria Math" w:hint="eastAsia"/>
        </w:rPr>
        <w:instrText>硕士学位论文</w:instrText>
      </w:r>
      <w:r w:rsidR="00F00D2C">
        <w:rPr>
          <w:rFonts w:ascii="Cambria Math" w:hAnsi="Cambria Math" w:hint="eastAsia"/>
        </w:rPr>
        <w:instrText xml:space="preserve">","language":"zh-CN","note":"DOI: 10.27380/d.cnki.gwkju.2017.000104\nmajor: </w:instrText>
      </w:r>
      <w:r w:rsidR="00F00D2C">
        <w:rPr>
          <w:rFonts w:ascii="Cambria Math" w:hAnsi="Cambria Math" w:hint="eastAsia"/>
        </w:rPr>
        <w:instrText>计算机科学与技术</w:instrText>
      </w:r>
      <w:r w:rsidR="00F00D2C">
        <w:rPr>
          <w:rFonts w:ascii="Cambria Math" w:hAnsi="Cambria Math" w:hint="eastAsia"/>
        </w:rPr>
        <w:instrText xml:space="preserve">\ndownload: 51\nalbum: </w:instrText>
      </w:r>
      <w:r w:rsidR="00F00D2C">
        <w:rPr>
          <w:rFonts w:ascii="Cambria Math" w:hAnsi="Cambria Math" w:hint="eastAsia"/>
        </w:rPr>
        <w:instrText>基础科学</w:instrText>
      </w:r>
      <w:r w:rsidR="00F00D2C">
        <w:rPr>
          <w:rFonts w:ascii="Cambria Math" w:hAnsi="Cambria Math" w:hint="eastAsia"/>
        </w:rPr>
        <w:instrText>;</w:instrText>
      </w:r>
      <w:r w:rsidR="00F00D2C">
        <w:rPr>
          <w:rFonts w:ascii="Cambria Math" w:hAnsi="Cambria Math" w:hint="eastAsia"/>
        </w:rPr>
        <w:instrText>工程科技Ⅰ辑</w:instrText>
      </w:r>
      <w:r w:rsidR="00F00D2C">
        <w:rPr>
          <w:rFonts w:ascii="Cambria Math" w:hAnsi="Cambria Math" w:hint="eastAsia"/>
        </w:rPr>
        <w:instrText>\nCLC: P628\ndbcode: CMFD\ndbname: CMFD202101\nfilename: 1020104731.nh","number-of-pages":"65","publisher":"</w:instrText>
      </w:r>
      <w:r w:rsidR="00F00D2C">
        <w:rPr>
          <w:rFonts w:ascii="Cambria Math" w:hAnsi="Cambria Math" w:hint="eastAsia"/>
        </w:rPr>
        <w:instrText>武汉科技大学</w:instrText>
      </w:r>
      <w:r w:rsidR="00F00D2C">
        <w:rPr>
          <w:rFonts w:ascii="Cambria Math" w:hAnsi="Cambria Math" w:hint="eastAsia"/>
        </w:rPr>
        <w:instrText>","source":"CNKI","title":"</w:instrText>
      </w:r>
      <w:r w:rsidR="00F00D2C">
        <w:rPr>
          <w:rFonts w:ascii="Cambria Math" w:hAnsi="Cambria Math" w:hint="eastAsia"/>
        </w:rPr>
        <w:instrText>地质体建模中模型修复和纹理映射关键技术研究与实践</w:instrText>
      </w:r>
      <w:r w:rsidR="00F00D2C">
        <w:rPr>
          <w:rFonts w:ascii="Cambria Math" w:hAnsi="Cambria Math" w:hint="eastAsia"/>
        </w:rPr>
        <w:instrText>","URL":"https://doi.org/10.27380/d.cnki.gwkju.2017.000104","author":[{"literal":"</w:instrText>
      </w:r>
      <w:r w:rsidR="00F00D2C">
        <w:rPr>
          <w:rFonts w:ascii="Cambria Math" w:hAnsi="Cambria Math" w:hint="eastAsia"/>
        </w:rPr>
        <w:instrText>谭继鑫</w:instrText>
      </w:r>
      <w:r w:rsidR="00F00D2C">
        <w:rPr>
          <w:rFonts w:ascii="Cambria Math" w:hAnsi="Cambria Math" w:hint="eastAsia"/>
        </w:rPr>
        <w:instrText>"}],"contributor":[{"literal":"</w:instrText>
      </w:r>
      <w:r w:rsidR="00F00D2C">
        <w:rPr>
          <w:rFonts w:ascii="Cambria Math" w:hAnsi="Cambria Math" w:hint="eastAsia"/>
        </w:rPr>
        <w:instrText>陈建勋</w:instrText>
      </w:r>
      <w:r w:rsidR="00F00D2C">
        <w:rPr>
          <w:rFonts w:ascii="Cambria Math" w:hAnsi="Cambria Math" w:hint="eastAsia"/>
        </w:rPr>
        <w:instrText>"}],"accessed":{"date-parts":[["2025",2,25]]},"issued":{"date-parts":[["2021"]]}}}],"</w:instrText>
      </w:r>
      <w:r w:rsidR="00F00D2C">
        <w:rPr>
          <w:rFonts w:ascii="Cambria Math" w:hAnsi="Cambria Math"/>
        </w:rPr>
        <w:instrText xml:space="preserve">schema":"https://github.com/citation-style-language/schema/raw/master/csl-citation.json"} </w:instrText>
      </w:r>
      <w:r>
        <w:rPr>
          <w:rFonts w:ascii="Cambria Math" w:hAnsi="Cambria Math"/>
        </w:rPr>
        <w:fldChar w:fldCharType="separate"/>
      </w:r>
      <w:r w:rsidR="00F00D2C" w:rsidRPr="00F00D2C">
        <w:rPr>
          <w:rFonts w:ascii="Cambria Math" w:eastAsiaTheme="minorEastAsia" w:hAnsi="Cambria Math" w:cs="Times New Roman"/>
          <w:vertAlign w:val="superscript"/>
          <w14:ligatures w14:val="standardContextual"/>
        </w:rPr>
        <w:t>[73]</w:t>
      </w:r>
      <w:r>
        <w:rPr>
          <w:rFonts w:ascii="Cambria Math" w:hAnsi="Cambria Math"/>
        </w:rPr>
        <w:fldChar w:fldCharType="end"/>
      </w:r>
      <w:r w:rsidR="006C2995" w:rsidRPr="006C2995">
        <w:rPr>
          <w:rFonts w:ascii="Cambria Math" w:hAnsi="Cambria Math"/>
        </w:rPr>
        <w:t>。</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22B9971E" w14:textId="003E69CB"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传统方法中，对于简单几何体</w:t>
      </w:r>
      <w:r w:rsidR="00345102" w:rsidRPr="00426F7F">
        <w:rPr>
          <w:rFonts w:ascii="Times New Roman" w:hAnsi="Times New Roman" w:cs="Times New Roman" w:hint="eastAsia"/>
          <w:kern w:val="2"/>
        </w:rPr>
        <w:t>的</w:t>
      </w:r>
      <w:r w:rsidRPr="00426F7F">
        <w:rPr>
          <w:rFonts w:ascii="Times New Roman" w:hAnsi="Times New Roman" w:cs="Times New Roman"/>
          <w:kern w:val="2"/>
        </w:rPr>
        <w:t>UV</w:t>
      </w:r>
      <w:r w:rsidRPr="00426F7F">
        <w:rPr>
          <w:rFonts w:ascii="Times New Roman" w:hAnsi="Times New Roman" w:cs="Times New Roman"/>
          <w:kern w:val="2"/>
        </w:rPr>
        <w:t>坐标计算较为直接；但在面对地质建模中的非规则网格时，</w:t>
      </w:r>
      <w:r w:rsidR="00CC3CB1" w:rsidRPr="00426F7F">
        <w:rPr>
          <w:rFonts w:ascii="Times New Roman" w:hAnsi="Times New Roman" w:cs="Times New Roman"/>
          <w:kern w:val="2"/>
        </w:rPr>
        <w:t>不规则模型表面难以直接定义</w:t>
      </w:r>
      <w:r w:rsidR="00CC3CB1" w:rsidRPr="00426F7F">
        <w:rPr>
          <w:rFonts w:ascii="Times New Roman" w:hAnsi="Times New Roman" w:cs="Times New Roman"/>
          <w:kern w:val="2"/>
        </w:rPr>
        <w:t>UV</w:t>
      </w:r>
      <w:r w:rsidR="00CC3CB1" w:rsidRPr="00426F7F">
        <w:rPr>
          <w:rFonts w:ascii="Times New Roman" w:hAnsi="Times New Roman" w:cs="Times New Roman"/>
          <w:kern w:val="2"/>
        </w:rPr>
        <w:t>映射</w:t>
      </w:r>
      <w:r w:rsidR="00CC3CB1" w:rsidRPr="00426F7F">
        <w:rPr>
          <w:rFonts w:ascii="Times New Roman" w:hAnsi="Times New Roman" w:cs="Times New Roman" w:hint="eastAsia"/>
          <w:kern w:val="2"/>
        </w:rPr>
        <w:t>，</w:t>
      </w:r>
      <w:r w:rsidRPr="00426F7F">
        <w:rPr>
          <w:rFonts w:ascii="Times New Roman" w:hAnsi="Times New Roman" w:cs="Times New Roman"/>
          <w:kern w:val="2"/>
        </w:rPr>
        <w:t>模型的几何复杂性</w:t>
      </w:r>
      <w:r w:rsidR="00345102" w:rsidRPr="00426F7F">
        <w:rPr>
          <w:rFonts w:ascii="Times New Roman" w:hAnsi="Times New Roman" w:cs="Times New Roman" w:hint="eastAsia"/>
          <w:kern w:val="2"/>
        </w:rPr>
        <w:t>容易</w:t>
      </w:r>
      <w:r w:rsidRPr="00426F7F">
        <w:rPr>
          <w:rFonts w:ascii="Times New Roman" w:hAnsi="Times New Roman" w:cs="Times New Roman"/>
          <w:kern w:val="2"/>
        </w:rPr>
        <w:t>导致纹理</w:t>
      </w:r>
      <w:r w:rsidR="00345102" w:rsidRPr="00426F7F">
        <w:rPr>
          <w:rFonts w:ascii="Times New Roman" w:hAnsi="Times New Roman" w:cs="Times New Roman" w:hint="eastAsia"/>
          <w:kern w:val="2"/>
        </w:rPr>
        <w:t>发生畸变</w:t>
      </w:r>
      <w:r w:rsidRPr="00426F7F">
        <w:rPr>
          <w:rFonts w:ascii="Times New Roman" w:hAnsi="Times New Roman" w:cs="Times New Roman"/>
          <w:kern w:val="2"/>
        </w:rPr>
        <w:t>。</w:t>
      </w:r>
    </w:p>
    <w:p w14:paraId="71CBE84F" w14:textId="1365B8D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解决</w:t>
      </w:r>
      <w:r w:rsidR="00345102" w:rsidRPr="00426F7F">
        <w:rPr>
          <w:rFonts w:ascii="Times New Roman" w:hAnsi="Times New Roman" w:cs="Times New Roman" w:hint="eastAsia"/>
          <w:kern w:val="2"/>
        </w:rPr>
        <w:t>该</w:t>
      </w:r>
      <w:r w:rsidRPr="00426F7F">
        <w:rPr>
          <w:rFonts w:ascii="Times New Roman" w:hAnsi="Times New Roman" w:cs="Times New Roman"/>
          <w:kern w:val="2"/>
        </w:rPr>
        <w:t>问题，本节</w:t>
      </w:r>
      <w:r w:rsidR="00493E6E" w:rsidRPr="00426F7F">
        <w:rPr>
          <w:rFonts w:ascii="Times New Roman" w:hAnsi="Times New Roman" w:cs="Times New Roman" w:hint="eastAsia"/>
          <w:kern w:val="2"/>
        </w:rPr>
        <w:t>结合前两节内容，</w:t>
      </w:r>
      <w:r w:rsidRPr="00426F7F">
        <w:rPr>
          <w:rFonts w:ascii="Times New Roman" w:hAnsi="Times New Roman" w:cs="Times New Roman"/>
          <w:kern w:val="2"/>
        </w:rPr>
        <w:t>提出</w:t>
      </w:r>
      <w:r w:rsidR="00493E6E" w:rsidRPr="00426F7F">
        <w:rPr>
          <w:rFonts w:ascii="Times New Roman" w:hAnsi="Times New Roman" w:cs="Times New Roman" w:hint="eastAsia"/>
          <w:kern w:val="2"/>
        </w:rPr>
        <w:t>具有一定精度</w:t>
      </w:r>
      <w:r w:rsidRPr="00426F7F">
        <w:rPr>
          <w:rFonts w:ascii="Times New Roman" w:hAnsi="Times New Roman" w:cs="Times New Roman"/>
          <w:kern w:val="2"/>
        </w:rPr>
        <w:t>的</w:t>
      </w:r>
      <w:r w:rsidR="00493E6E" w:rsidRPr="00426F7F">
        <w:rPr>
          <w:rFonts w:ascii="Times New Roman" w:hAnsi="Times New Roman" w:cs="Times New Roman" w:hint="eastAsia"/>
          <w:kern w:val="2"/>
        </w:rPr>
        <w:t>通用</w:t>
      </w:r>
      <w:r w:rsidRPr="00426F7F">
        <w:rPr>
          <w:rFonts w:ascii="Times New Roman" w:hAnsi="Times New Roman" w:cs="Times New Roman"/>
          <w:kern w:val="2"/>
        </w:rPr>
        <w:t>UV</w:t>
      </w:r>
      <w:r w:rsidRPr="00426F7F">
        <w:rPr>
          <w:rFonts w:ascii="Times New Roman" w:hAnsi="Times New Roman" w:cs="Times New Roman"/>
          <w:kern w:val="2"/>
        </w:rPr>
        <w:t>计算方法，结合公式和流程，适用于</w:t>
      </w:r>
      <w:r w:rsidR="00493E6E" w:rsidRPr="00426F7F">
        <w:rPr>
          <w:rFonts w:ascii="Times New Roman" w:hAnsi="Times New Roman" w:cs="Times New Roman" w:hint="eastAsia"/>
          <w:kern w:val="2"/>
        </w:rPr>
        <w:t>多种</w:t>
      </w:r>
      <w:r w:rsidRPr="00426F7F">
        <w:rPr>
          <w:rFonts w:ascii="Times New Roman" w:hAnsi="Times New Roman" w:cs="Times New Roman"/>
          <w:kern w:val="2"/>
        </w:rPr>
        <w:t>地质模型的纹理映射。对于模型的</w:t>
      </w:r>
      <w:r w:rsidRPr="00426F7F">
        <w:rPr>
          <w:rFonts w:ascii="Times New Roman" w:hAnsi="Times New Roman" w:cs="Times New Roman"/>
          <w:kern w:val="2"/>
        </w:rPr>
        <w:t>UV</w:t>
      </w:r>
      <w:r w:rsidRPr="00426F7F">
        <w:rPr>
          <w:rFonts w:ascii="Times New Roman" w:hAnsi="Times New Roman" w:cs="Times New Roman"/>
          <w:kern w:val="2"/>
        </w:rPr>
        <w:t>坐标计算，考虑每个顶点的三维坐标和目标纹理空间，</w:t>
      </w:r>
      <w:r w:rsidR="00242ED5" w:rsidRPr="00426F7F">
        <w:rPr>
          <w:rFonts w:ascii="Times New Roman" w:hAnsi="Times New Roman" w:cs="Times New Roman" w:hint="eastAsia"/>
          <w:kern w:val="2"/>
        </w:rPr>
        <w:t>在二维平面上，</w:t>
      </w:r>
      <w:r w:rsidRPr="00426F7F">
        <w:rPr>
          <w:rFonts w:ascii="Times New Roman" w:hAnsi="Times New Roman" w:cs="Times New Roman" w:hint="eastAsia"/>
          <w:kern w:val="2"/>
        </w:rPr>
        <w:t>顶</w:t>
      </w:r>
      <w:r w:rsidRPr="00426F7F">
        <w:rPr>
          <w:rFonts w:ascii="Times New Roman" w:hAnsi="Times New Roman" w:cs="Times New Roman"/>
          <w:kern w:val="2"/>
        </w:rPr>
        <w:t>点映射到纹理空间采用公式</w:t>
      </w:r>
      <w:r w:rsidR="00242ED5" w:rsidRPr="00426F7F">
        <w:rPr>
          <w:rFonts w:ascii="Times New Roman" w:hAnsi="Times New Roman" w:cs="Times New Roman" w:hint="eastAsia"/>
          <w:kern w:val="2"/>
        </w:rPr>
        <w:t>3.13</w:t>
      </w:r>
      <w:r w:rsidR="00242ED5" w:rsidRPr="00426F7F">
        <w:rPr>
          <w:rFonts w:ascii="Times New Roman" w:hAnsi="Times New Roman" w:cs="Times New Roman" w:hint="eastAsia"/>
          <w:kern w:val="2"/>
        </w:rPr>
        <w:t>进行投影</w:t>
      </w:r>
      <w:r w:rsidRPr="00426F7F">
        <w:rPr>
          <w:rFonts w:ascii="Times New Roman" w:hAnsi="Times New Roman" w:cs="Times New Roman"/>
          <w:kern w:val="2"/>
        </w:rPr>
        <w:t>：</w:t>
      </w:r>
    </w:p>
    <w:p w14:paraId="369C250C" w14:textId="29D48E8A" w:rsidR="006C2995" w:rsidRPr="006C2995" w:rsidRDefault="00B12849" w:rsidP="00426F7F">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Pr="00426F7F" w:rsidRDefault="00584D94"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w:r w:rsidR="006C2995" w:rsidRPr="00426F7F">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是模型在</w:t>
      </w:r>
      <m:oMath>
        <m:r>
          <w:rPr>
            <w:rFonts w:ascii="Cambria Math" w:hAnsi="Cambria Math" w:cs="Times New Roman"/>
            <w:kern w:val="2"/>
          </w:rPr>
          <m:t>x</m:t>
        </m:r>
      </m:oMath>
      <w:r w:rsidR="006C2995" w:rsidRPr="00426F7F">
        <w:rPr>
          <w:rFonts w:ascii="Times New Roman" w:hAnsi="Times New Roman" w:cs="Times New Roman"/>
          <w:kern w:val="2"/>
        </w:rPr>
        <w:t>和</w:t>
      </w:r>
      <m:oMath>
        <m:r>
          <w:rPr>
            <w:rFonts w:ascii="Cambria Math" w:hAnsi="Cambria Math" w:cs="Times New Roman"/>
            <w:kern w:val="2"/>
          </w:rPr>
          <m:t>y</m:t>
        </m:r>
      </m:oMath>
      <w:r w:rsidR="006C2995" w:rsidRPr="00426F7F">
        <w:rPr>
          <w:rFonts w:ascii="Times New Roman" w:hAnsi="Times New Roman" w:cs="Times New Roman"/>
          <w:kern w:val="2"/>
        </w:rPr>
        <w:t>方向</w:t>
      </w:r>
      <w:r w:rsidR="00CC3CB1" w:rsidRPr="00426F7F">
        <w:rPr>
          <w:rFonts w:ascii="Times New Roman" w:hAnsi="Times New Roman" w:cs="Times New Roman" w:hint="eastAsia"/>
          <w:kern w:val="2"/>
        </w:rPr>
        <w:t>上坐标的最大最小</w:t>
      </w:r>
      <w:r w:rsidR="006C2995" w:rsidRPr="00426F7F">
        <w:rPr>
          <w:rFonts w:ascii="Times New Roman" w:hAnsi="Times New Roman" w:cs="Times New Roman"/>
          <w:kern w:val="2"/>
        </w:rPr>
        <w:t>范围</w:t>
      </w:r>
      <w:r w:rsidRPr="00426F7F">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426F7F">
        <w:rPr>
          <w:rFonts w:ascii="Times New Roman" w:hAnsi="Times New Roman" w:cs="Times New Roman"/>
          <w:kern w:val="2"/>
        </w:rPr>
        <w:t>表示映射到纹理空间的坐标</w:t>
      </w:r>
      <w:r w:rsidR="00B12849" w:rsidRPr="00426F7F">
        <w:rPr>
          <w:rFonts w:ascii="Times New Roman" w:hAnsi="Times New Roman" w:cs="Times New Roman"/>
          <w:kern w:val="2"/>
        </w:rPr>
        <w:t>.</w:t>
      </w:r>
    </w:p>
    <w:p w14:paraId="53CB68DD" w14:textId="633AABAB" w:rsidR="009C0D34"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w:t>
      </w:r>
      <w:r w:rsidR="009C0D34" w:rsidRPr="00426F7F">
        <w:rPr>
          <w:rFonts w:ascii="Times New Roman" w:hAnsi="Times New Roman" w:cs="Times New Roman" w:hint="eastAsia"/>
          <w:kern w:val="2"/>
        </w:rPr>
        <w:t>将</w:t>
      </w:r>
      <w:r w:rsidR="003F367B" w:rsidRPr="00426F7F">
        <w:rPr>
          <w:rFonts w:ascii="Times New Roman" w:hAnsi="Times New Roman" w:cs="Times New Roman" w:hint="eastAsia"/>
          <w:kern w:val="2"/>
        </w:rPr>
        <w:t>二维纹理映射方法扩展到三维纹理映射，</w:t>
      </w:r>
      <w:r w:rsidRPr="00426F7F">
        <w:rPr>
          <w:rFonts w:ascii="Times New Roman" w:hAnsi="Times New Roman" w:cs="Times New Roman"/>
          <w:kern w:val="2"/>
        </w:rPr>
        <w:t>按法向方向分解为六个投影面，</w:t>
      </w:r>
      <w:r w:rsidR="009C0D34" w:rsidRPr="00426F7F">
        <w:rPr>
          <w:rFonts w:ascii="Times New Roman" w:hAnsi="Times New Roman" w:cs="Times New Roman" w:hint="eastAsia"/>
          <w:kern w:val="2"/>
        </w:rPr>
        <w:t>但对于平面投影来说，包围盒顶底、前侧后侧、左侧右侧实质上是一样的，故仅做</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三个平面的投影类别。</w:t>
      </w:r>
    </w:p>
    <w:p w14:paraId="52492F8E" w14:textId="7EE6731E"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为了减少纹理拉伸，优化纹理的映射方式，我们通过向量分量的投影来确定映射的平面</w:t>
      </w:r>
      <w:r w:rsidR="00CE0340" w:rsidRPr="00426F7F">
        <w:rPr>
          <w:rFonts w:ascii="Times New Roman" w:hAnsi="Times New Roman" w:cs="Times New Roman"/>
          <w:kern w:val="2"/>
        </w:rPr>
        <w:t>(</w:t>
      </w:r>
      <w:r w:rsidR="009C0D34"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00CE0340" w:rsidRPr="00426F7F">
        <w:rPr>
          <w:rFonts w:ascii="Times New Roman" w:hAnsi="Times New Roman" w:cs="Times New Roman"/>
          <w:kern w:val="2"/>
        </w:rPr>
        <w:t>(a))</w:t>
      </w:r>
      <w:r w:rsidRPr="00426F7F">
        <w:rPr>
          <w:rFonts w:ascii="Times New Roman" w:hAnsi="Times New Roman" w:cs="Times New Roman" w:hint="eastAsia"/>
          <w:kern w:val="2"/>
        </w:rPr>
        <w:t>，</w:t>
      </w:r>
      <w:r w:rsidR="009C0D34" w:rsidRPr="00426F7F">
        <w:rPr>
          <w:rFonts w:ascii="Times New Roman" w:hAnsi="Times New Roman" w:cs="Times New Roman" w:hint="eastAsia"/>
          <w:kern w:val="2"/>
        </w:rPr>
        <w:t>根据公式</w:t>
      </w:r>
      <w:r w:rsidR="009C0D34" w:rsidRPr="00426F7F">
        <w:rPr>
          <w:rFonts w:ascii="Times New Roman" w:hAnsi="Times New Roman" w:cs="Times New Roman" w:hint="eastAsia"/>
          <w:kern w:val="2"/>
        </w:rPr>
        <w:t>3.8</w:t>
      </w:r>
      <w:r w:rsidR="009C0D34" w:rsidRPr="00426F7F">
        <w:rPr>
          <w:rFonts w:ascii="Times New Roman" w:hAnsi="Times New Roman" w:cs="Times New Roman" w:hint="eastAsia"/>
          <w:kern w:val="2"/>
        </w:rPr>
        <w:t>计算模型表面</w:t>
      </w:r>
      <w:r w:rsidRPr="00426F7F">
        <w:rPr>
          <w:rFonts w:ascii="Times New Roman" w:hAnsi="Times New Roman" w:cs="Times New Roman" w:hint="eastAsia"/>
          <w:kern w:val="2"/>
        </w:rPr>
        <w:t>法向量后，对法向量分量作出判断。</w:t>
      </w:r>
    </w:p>
    <w:p w14:paraId="4DE76163" w14:textId="440C8F52" w:rsidR="009F4A6F"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根据计算的向量分量，我们动态决定映射的</w:t>
      </w:r>
      <w:r w:rsidRPr="00426F7F">
        <w:rPr>
          <w:rFonts w:ascii="Times New Roman" w:hAnsi="Times New Roman" w:cs="Times New Roman" w:hint="eastAsia"/>
          <w:kern w:val="2"/>
        </w:rPr>
        <w:t xml:space="preserve"> XYZ </w:t>
      </w:r>
      <w:r w:rsidRPr="00426F7F">
        <w:rPr>
          <w:rFonts w:ascii="Times New Roman" w:hAnsi="Times New Roman" w:cs="Times New Roman" w:hint="eastAsia"/>
          <w:kern w:val="2"/>
        </w:rPr>
        <w:t>平面，选择最佳的投影平面，以便在该平面上进行纹理映射，避免因平面选择不当导致的纹理拉伸。以简单的三角面为例，法向量的</w:t>
      </w:r>
      <w:r w:rsidRPr="00426F7F">
        <w:rPr>
          <w:rFonts w:ascii="Times New Roman" w:hAnsi="Times New Roman" w:cs="Times New Roman" w:hint="eastAsia"/>
          <w:kern w:val="2"/>
        </w:rPr>
        <w:t>Z</w:t>
      </w:r>
      <w:r w:rsidRPr="00426F7F">
        <w:rPr>
          <w:rFonts w:ascii="Times New Roman" w:hAnsi="Times New Roman" w:cs="Times New Roman" w:hint="eastAsia"/>
          <w:kern w:val="2"/>
        </w:rPr>
        <w:t>分量大于</w:t>
      </w:r>
      <w:r w:rsidRPr="00426F7F">
        <w:rPr>
          <w:rFonts w:ascii="Times New Roman" w:hAnsi="Times New Roman" w:cs="Times New Roman" w:hint="eastAsia"/>
          <w:kern w:val="2"/>
        </w:rPr>
        <w:t>X</w:t>
      </w:r>
      <w:r w:rsidRPr="00426F7F">
        <w:rPr>
          <w:rFonts w:ascii="Times New Roman" w:hAnsi="Times New Roman" w:cs="Times New Roman" w:hint="eastAsia"/>
          <w:kern w:val="2"/>
        </w:rPr>
        <w:t>分量和</w:t>
      </w:r>
      <w:r w:rsidRPr="00426F7F">
        <w:rPr>
          <w:rFonts w:ascii="Times New Roman" w:hAnsi="Times New Roman" w:cs="Times New Roman" w:hint="eastAsia"/>
          <w:kern w:val="2"/>
        </w:rPr>
        <w:t>Y</w:t>
      </w:r>
      <w:r w:rsidRPr="00426F7F">
        <w:rPr>
          <w:rFonts w:ascii="Times New Roman" w:hAnsi="Times New Roman" w:cs="Times New Roman" w:hint="eastAsia"/>
          <w:kern w:val="2"/>
        </w:rPr>
        <w:t>分量，故选择</w:t>
      </w:r>
      <w:r w:rsidRPr="00426F7F">
        <w:rPr>
          <w:rFonts w:ascii="Times New Roman" w:hAnsi="Times New Roman" w:cs="Times New Roman" w:hint="eastAsia"/>
          <w:kern w:val="2"/>
        </w:rPr>
        <w:t>X</w:t>
      </w:r>
      <w:r w:rsidRPr="00426F7F">
        <w:rPr>
          <w:rFonts w:ascii="Times New Roman" w:hAnsi="Times New Roman" w:cs="Times New Roman"/>
          <w:kern w:val="2"/>
        </w:rPr>
        <w:t>-Y</w:t>
      </w:r>
      <w:r w:rsidRPr="00426F7F">
        <w:rPr>
          <w:rFonts w:ascii="Times New Roman" w:hAnsi="Times New Roman" w:cs="Times New Roman" w:hint="eastAsia"/>
          <w:kern w:val="2"/>
        </w:rPr>
        <w:t>平面进行投影。</w:t>
      </w:r>
      <w:r w:rsidR="006C2995" w:rsidRPr="00426F7F">
        <w:rPr>
          <w:rFonts w:ascii="Times New Roman" w:hAnsi="Times New Roman" w:cs="Times New Roman" w:hint="eastAsia"/>
          <w:kern w:val="2"/>
        </w:rPr>
        <w:t>使</w:t>
      </w:r>
      <w:r w:rsidR="006C2995" w:rsidRPr="00426F7F">
        <w:rPr>
          <w:rFonts w:ascii="Times New Roman" w:hAnsi="Times New Roman" w:cs="Times New Roman"/>
          <w:kern w:val="2"/>
        </w:rPr>
        <w:t>用公式</w:t>
      </w:r>
      <w:r w:rsidRPr="00426F7F">
        <w:rPr>
          <w:rFonts w:ascii="Times New Roman" w:hAnsi="Times New Roman" w:cs="Times New Roman" w:hint="eastAsia"/>
          <w:kern w:val="2"/>
        </w:rPr>
        <w:t>3.14</w:t>
      </w:r>
      <w:r w:rsidR="006C2995" w:rsidRPr="00426F7F">
        <w:rPr>
          <w:rFonts w:ascii="Times New Roman" w:hAnsi="Times New Roman" w:cs="Times New Roman"/>
          <w:kern w:val="2"/>
        </w:rPr>
        <w:t>计算</w:t>
      </w:r>
      <w:r w:rsidRPr="00426F7F">
        <w:rPr>
          <w:rFonts w:ascii="Times New Roman" w:hAnsi="Times New Roman" w:cs="Times New Roman" w:hint="eastAsia"/>
          <w:kern w:val="2"/>
        </w:rPr>
        <w:t>三角</w:t>
      </w:r>
      <w:r w:rsidR="006C2995" w:rsidRPr="00426F7F">
        <w:rPr>
          <w:rFonts w:ascii="Times New Roman" w:hAnsi="Times New Roman" w:cs="Times New Roman"/>
          <w:kern w:val="2"/>
        </w:rPr>
        <w:t>面</w:t>
      </w:r>
      <w:r w:rsidRPr="00426F7F">
        <w:rPr>
          <w:rFonts w:ascii="Times New Roman" w:hAnsi="Times New Roman" w:cs="Times New Roman" w:hint="eastAsia"/>
          <w:kern w:val="2"/>
        </w:rPr>
        <w:t>各个顶点</w:t>
      </w:r>
      <w:r w:rsidR="006C2995" w:rsidRPr="00426F7F">
        <w:rPr>
          <w:rFonts w:ascii="Times New Roman" w:hAnsi="Times New Roman" w:cs="Times New Roman"/>
          <w:kern w:val="2"/>
        </w:rPr>
        <w:t>的</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50D7B2B0" w14:textId="31C6BE84" w:rsidR="00B12849" w:rsidRPr="00426F7F" w:rsidRDefault="00FC60A6" w:rsidP="00426F7F">
      <w:pPr>
        <w:widowControl w:val="0"/>
        <w:spacing w:line="264" w:lineRule="auto"/>
        <w:ind w:leftChars="428" w:left="1027" w:rightChars="15" w:right="36"/>
        <w:jc w:val="right"/>
        <w:rPr>
          <w:rFonts w:ascii="Cambria Math" w:hAnsi="Cambria Math"/>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426F7F">
        <w:rPr>
          <w:rFonts w:ascii="Cambria Math" w:hAnsi="Cambria Math" w:hint="eastAsia"/>
          <w:i/>
        </w:rPr>
        <w:t xml:space="preserve">           </w:t>
      </w:r>
      <w:r w:rsidRPr="00426F7F">
        <w:rPr>
          <w:rFonts w:ascii="Cambria Math" w:hAnsi="Cambria Math" w:hint="eastAsia"/>
        </w:rPr>
        <w:t>（</w:t>
      </w:r>
      <w:r w:rsidRPr="00426F7F">
        <w:rPr>
          <w:rFonts w:ascii="Cambria Math" w:hAnsi="Cambria Math" w:hint="eastAsia"/>
        </w:rPr>
        <w:t>3.14</w:t>
      </w:r>
      <w:r w:rsidRPr="00426F7F">
        <w:rPr>
          <w:rFonts w:ascii="Cambria Math" w:hAnsi="Cambria Math" w:hint="eastAsia"/>
        </w:rPr>
        <w:t>）</w:t>
      </w:r>
    </w:p>
    <w:p w14:paraId="638F6F33" w14:textId="0C499BB0"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果图</w:t>
      </w:r>
      <w:r w:rsidRPr="00426F7F">
        <w:rPr>
          <w:rFonts w:ascii="Times New Roman" w:hAnsi="Times New Roman" w:cs="Times New Roman" w:hint="eastAsia"/>
          <w:kern w:val="2"/>
        </w:rPr>
        <w:t>3.</w:t>
      </w:r>
      <w:r w:rsidR="006F1C1F" w:rsidRPr="00426F7F">
        <w:rPr>
          <w:rFonts w:ascii="Times New Roman" w:hAnsi="Times New Roman" w:cs="Times New Roman" w:hint="eastAsia"/>
          <w:kern w:val="2"/>
        </w:rPr>
        <w:t>6</w:t>
      </w:r>
      <w:r w:rsidR="00CE0340" w:rsidRPr="00426F7F">
        <w:rPr>
          <w:rFonts w:ascii="Times New Roman" w:hAnsi="Times New Roman" w:cs="Times New Roman"/>
          <w:kern w:val="2"/>
        </w:rPr>
        <w:t>b)</w:t>
      </w:r>
      <w:r w:rsidRPr="00426F7F">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2C97577">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3"/>
                    <a:stretch>
                      <a:fillRect/>
                    </a:stretch>
                  </pic:blipFill>
                  <pic:spPr>
                    <a:xfrm>
                      <a:off x="0" y="0"/>
                      <a:ext cx="2257164" cy="2214691"/>
                    </a:xfrm>
                    <a:prstGeom prst="rect">
                      <a:avLst/>
                    </a:prstGeom>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4"/>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EC4785F" w14:textId="61BE4952" w:rsidR="004B2E56" w:rsidRPr="00426F7F" w:rsidRDefault="002B3D1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w:t>
      </w:r>
      <w:r w:rsidRPr="00426F7F">
        <w:rPr>
          <w:rFonts w:ascii="Times New Roman" w:hAnsi="Times New Roman" w:cs="Times New Roman" w:hint="eastAsia"/>
          <w:kern w:val="2"/>
        </w:rPr>
        <w:lastRenderedPageBreak/>
        <w:t>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9"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9"/>
    </w:p>
    <w:p w14:paraId="1F027800" w14:textId="77777777" w:rsidR="007D546E" w:rsidRPr="00011E7D" w:rsidRDefault="00842C7A"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0AEF7DEF" w:rsidR="000349CE" w:rsidRPr="00011E7D" w:rsidRDefault="00554004"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6FD3DAF3" w:rsidR="00A80736" w:rsidRPr="00011E7D" w:rsidRDefault="00DE3BDD"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8</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5"/>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0" w:name="OLE_LINK9"/>
      <w:bookmarkStart w:id="61"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0"/>
      <w:bookmarkEnd w:id="61"/>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6"/>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66945345"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6 </w:t>
      </w:r>
      <w:r w:rsidRPr="00426F7F">
        <w:rPr>
          <w:rFonts w:ascii="Times New Roman" w:hint="eastAsia"/>
          <w:sz w:val="21"/>
          <w:szCs w:val="21"/>
        </w:rPr>
        <w:t>投影面映射</w:t>
      </w:r>
      <w:r>
        <w:rPr>
          <w:rFonts w:ascii="Times New Roman" w:hint="eastAsia"/>
          <w:sz w:val="21"/>
          <w:szCs w:val="21"/>
        </w:rPr>
        <w:t>示意图</w:t>
      </w:r>
    </w:p>
    <w:p w14:paraId="08F8E36E" w14:textId="17DC9FC2"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6</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082B4BD9" w14:textId="77777777" w:rsidR="00011E7D" w:rsidRPr="00426F7F" w:rsidRDefault="00011E7D" w:rsidP="00426F7F">
      <w:pPr>
        <w:pStyle w:val="32"/>
        <w:autoSpaceDE w:val="0"/>
        <w:autoSpaceDN w:val="0"/>
        <w:spacing w:line="300" w:lineRule="auto"/>
        <w:jc w:val="center"/>
        <w:textAlignment w:val="bottom"/>
        <w:rPr>
          <w:rFonts w:ascii="Times New Roman"/>
          <w:sz w:val="21"/>
          <w:szCs w:val="21"/>
        </w:rPr>
      </w:pPr>
    </w:p>
    <w:p w14:paraId="1F57DFA1" w14:textId="0F864D6E" w:rsidR="00A80736"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1D79FFAF" w:rsidR="00731BAB" w:rsidRPr="00011E7D" w:rsidRDefault="00731BA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且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无法根据具体形状做出适应性调整。</w:t>
      </w:r>
      <w:r w:rsidR="002936B7" w:rsidRPr="00011E7D">
        <w:rPr>
          <w:rFonts w:ascii="Times New Roman" w:hAnsi="Times New Roman" w:cs="Times New Roman" w:hint="eastAsia"/>
          <w:color w:val="000000"/>
          <w:kern w:val="2"/>
        </w:rPr>
        <w:t>与之相比</w:t>
      </w:r>
      <w:r w:rsidR="00DE3BDD" w:rsidRPr="00011E7D">
        <w:rPr>
          <w:rFonts w:ascii="Times New Roman" w:hAnsi="Times New Roman" w:cs="Times New Roman" w:hint="eastAsia"/>
          <w:color w:val="000000"/>
          <w:kern w:val="2"/>
        </w:rPr>
        <w:t>，本研究提出的动态投影映射方法解决了三维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2"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2"/>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3"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3"/>
    </w:p>
    <w:p w14:paraId="04AAEAB6" w14:textId="41F511F4" w:rsidR="006C2995" w:rsidRDefault="006C2995" w:rsidP="00B37FEE">
      <w:pPr>
        <w:spacing w:line="400" w:lineRule="exact"/>
        <w:ind w:firstLineChars="200" w:firstLine="480"/>
      </w:pPr>
      <w:r w:rsidRPr="00011E7D">
        <w:rPr>
          <w:rFonts w:ascii="Times New Roman" w:hAnsi="Times New Roman" w:cs="Times New Roman"/>
          <w:color w:val="000000"/>
          <w:kern w:val="2"/>
        </w:rPr>
        <w:t>射线追踪（</w:t>
      </w:r>
      <w:r w:rsidRPr="00011E7D">
        <w:rPr>
          <w:rFonts w:ascii="Times New Roman" w:hAnsi="Times New Roman" w:cs="Times New Roman"/>
          <w:color w:val="000000"/>
          <w:kern w:val="2"/>
        </w:rPr>
        <w:t>Raycasting</w:t>
      </w:r>
      <w:r w:rsidRPr="00011E7D">
        <w:rPr>
          <w:rFonts w:ascii="Times New Roman" w:hAnsi="Times New Roman" w:cs="Times New Roman"/>
          <w:color w:val="000000"/>
          <w:kern w:val="2"/>
        </w:rPr>
        <w:t>）是实现</w:t>
      </w:r>
      <w:bookmarkStart w:id="64" w:name="_Hlk191410978"/>
      <w:r w:rsidRPr="00011E7D">
        <w:rPr>
          <w:rFonts w:ascii="Times New Roman" w:hAnsi="Times New Roman" w:cs="Times New Roman"/>
          <w:color w:val="000000"/>
          <w:kern w:val="2"/>
        </w:rPr>
        <w:t>三维可视化交互功能</w:t>
      </w:r>
      <w:bookmarkEnd w:id="64"/>
      <w:r w:rsidRPr="00011E7D">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fldChar w:fldCharType="begin"/>
      </w:r>
      <w:r w:rsidR="00F00D2C">
        <w:instrText xml:space="preserve"> ADDIN ZOTERO_ITEM CSL_CITATION {"citationID":"i0zvGVus","properties":{"formattedCitation":"\\super [74]\\nosupersub{}","plainCitation":"[74]","noteIndex":0},"citationItems":[{"id":129,"uris":["http://zotero.org/users/local/8clMLtyf/items/QE8H6ZPA"],"item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F00D2C" w:rsidRPr="00F00D2C">
        <w:rPr>
          <w:rFonts w:cs="Times New Roman"/>
          <w:vertAlign w:val="superscript"/>
          <w14:ligatures w14:val="standardContextual"/>
        </w:rPr>
        <w:t>[74]</w:t>
      </w:r>
      <w:r w:rsidR="00386B48">
        <w:fldChar w:fldCharType="end"/>
      </w:r>
      <w:r w:rsidRPr="006C2995">
        <w:t>。</w:t>
      </w:r>
      <w:r w:rsidRPr="00011E7D">
        <w:rPr>
          <w:rFonts w:ascii="Times New Roman" w:hAnsi="Times New Roman" w:cs="Times New Roman"/>
          <w:color w:val="000000"/>
          <w:kern w:val="2"/>
        </w:rPr>
        <w:t>该方法在三维地质建模的交互操作中应用广泛，如模型选择、钻孔信息查询和剖面分析等功能</w:t>
      </w:r>
      <w:r w:rsidR="00386B48">
        <w:fldChar w:fldCharType="begin"/>
      </w:r>
      <w:r w:rsidR="00F00D2C">
        <w:instrText xml:space="preserve"> ADDIN ZOTERO_ITEM CSL_CITATION {"citationID":"8hJm3w7I","properties":{"formattedCitation":"\\super [75-77]\\nosupersub{}","plainCitation":"[75-77]","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F00D2C" w:rsidRPr="00F00D2C">
        <w:rPr>
          <w:rFonts w:cs="Times New Roman"/>
          <w:vertAlign w:val="superscript"/>
          <w14:ligatures w14:val="standardContextual"/>
        </w:rPr>
        <w:t>[75-77]</w:t>
      </w:r>
      <w:r w:rsidR="00386B48">
        <w:fldChar w:fldCharType="end"/>
      </w:r>
      <w:r w:rsidRPr="006C2995">
        <w:t>。</w:t>
      </w:r>
    </w:p>
    <w:p w14:paraId="3BAC6947" w14:textId="77777777" w:rsidR="00AF4431" w:rsidRPr="00011E7D" w:rsidRDefault="006040F8"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在三维地质建模场景中，射线追踪可用于模型选择与拾取</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用户点击地质模型（如三角面网格、钻孔、巷道）后，通过射线检测确定点击位置对应的模型元素</w:t>
      </w:r>
      <w:r w:rsidRPr="00011E7D">
        <w:rPr>
          <w:rFonts w:ascii="Times New Roman" w:hAnsi="Times New Roman" w:cs="Times New Roman" w:hint="eastAsia"/>
          <w:color w:val="000000"/>
          <w:kern w:val="2"/>
        </w:rPr>
        <w:t>，进而展现对应的模型信息。</w:t>
      </w:r>
    </w:p>
    <w:p w14:paraId="4840F0A0" w14:textId="190DD7C8"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追踪基本实现</w:t>
      </w:r>
      <w:r w:rsidRPr="00011E7D">
        <w:rPr>
          <w:rFonts w:ascii="Times New Roman" w:hAnsi="Times New Roman" w:cs="Times New Roman"/>
          <w:color w:val="000000"/>
          <w:kern w:val="2"/>
        </w:rPr>
        <w:t>流程</w:t>
      </w:r>
      <w:r w:rsidRPr="00011E7D">
        <w:rPr>
          <w:rFonts w:ascii="Times New Roman" w:hAnsi="Times New Roman" w:cs="Times New Roman" w:hint="eastAsia"/>
          <w:color w:val="000000"/>
          <w:kern w:val="2"/>
        </w:rPr>
        <w:t>如下：</w:t>
      </w:r>
    </w:p>
    <w:p w14:paraId="79543707" w14:textId="1100009C" w:rsidR="006C2995"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lastRenderedPageBreak/>
        <w:t>1</w:t>
      </w:r>
      <w:r w:rsidRPr="00011E7D">
        <w:rPr>
          <w:rFonts w:ascii="Times New Roman" w:hAnsi="Times New Roman" w:cs="Times New Roman"/>
          <w:color w:val="000000"/>
          <w:kern w:val="2"/>
        </w:rPr>
        <w:t>用户点击屏幕，通过鼠标坐标</w:t>
      </w:r>
      <w:r w:rsidRPr="00011E7D">
        <w:rPr>
          <w:rFonts w:ascii="Times New Roman" w:hAnsi="Times New Roman" w:cs="Times New Roman" w:hint="eastAsia"/>
          <w:color w:val="000000"/>
          <w:kern w:val="2"/>
        </w:rPr>
        <w:t>转换和相机位置</w:t>
      </w:r>
      <w:r w:rsidRPr="00011E7D">
        <w:rPr>
          <w:rFonts w:ascii="Times New Roman" w:hAnsi="Times New Roman" w:cs="Times New Roman"/>
          <w:color w:val="000000"/>
          <w:kern w:val="2"/>
        </w:rPr>
        <w:t>生成射线。</w:t>
      </w:r>
      <w:r w:rsidR="00936F6B" w:rsidRPr="00011E7D">
        <w:rPr>
          <w:rFonts w:ascii="Times New Roman" w:hAnsi="Times New Roman" w:cs="Times New Roman"/>
          <w:color w:val="000000"/>
          <w:kern w:val="2"/>
        </w:rPr>
        <w:t>射线</w:t>
      </w:r>
      <w:r w:rsidRPr="00011E7D">
        <w:rPr>
          <w:rFonts w:ascii="Times New Roman" w:hAnsi="Times New Roman" w:cs="Times New Roman" w:hint="eastAsia"/>
          <w:color w:val="000000"/>
          <w:kern w:val="2"/>
        </w:rPr>
        <w:t>由</w:t>
      </w:r>
      <w:r w:rsidR="00936F6B" w:rsidRPr="00011E7D">
        <w:rPr>
          <w:rFonts w:ascii="Times New Roman" w:hAnsi="Times New Roman" w:cs="Times New Roman"/>
          <w:color w:val="000000"/>
          <w:kern w:val="2"/>
        </w:rPr>
        <w:t>摄像机位置发出，通过</w:t>
      </w:r>
      <w:r w:rsidRPr="00011E7D">
        <w:rPr>
          <w:rFonts w:ascii="Times New Roman" w:hAnsi="Times New Roman" w:cs="Times New Roman" w:hint="eastAsia"/>
          <w:color w:val="000000"/>
          <w:kern w:val="2"/>
        </w:rPr>
        <w:t>和</w:t>
      </w:r>
      <w:r w:rsidR="00936F6B" w:rsidRPr="00011E7D">
        <w:rPr>
          <w:rFonts w:ascii="Times New Roman" w:hAnsi="Times New Roman" w:cs="Times New Roman"/>
          <w:color w:val="000000"/>
          <w:kern w:val="2"/>
        </w:rPr>
        <w:t>鼠标点击的屏幕坐标映射到场景中的三维</w:t>
      </w:r>
      <w:r w:rsidRPr="00011E7D">
        <w:rPr>
          <w:rFonts w:ascii="Times New Roman" w:hAnsi="Times New Roman" w:cs="Times New Roman" w:hint="eastAsia"/>
          <w:color w:val="000000"/>
          <w:kern w:val="2"/>
        </w:rPr>
        <w:t>坐标形成方向向量</w:t>
      </w:r>
      <w:r w:rsidR="00936F6B" w:rsidRPr="00011E7D">
        <w:rPr>
          <w:rFonts w:ascii="Times New Roman" w:hAnsi="Times New Roman" w:cs="Times New Roman" w:hint="eastAsia"/>
          <w:color w:val="000000"/>
          <w:kern w:val="2"/>
        </w:rPr>
        <w:t>，</w:t>
      </w:r>
      <w:r w:rsidR="006040F8" w:rsidRPr="00011E7D">
        <w:rPr>
          <w:rFonts w:ascii="Times New Roman" w:hAnsi="Times New Roman" w:cs="Times New Roman" w:hint="eastAsia"/>
          <w:color w:val="000000"/>
          <w:kern w:val="2"/>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Pr="00011E7D" w:rsidRDefault="00E24F41"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011E7D">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011E7D">
        <w:rPr>
          <w:rFonts w:ascii="Times New Roman" w:hAnsi="Times New Roman" w:cs="Times New Roman"/>
          <w:color w:val="000000"/>
          <w:kern w:val="2"/>
        </w:rPr>
        <w:t>为单位化方向向量，</w:t>
      </w:r>
      <w:r w:rsidR="005F6F87" w:rsidRPr="00011E7D">
        <w:rPr>
          <w:rFonts w:ascii="Cambria Math" w:hAnsi="Cambria Math" w:cs="Cambria Math"/>
          <w:color w:val="000000"/>
          <w:kern w:val="2"/>
        </w:rPr>
        <w:t>𝑡</w:t>
      </w:r>
      <w:r w:rsidR="006C2995" w:rsidRPr="00011E7D">
        <w:rPr>
          <w:rFonts w:ascii="Times New Roman" w:hAnsi="Times New Roman" w:cs="Times New Roman"/>
          <w:color w:val="000000"/>
          <w:kern w:val="2"/>
        </w:rPr>
        <w:t>为射线长度。</w:t>
      </w:r>
    </w:p>
    <w:p w14:paraId="663A817D" w14:textId="48BB9629"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2</w:t>
      </w:r>
      <w:r w:rsidRPr="00011E7D">
        <w:rPr>
          <w:rFonts w:ascii="Times New Roman" w:hAnsi="Times New Roman" w:cs="Times New Roman"/>
          <w:color w:val="000000"/>
          <w:kern w:val="2"/>
        </w:rPr>
        <w:t>检测射线与场景中所有</w:t>
      </w:r>
      <w:r w:rsidRPr="00011E7D">
        <w:rPr>
          <w:rFonts w:ascii="Times New Roman" w:hAnsi="Times New Roman" w:cs="Times New Roman" w:hint="eastAsia"/>
          <w:color w:val="000000"/>
          <w:kern w:val="2"/>
        </w:rPr>
        <w:t>相交的几</w:t>
      </w:r>
      <w:r w:rsidRPr="00011E7D">
        <w:rPr>
          <w:rFonts w:ascii="Times New Roman" w:hAnsi="Times New Roman" w:cs="Times New Roman"/>
          <w:color w:val="000000"/>
          <w:kern w:val="2"/>
        </w:rPr>
        <w:t>何体。</w:t>
      </w:r>
    </w:p>
    <w:p w14:paraId="6C7F571A" w14:textId="0DAF0086" w:rsidR="006C2995" w:rsidRPr="00011E7D" w:rsidRDefault="00B938B0"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定义好了以后需要进行三角形相交检测，例如由</w:t>
      </w:r>
      <w:r w:rsidR="006C2995" w:rsidRPr="00011E7D">
        <w:rPr>
          <w:rFonts w:ascii="Times New Roman" w:hAnsi="Times New Roman" w:cs="Times New Roman"/>
          <w:color w:val="000000"/>
          <w:kern w:val="2"/>
        </w:rPr>
        <w:t>三个顶点</w:t>
      </w:r>
      <w:r w:rsidR="006C2995" w:rsidRPr="00011E7D">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B</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C</m:t>
        </m:r>
      </m:oMath>
      <w:r w:rsidRPr="00011E7D">
        <w:rPr>
          <w:rFonts w:ascii="Times New Roman" w:hAnsi="Times New Roman" w:cs="Times New Roman" w:hint="eastAsia"/>
          <w:color w:val="000000"/>
          <w:kern w:val="2"/>
        </w:rPr>
        <w:t>组成的三角形通过公式公式</w:t>
      </w:r>
      <w:r w:rsidRPr="00011E7D">
        <w:rPr>
          <w:rFonts w:ascii="Times New Roman" w:hAnsi="Times New Roman" w:cs="Times New Roman" w:hint="eastAsia"/>
          <w:color w:val="000000"/>
          <w:kern w:val="2"/>
        </w:rPr>
        <w:t>3.18</w:t>
      </w:r>
      <w:r w:rsidRPr="00011E7D">
        <w:rPr>
          <w:rFonts w:ascii="Times New Roman" w:hAnsi="Times New Roman" w:cs="Times New Roman" w:hint="eastAsia"/>
          <w:color w:val="000000"/>
          <w:kern w:val="2"/>
        </w:rPr>
        <w:t>定义三角形中的任意顶点</w:t>
      </w:r>
      <w:r w:rsidR="006C2995" w:rsidRPr="00011E7D">
        <w:rPr>
          <w:rFonts w:ascii="Times New Roman" w:hAnsi="Times New Roman" w:cs="Times New Roman"/>
          <w:color w:val="000000"/>
          <w:kern w:val="2"/>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Pr="00011E7D" w:rsidRDefault="00B938B0"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w:r w:rsidR="006C2995" w:rsidRPr="00011E7D">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011E7D">
        <w:rPr>
          <w:rFonts w:ascii="Times New Roman" w:hAnsi="Times New Roman" w:cs="Times New Roman" w:hint="eastAsia"/>
          <w:color w:val="000000"/>
          <w:kern w:val="2"/>
        </w:rPr>
        <w:t>。</w:t>
      </w:r>
    </w:p>
    <w:p w14:paraId="1C025B09" w14:textId="5D73C2EC" w:rsidR="00B938B0" w:rsidRPr="00011E7D" w:rsidRDefault="00936F6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如公式</w:t>
      </w:r>
      <w:r w:rsidRPr="00011E7D">
        <w:rPr>
          <w:rFonts w:ascii="Times New Roman" w:hAnsi="Times New Roman" w:cs="Times New Roman" w:hint="eastAsia"/>
          <w:color w:val="000000"/>
          <w:kern w:val="2"/>
        </w:rPr>
        <w:t>3.19</w:t>
      </w:r>
      <w:r w:rsidRPr="00011E7D">
        <w:rPr>
          <w:rFonts w:ascii="Times New Roman" w:hAnsi="Times New Roman" w:cs="Times New Roman"/>
          <w:color w:val="000000"/>
          <w:kern w:val="2"/>
        </w:rPr>
        <w:t>将射线方程与三角形方程联立</w:t>
      </w:r>
      <w:r w:rsidRPr="00011E7D">
        <w:rPr>
          <w:rFonts w:ascii="Times New Roman" w:hAnsi="Times New Roman" w:cs="Times New Roman" w:hint="eastAsia"/>
          <w:color w:val="000000"/>
          <w:kern w:val="2"/>
        </w:rPr>
        <w:t>求解，</w:t>
      </w:r>
      <w:r w:rsidRPr="00011E7D">
        <w:rPr>
          <w:rFonts w:ascii="Times New Roman" w:hAnsi="Times New Roman" w:cs="Times New Roman"/>
          <w:color w:val="000000"/>
          <w:kern w:val="2"/>
        </w:rPr>
        <w:t>如果解满足</w:t>
      </w:r>
      <w:r w:rsidRPr="00011E7D">
        <w:rPr>
          <w:rFonts w:ascii="Times New Roman" w:hAnsi="Times New Roman" w:cs="Times New Roman"/>
          <w:color w:val="000000"/>
          <w:kern w:val="2"/>
        </w:rPr>
        <w:t xml:space="preserve"> t ≥ 0, u ≥ 0, v ≥ 0, u + v ≤ 1</w:t>
      </w:r>
      <w:r w:rsidRPr="00011E7D">
        <w:rPr>
          <w:rFonts w:ascii="Times New Roman" w:hAnsi="Times New Roman" w:cs="Times New Roman"/>
          <w:color w:val="000000"/>
          <w:kern w:val="2"/>
        </w:rPr>
        <w:t>，则射线与三角形相交</w:t>
      </w:r>
      <w:r w:rsidRPr="00011E7D">
        <w:rPr>
          <w:rFonts w:ascii="Times New Roman" w:hAnsi="Times New Roman" w:cs="Times New Roman" w:hint="eastAsia"/>
          <w:color w:val="000000"/>
          <w:kern w:val="2"/>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5" w:name="OLE_LINK11"/>
        <w:bookmarkStart w:id="66"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5"/>
      <w:bookmarkEnd w:id="66"/>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3</w:t>
      </w:r>
      <w:r w:rsidRPr="00011E7D">
        <w:rPr>
          <w:rFonts w:ascii="Times New Roman" w:hAnsi="Times New Roman" w:cs="Times New Roman"/>
          <w:color w:val="000000"/>
          <w:kern w:val="2"/>
        </w:rPr>
        <w:t>返回</w:t>
      </w:r>
      <w:r w:rsidRPr="00011E7D">
        <w:rPr>
          <w:rFonts w:ascii="Times New Roman" w:hAnsi="Times New Roman" w:cs="Times New Roman" w:hint="eastAsia"/>
          <w:color w:val="000000"/>
          <w:kern w:val="2"/>
        </w:rPr>
        <w:t>交点</w:t>
      </w:r>
      <w:r w:rsidRPr="00011E7D">
        <w:rPr>
          <w:rFonts w:ascii="Times New Roman" w:hAnsi="Times New Roman" w:cs="Times New Roman"/>
          <w:color w:val="000000"/>
          <w:kern w:val="2"/>
        </w:rPr>
        <w:t>最近的相交点或目标几何体，进行后续处理</w:t>
      </w:r>
      <w:r w:rsidR="00BD6D86"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如</w:t>
      </w:r>
      <w:r w:rsidR="00BD6D86" w:rsidRPr="00011E7D">
        <w:rPr>
          <w:rFonts w:ascii="Times New Roman" w:hAnsi="Times New Roman" w:cs="Times New Roman" w:hint="eastAsia"/>
          <w:color w:val="000000"/>
          <w:kern w:val="2"/>
        </w:rPr>
        <w:t>高亮颜色</w:t>
      </w:r>
      <w:r w:rsidRPr="00011E7D">
        <w:rPr>
          <w:rFonts w:ascii="Times New Roman" w:hAnsi="Times New Roman" w:cs="Times New Roman"/>
          <w:color w:val="000000"/>
          <w:kern w:val="2"/>
        </w:rPr>
        <w:t>或数据查询</w:t>
      </w:r>
      <w:r w:rsidR="00BD6D86" w:rsidRPr="00011E7D">
        <w:rPr>
          <w:rFonts w:ascii="Times New Roman" w:hAnsi="Times New Roman" w:cs="Times New Roman" w:hint="eastAsia"/>
          <w:color w:val="000000"/>
          <w:kern w:val="2"/>
        </w:rPr>
        <w:t>、展示等等</w:t>
      </w:r>
      <w:r w:rsidRPr="00011E7D">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57"/>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58"/>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F03342" w:rsidRPr="00011E7D">
        <w:rPr>
          <w:rFonts w:ascii="Times New Roman"/>
          <w:sz w:val="21"/>
          <w:szCs w:val="21"/>
        </w:rPr>
        <w:t>7</w:t>
      </w:r>
      <w:r w:rsidR="00A478AF" w:rsidRPr="00011E7D">
        <w:rPr>
          <w:rFonts w:ascii="Times New Roman" w:hint="eastAsia"/>
          <w:sz w:val="21"/>
          <w:szCs w:val="21"/>
        </w:rPr>
        <w:t>射线与模型表面产生交点</w:t>
      </w:r>
    </w:p>
    <w:p w14:paraId="78F007D7" w14:textId="227B6F54"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7</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7"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7"/>
    </w:p>
    <w:p w14:paraId="7F6EA16E" w14:textId="63E57948" w:rsidR="007D546E" w:rsidRPr="00011E7D" w:rsidRDefault="00B016E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在三维地质建模中，模型</w:t>
      </w:r>
      <w:r w:rsidR="003E5815" w:rsidRPr="00011E7D">
        <w:rPr>
          <w:rFonts w:ascii="Times New Roman" w:hAnsi="Times New Roman" w:cs="Times New Roman" w:hint="eastAsia"/>
          <w:kern w:val="2"/>
        </w:rPr>
        <w:t>观测</w:t>
      </w:r>
      <w:r w:rsidRPr="00011E7D">
        <w:rPr>
          <w:rFonts w:ascii="Times New Roman" w:hAnsi="Times New Roman" w:cs="Times New Roman" w:hint="eastAsia"/>
          <w:kern w:val="2"/>
        </w:rPr>
        <w:t>是交互功能的重要组成部分，用户对三维地质模型进行缩放、旋转、平移等操作，</w:t>
      </w:r>
      <w:r w:rsidR="00011E7D">
        <w:rPr>
          <w:rFonts w:ascii="Times New Roman" w:hAnsi="Times New Roman" w:cs="Times New Roman" w:hint="eastAsia"/>
          <w:kern w:val="2"/>
        </w:rPr>
        <w:t>可以</w:t>
      </w:r>
      <w:r w:rsidRPr="00011E7D">
        <w:rPr>
          <w:rFonts w:ascii="Times New Roman" w:hAnsi="Times New Roman" w:cs="Times New Roman" w:hint="eastAsia"/>
          <w:kern w:val="2"/>
        </w:rPr>
        <w:t>更好地分析地质结构、钻孔信息和巷道形态。</w:t>
      </w:r>
      <w:r w:rsidR="00011E7D">
        <w:rPr>
          <w:rFonts w:ascii="Times New Roman" w:hAnsi="Times New Roman" w:cs="Times New Roman" w:hint="eastAsia"/>
          <w:kern w:val="2"/>
        </w:rPr>
        <w:t>模型观测通常有</w:t>
      </w:r>
      <w:r w:rsidR="00011E7D" w:rsidRPr="00011E7D">
        <w:rPr>
          <w:rFonts w:ascii="Times New Roman" w:hAnsi="Times New Roman" w:cs="Times New Roman"/>
          <w:kern w:val="2"/>
        </w:rPr>
        <w:t>轨道控制、飞行控制、指针锁定控制等多种观测方式</w:t>
      </w:r>
      <w:r w:rsidR="00011E7D">
        <w:rPr>
          <w:rFonts w:ascii="Times New Roman" w:hAnsi="Times New Roman" w:cs="Times New Roman" w:hint="eastAsia"/>
          <w:kern w:val="2"/>
        </w:rPr>
        <w:t>其中</w:t>
      </w:r>
      <w:r w:rsidR="00011E7D" w:rsidRPr="00011E7D">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w:t>
      </w:r>
      <w:r w:rsidR="00011E7D" w:rsidRPr="00011E7D">
        <w:rPr>
          <w:rFonts w:ascii="Times New Roman" w:hAnsi="Times New Roman" w:cs="Times New Roman"/>
          <w:kern w:val="2"/>
        </w:rPr>
        <w:lastRenderedPageBreak/>
        <w:t>式。</w:t>
      </w:r>
    </w:p>
    <w:p w14:paraId="06F7B37A" w14:textId="2D27463C"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011E7D">
        <w:rPr>
          <w:rFonts w:ascii="Times New Roman" w:hAnsi="Times New Roman" w:cs="Times New Roman" w:hint="eastAsia"/>
          <w:kern w:val="2"/>
        </w:rPr>
        <w:t>我们需要</w:t>
      </w:r>
      <w:r w:rsidRPr="00011E7D">
        <w:rPr>
          <w:rFonts w:ascii="Times New Roman" w:hAnsi="Times New Roman" w:cs="Times New Roman" w:hint="eastAsia"/>
          <w:kern w:val="2"/>
        </w:rPr>
        <w:t>定义相机位置</w:t>
      </w:r>
      <w:r w:rsidR="00BD43EB" w:rsidRPr="00011E7D">
        <w:rPr>
          <w:rFonts w:ascii="Times New Roman" w:hAnsi="Times New Roman" w:cs="Times New Roman" w:hint="eastAsia"/>
          <w:kern w:val="2"/>
        </w:rPr>
        <w:t>并转换为笛卡尔坐标系，</w:t>
      </w:r>
      <w:r w:rsidRPr="00011E7D">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011E7D">
        <w:rPr>
          <w:rFonts w:ascii="Times New Roman" w:hAnsi="Times New Roman" w:cs="Times New Roman" w:hint="eastAsia"/>
          <w:kern w:val="2"/>
        </w:rPr>
        <w:t>来表示相机位置</w:t>
      </w:r>
      <w:r w:rsidR="00BD43EB" w:rsidRPr="00011E7D">
        <w:rPr>
          <w:rFonts w:ascii="Times New Roman" w:hAnsi="Times New Roman" w:cs="Times New Roman" w:hint="eastAsia"/>
          <w:kern w:val="2"/>
        </w:rPr>
        <w:t>，其中：</w:t>
      </w:r>
    </w:p>
    <w:p w14:paraId="63C1281C" w14:textId="78114F25"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011E7D">
        <w:rPr>
          <w:rFonts w:ascii="Times New Roman" w:hAnsi="Times New Roman" w:cs="Times New Roman" w:hint="eastAsia"/>
          <w:kern w:val="2"/>
        </w:rPr>
        <w:t>是相机到目标点的距离</w:t>
      </w:r>
      <w:r w:rsidRPr="00011E7D">
        <w:rPr>
          <w:rFonts w:ascii="Times New Roman" w:hAnsi="Times New Roman" w:cs="Times New Roman" w:hint="eastAsia"/>
          <w:kern w:val="2"/>
        </w:rPr>
        <w:t xml:space="preserve"> (radius)</w:t>
      </w:r>
      <w:r w:rsidR="00BD43EB" w:rsidRPr="00011E7D">
        <w:rPr>
          <w:rFonts w:ascii="Times New Roman" w:hAnsi="Times New Roman" w:cs="Times New Roman" w:hint="eastAsia"/>
          <w:kern w:val="2"/>
        </w:rPr>
        <w:t>。</w:t>
      </w:r>
    </w:p>
    <w:p w14:paraId="28DADE68" w14:textId="77777777"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011E7D">
        <w:rPr>
          <w:rFonts w:ascii="Times New Roman" w:hAnsi="Times New Roman" w:cs="Times New Roman" w:hint="eastAsia"/>
          <w:kern w:val="2"/>
        </w:rPr>
        <w:t>是水平旋转角度</w:t>
      </w:r>
      <w:r w:rsidRPr="00011E7D">
        <w:rPr>
          <w:rFonts w:ascii="Times New Roman" w:hAnsi="Times New Roman" w:cs="Times New Roman" w:hint="eastAsia"/>
          <w:kern w:val="2"/>
        </w:rPr>
        <w:t xml:space="preserve"> (theta)</w:t>
      </w:r>
      <w:r w:rsidRPr="00011E7D">
        <w:rPr>
          <w:rFonts w:ascii="Times New Roman" w:hAnsi="Times New Roman" w:cs="Times New Roman" w:hint="eastAsia"/>
          <w:kern w:val="2"/>
        </w:rPr>
        <w:t>，通常在</w:t>
      </w:r>
      <w:r w:rsidRPr="00011E7D">
        <w:rPr>
          <w:rFonts w:ascii="Times New Roman" w:hAnsi="Times New Roman" w:cs="Times New Roman" w:hint="eastAsia"/>
          <w:kern w:val="2"/>
        </w:rPr>
        <w:t xml:space="preserve"> X-Z </w:t>
      </w:r>
      <w:r w:rsidRPr="00011E7D">
        <w:rPr>
          <w:rFonts w:ascii="Times New Roman" w:hAnsi="Times New Roman" w:cs="Times New Roman" w:hint="eastAsia"/>
          <w:kern w:val="2"/>
        </w:rPr>
        <w:t>平面上</w:t>
      </w:r>
      <w:r w:rsidR="00BD43EB" w:rsidRPr="00011E7D">
        <w:rPr>
          <w:rFonts w:ascii="Times New Roman" w:hAnsi="Times New Roman" w:cs="Times New Roman" w:hint="eastAsia"/>
          <w:kern w:val="2"/>
        </w:rPr>
        <w:t>。</w:t>
      </w:r>
    </w:p>
    <w:p w14:paraId="53DF476A" w14:textId="739150EF"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011E7D">
        <w:rPr>
          <w:rFonts w:ascii="Times New Roman" w:hAnsi="Times New Roman" w:cs="Times New Roman" w:hint="eastAsia"/>
          <w:kern w:val="2"/>
        </w:rPr>
        <w:t>是垂直旋转角度</w:t>
      </w:r>
      <w:r w:rsidRPr="00011E7D">
        <w:rPr>
          <w:rFonts w:ascii="Times New Roman" w:hAnsi="Times New Roman" w:cs="Times New Roman" w:hint="eastAsia"/>
          <w:kern w:val="2"/>
        </w:rPr>
        <w:t xml:space="preserve"> (phi)</w:t>
      </w:r>
      <w:r w:rsidRPr="00011E7D">
        <w:rPr>
          <w:rFonts w:ascii="Times New Roman" w:hAnsi="Times New Roman" w:cs="Times New Roman" w:hint="eastAsia"/>
          <w:kern w:val="2"/>
        </w:rPr>
        <w:t>，从</w:t>
      </w:r>
      <w:r w:rsidRPr="00011E7D">
        <w:rPr>
          <w:rFonts w:ascii="Times New Roman" w:hAnsi="Times New Roman" w:cs="Times New Roman" w:hint="eastAsia"/>
          <w:kern w:val="2"/>
        </w:rPr>
        <w:t xml:space="preserve"> Y </w:t>
      </w:r>
      <w:r w:rsidRPr="00011E7D">
        <w:rPr>
          <w:rFonts w:ascii="Times New Roman" w:hAnsi="Times New Roman" w:cs="Times New Roman" w:hint="eastAsia"/>
          <w:kern w:val="2"/>
        </w:rPr>
        <w:t>轴正向量起算。</w:t>
      </w:r>
    </w:p>
    <w:p w14:paraId="6620D4B4" w14:textId="2A3B17A0"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Pr="00011E7D" w:rsidRDefault="00BD43EB"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利用公式</w:t>
      </w:r>
      <w:r w:rsidRPr="00011E7D">
        <w:rPr>
          <w:rFonts w:ascii="Times New Roman" w:hAnsi="Times New Roman" w:cs="Times New Roman" w:hint="eastAsia"/>
          <w:kern w:val="2"/>
        </w:rPr>
        <w:t>3.23</w:t>
      </w:r>
      <w:r w:rsidRPr="00011E7D">
        <w:rPr>
          <w:rFonts w:ascii="Times New Roman" w:hAnsi="Times New Roman" w:cs="Times New Roman" w:hint="eastAsia"/>
          <w:kern w:val="2"/>
        </w:rPr>
        <w:t>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011E7D" w:rsidRDefault="00BD43EB"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target</m:t>
        </m:r>
      </m:oMath>
      <w:r w:rsidRPr="00011E7D">
        <w:rPr>
          <w:rFonts w:ascii="Times New Roman" w:hAnsi="Times New Roman" w:cs="Times New Roman" w:hint="eastAsia"/>
          <w:kern w:val="2"/>
        </w:rPr>
        <w:t>用户预设好的目标点坐标。</w:t>
      </w:r>
    </w:p>
    <w:p w14:paraId="1E21BDF0" w14:textId="52FFD557" w:rsidR="00BD43EB" w:rsidRPr="00011E7D" w:rsidRDefault="00BD6DF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最终在系统中，</w:t>
      </w:r>
      <w:r w:rsidR="00BD43EB" w:rsidRPr="00011E7D">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011E7D">
        <w:rPr>
          <w:rFonts w:ascii="Times New Roman" w:hAnsi="Times New Roman" w:cs="Times New Roman" w:hint="eastAsia"/>
          <w:kern w:val="2"/>
        </w:rPr>
        <w:t>进行相视角的旋转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图</w:t>
      </w:r>
      <w:r w:rsidR="004D7EDC" w:rsidRPr="00011E7D">
        <w:rPr>
          <w:rFonts w:ascii="Times New Roman" w:hAnsi="Times New Roman" w:cs="Times New Roman" w:hint="eastAsia"/>
          <w:kern w:val="2"/>
        </w:rPr>
        <w:t>b</w:t>
      </w:r>
      <w:r w:rsidR="004D7EDC"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011E7D">
        <w:rPr>
          <w:rFonts w:ascii="Times New Roman" w:hAnsi="Times New Roman" w:cs="Times New Roman" w:hint="eastAsia"/>
          <w:kern w:val="2"/>
        </w:rPr>
        <w:t>实现视角缩放的操作</w:t>
      </w:r>
      <w:r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右侧拖动更新目标点坐标实现视角</w:t>
      </w:r>
      <w:r w:rsidRPr="00011E7D">
        <w:rPr>
          <w:rFonts w:ascii="Times New Roman" w:hAnsi="Times New Roman" w:cs="Times New Roman" w:hint="eastAsia"/>
          <w:kern w:val="2"/>
        </w:rPr>
        <w:t>平移</w:t>
      </w:r>
      <w:r w:rsidR="00BD43EB" w:rsidRPr="00011E7D">
        <w:rPr>
          <w:rFonts w:ascii="Times New Roman" w:hAnsi="Times New Roman" w:cs="Times New Roman" w:hint="eastAsia"/>
          <w:kern w:val="2"/>
        </w:rPr>
        <w:t>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w:t>
      </w:r>
      <w:r w:rsidR="00B64E31" w:rsidRPr="00011E7D">
        <w:rPr>
          <w:rFonts w:ascii="Times New Roman" w:hAnsi="Times New Roman" w:cs="Times New Roman"/>
          <w:kern w:val="2"/>
        </w:rPr>
        <w:t>c</w:t>
      </w:r>
      <w:r w:rsidR="004D7EDC" w:rsidRPr="00011E7D">
        <w:rPr>
          <w:rFonts w:ascii="Times New Roman" w:hAnsi="Times New Roman" w:cs="Times New Roman" w:hint="eastAsia"/>
          <w:kern w:val="2"/>
        </w:rPr>
        <w:t>图包含缩放、平移）</w:t>
      </w:r>
      <w:r w:rsidR="00BD43EB" w:rsidRPr="00011E7D">
        <w:rPr>
          <w:rFonts w:ascii="Times New Roman" w:hAnsi="Times New Roman" w:cs="Times New Roman" w:hint="eastAsia"/>
          <w:kern w:val="2"/>
        </w:rPr>
        <w:t>。</w:t>
      </w:r>
      <w:r w:rsidRPr="00011E7D">
        <w:rPr>
          <w:rFonts w:ascii="Times New Roman" w:hAnsi="Times New Roman" w:cs="Times New Roman" w:hint="eastAsia"/>
          <w:kern w:val="2"/>
        </w:rPr>
        <w:t>类似于地质软件中的</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9"/>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lastRenderedPageBreak/>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0"/>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1"/>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67E4EFF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8</w:t>
      </w:r>
      <w:r w:rsidRPr="00011E7D">
        <w:rPr>
          <w:rFonts w:ascii="Times New Roman" w:hint="eastAsia"/>
          <w:sz w:val="21"/>
          <w:szCs w:val="21"/>
        </w:rPr>
        <w:t>多视角观测地层模型</w:t>
      </w:r>
    </w:p>
    <w:p w14:paraId="69853575" w14:textId="493FDFB5"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Pr="00011E7D">
        <w:rPr>
          <w:rFonts w:ascii="Times New Roman" w:hint="eastAsia"/>
          <w:sz w:val="21"/>
          <w:szCs w:val="21"/>
        </w:rPr>
        <w:t xml:space="preserve">8 </w:t>
      </w:r>
      <w:r w:rsidRPr="00011E7D">
        <w:rPr>
          <w:rFonts w:ascii="Times New Roman"/>
          <w:sz w:val="21"/>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8"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8"/>
    </w:p>
    <w:p w14:paraId="28EA299C" w14:textId="0378AB65" w:rsidR="00BD6D86"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巷道漫游是一种虚拟现实技术，旨在通过</w:t>
      </w:r>
      <w:bookmarkStart w:id="69" w:name="_Hlk191410079"/>
      <w:r w:rsidRPr="00011E7D">
        <w:rPr>
          <w:rFonts w:ascii="Times New Roman" w:hAnsi="Times New Roman" w:cs="Times New Roman" w:hint="eastAsia"/>
          <w:kern w:val="2"/>
        </w:rPr>
        <w:t>三维可视化手段</w:t>
      </w:r>
      <w:bookmarkEnd w:id="69"/>
      <w:r w:rsidRPr="00011E7D">
        <w:rPr>
          <w:rFonts w:ascii="Times New Roman" w:hAnsi="Times New Roman" w:cs="Times New Roman" w:hint="eastAsia"/>
          <w:kern w:val="2"/>
        </w:rPr>
        <w:t>实现巷道结构的沉浸式探索与交互</w:t>
      </w:r>
      <w:r w:rsidR="00D1349F">
        <w:fldChar w:fldCharType="begin"/>
      </w:r>
      <w:r w:rsidR="00F00D2C">
        <w:instrText xml:space="preserve"> ADDIN ZOTERO_ITEM CSL_CITATION {"citationID":"HswFSiHr","properties":{"formattedCitation":"\\super [78]\\nosupersub{}","plainCitation":"[78]","noteIndex":0},"citationItems":[{"id":118,"uris":["http://zotero.org/users/local/8clMLtyf/items/N3I7LMAX"],"item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w:instrText>
      </w:r>
      <w:r w:rsidR="00F00D2C">
        <w:rPr>
          <w:rFonts w:hint="eastAsia"/>
        </w:rPr>
        <w:instrText>善矿山环境及安全设计，对指导矿山开采设计与工程施工等具有重要意义。</w:instrText>
      </w:r>
      <w:r w:rsidR="00F00D2C">
        <w:instrText>\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w:instrText>
      </w:r>
      <w:r w:rsidR="00F00D2C">
        <w:rPr>
          <w:rFonts w:hint="eastAsia"/>
        </w:rPr>
        <w:instrText>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F00D2C">
        <w:instrText>\n\n\n\n\n\n\n\t(1)完成了巷道数据的导入以及数据管理如：添加、删除、查询等功能。\n\n\n\n\n\n\n\t(2)实现了巷道由点—&amp;gt;线—&amp;gt;面—&amp;gt;单个巷道-&amp;gt;多个巷道的过渡。\n\n\n\n\n\n\n\t(3)解决了巷道模拟过程中巷道连接点处的错切与重叠。为巷道漫游</w:instrText>
      </w:r>
      <w:r w:rsidR="00F00D2C">
        <w:rPr>
          <w:rFonts w:hint="eastAsia"/>
        </w:rPr>
        <w:instrText>做准备。</w:instrText>
      </w:r>
      <w:r w:rsidR="00F00D2C">
        <w:instrText xml:space="preserve">\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F00D2C" w:rsidRPr="00F00D2C">
        <w:rPr>
          <w:rFonts w:cs="Times New Roman"/>
          <w:vertAlign w:val="superscript"/>
          <w14:ligatures w14:val="standardContextual"/>
        </w:rPr>
        <w:t>[78]</w:t>
      </w:r>
      <w:r w:rsidR="00D1349F">
        <w:fldChar w:fldCharType="end"/>
      </w:r>
      <w:r w:rsidRPr="006C2995">
        <w:rPr>
          <w:rFonts w:hint="eastAsia"/>
        </w:rPr>
        <w:t>。</w:t>
      </w:r>
      <w:r w:rsidR="00BD6DF5" w:rsidRPr="00011E7D">
        <w:rPr>
          <w:rFonts w:ascii="Times New Roman" w:hAnsi="Times New Roman" w:cs="Times New Roman" w:hint="eastAsia"/>
          <w:kern w:val="2"/>
        </w:rPr>
        <w:t>主要通过实现</w:t>
      </w:r>
      <w:r w:rsidRPr="00011E7D">
        <w:rPr>
          <w:rFonts w:ascii="Times New Roman" w:hAnsi="Times New Roman" w:cs="Times New Roman" w:hint="eastAsia"/>
          <w:kern w:val="2"/>
        </w:rPr>
        <w:t>第</w:t>
      </w:r>
      <w:r w:rsidR="00BD6D86" w:rsidRPr="00011E7D">
        <w:rPr>
          <w:rFonts w:ascii="Times New Roman" w:hAnsi="Times New Roman" w:cs="Times New Roman" w:hint="eastAsia"/>
          <w:kern w:val="2"/>
        </w:rPr>
        <w:t>一</w:t>
      </w:r>
      <w:r w:rsidRPr="00011E7D">
        <w:rPr>
          <w:rFonts w:ascii="Times New Roman" w:hAnsi="Times New Roman" w:cs="Times New Roman" w:hint="eastAsia"/>
          <w:kern w:val="2"/>
        </w:rPr>
        <w:t>人称控制器，可以高效地模拟用户在巷道中的自由行走，全面展示巷道内部的空间布局与地质特征</w:t>
      </w:r>
      <w:r w:rsidR="00BD6DF5" w:rsidRPr="00011E7D">
        <w:rPr>
          <w:rFonts w:ascii="Times New Roman" w:hAnsi="Times New Roman" w:cs="Times New Roman" w:hint="eastAsia"/>
          <w:kern w:val="2"/>
        </w:rPr>
        <w:t>，</w:t>
      </w:r>
      <w:r w:rsidR="00BD6D86" w:rsidRPr="00011E7D">
        <w:rPr>
          <w:rFonts w:ascii="Times New Roman" w:hAnsi="Times New Roman" w:cs="Times New Roman" w:hint="eastAsia"/>
          <w:kern w:val="2"/>
        </w:rPr>
        <w:t>像在游戏中移动视角</w:t>
      </w:r>
      <w:r w:rsidR="0086685E" w:rsidRPr="00011E7D">
        <w:rPr>
          <w:rFonts w:ascii="Times New Roman" w:hAnsi="Times New Roman" w:cs="Times New Roman" w:hint="eastAsia"/>
          <w:kern w:val="2"/>
        </w:rPr>
        <w:t>一样</w:t>
      </w:r>
      <w:r w:rsidR="00BD6D86" w:rsidRPr="00011E7D">
        <w:rPr>
          <w:rFonts w:ascii="Times New Roman" w:hAnsi="Times New Roman" w:cs="Times New Roman" w:hint="eastAsia"/>
          <w:kern w:val="2"/>
        </w:rPr>
        <w:t>，探索三维</w:t>
      </w:r>
      <w:r w:rsidR="0086685E" w:rsidRPr="00011E7D">
        <w:rPr>
          <w:rFonts w:ascii="Times New Roman" w:hAnsi="Times New Roman" w:cs="Times New Roman" w:hint="eastAsia"/>
          <w:kern w:val="2"/>
        </w:rPr>
        <w:t>巷道</w:t>
      </w:r>
      <w:r w:rsidR="00BD6D86" w:rsidRPr="00011E7D">
        <w:rPr>
          <w:rFonts w:ascii="Times New Roman" w:hAnsi="Times New Roman" w:cs="Times New Roman" w:hint="eastAsia"/>
          <w:kern w:val="2"/>
        </w:rPr>
        <w:t>。</w:t>
      </w:r>
      <w:r w:rsidR="0086685E" w:rsidRPr="00011E7D">
        <w:rPr>
          <w:rFonts w:ascii="Times New Roman" w:hAnsi="Times New Roman" w:cs="Times New Roman"/>
          <w:kern w:val="2"/>
        </w:rPr>
        <w:t>第一人称控制器</w:t>
      </w:r>
      <w:r w:rsidR="0086685E" w:rsidRPr="00011E7D">
        <w:rPr>
          <w:rFonts w:ascii="Times New Roman" w:hAnsi="Times New Roman" w:cs="Times New Roman" w:hint="eastAsia"/>
          <w:kern w:val="2"/>
        </w:rPr>
        <w:t>的实现</w:t>
      </w:r>
      <w:r w:rsidR="0086685E" w:rsidRPr="00011E7D">
        <w:rPr>
          <w:rFonts w:ascii="Times New Roman" w:hAnsi="Times New Roman" w:cs="Times New Roman"/>
          <w:kern w:val="2"/>
        </w:rPr>
        <w:t>核心是将用户</w:t>
      </w:r>
      <w:r w:rsidR="0086685E" w:rsidRPr="00011E7D">
        <w:rPr>
          <w:rFonts w:ascii="Times New Roman" w:hAnsi="Times New Roman" w:cs="Times New Roman" w:hint="eastAsia"/>
          <w:kern w:val="2"/>
        </w:rPr>
        <w:t>鼠标在屏幕中的</w:t>
      </w:r>
      <w:r w:rsidR="0086685E" w:rsidRPr="00011E7D">
        <w:rPr>
          <w:rFonts w:ascii="Times New Roman" w:hAnsi="Times New Roman" w:cs="Times New Roman"/>
          <w:kern w:val="2"/>
        </w:rPr>
        <w:t>输入</w:t>
      </w:r>
      <w:r w:rsidR="0086685E" w:rsidRPr="00011E7D">
        <w:rPr>
          <w:rFonts w:ascii="Times New Roman" w:hAnsi="Times New Roman" w:cs="Times New Roman" w:hint="eastAsia"/>
          <w:kern w:val="2"/>
        </w:rPr>
        <w:t>坐标</w:t>
      </w:r>
      <w:r w:rsidR="0086685E" w:rsidRPr="00011E7D">
        <w:rPr>
          <w:rFonts w:ascii="Times New Roman" w:hAnsi="Times New Roman" w:cs="Times New Roman"/>
          <w:kern w:val="2"/>
        </w:rPr>
        <w:t>转换为相机的旋转和位移</w:t>
      </w:r>
      <w:r w:rsidR="0086685E" w:rsidRPr="00011E7D">
        <w:rPr>
          <w:rFonts w:ascii="Times New Roman" w:hAnsi="Times New Roman" w:cs="Times New Roman" w:hint="eastAsia"/>
          <w:kern w:val="2"/>
        </w:rPr>
        <w:t>。</w:t>
      </w:r>
    </w:p>
    <w:p w14:paraId="527AA870" w14:textId="580AEE51" w:rsidR="00DA173A" w:rsidRPr="00011E7D" w:rsidRDefault="00DA173A"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1</w:t>
      </w:r>
      <w:r w:rsidR="00B64E31" w:rsidRPr="00011E7D">
        <w:rPr>
          <w:rFonts w:ascii="Times New Roman" w:hAnsi="Times New Roman" w:cs="Times New Roman" w:hint="eastAsia"/>
          <w:kern w:val="2"/>
        </w:rPr>
        <w:t>实第一人称控制器</w:t>
      </w:r>
      <w:r w:rsidR="005A77B8" w:rsidRPr="00011E7D">
        <w:rPr>
          <w:rFonts w:ascii="Times New Roman" w:hAnsi="Times New Roman" w:cs="Times New Roman" w:hint="eastAsia"/>
          <w:kern w:val="2"/>
        </w:rPr>
        <w:t>通常</w:t>
      </w:r>
      <w:r w:rsidRPr="00011E7D">
        <w:rPr>
          <w:rFonts w:ascii="Times New Roman" w:hAnsi="Times New Roman" w:cs="Times New Roman"/>
          <w:kern w:val="2"/>
        </w:rPr>
        <w:t>基于欧拉角系统，</w:t>
      </w:r>
      <w:r w:rsidR="005A77B8" w:rsidRPr="00011E7D">
        <w:rPr>
          <w:rFonts w:ascii="Times New Roman" w:hAnsi="Times New Roman" w:cs="Times New Roman" w:hint="eastAsia"/>
          <w:kern w:val="2"/>
        </w:rPr>
        <w:t>依照</w:t>
      </w:r>
      <w:r w:rsidRPr="00011E7D">
        <w:rPr>
          <w:rFonts w:ascii="Times New Roman" w:hAnsi="Times New Roman" w:cs="Times New Roman"/>
          <w:kern w:val="2"/>
        </w:rPr>
        <w:t xml:space="preserve"> YXZ </w:t>
      </w:r>
      <w:r w:rsidRPr="00011E7D">
        <w:rPr>
          <w:rFonts w:ascii="Times New Roman" w:hAnsi="Times New Roman" w:cs="Times New Roman"/>
          <w:kern w:val="2"/>
        </w:rPr>
        <w:t>顺序</w:t>
      </w:r>
      <w:r w:rsidR="005A77B8" w:rsidRPr="00011E7D">
        <w:rPr>
          <w:rFonts w:ascii="Times New Roman" w:hAnsi="Times New Roman" w:cs="Times New Roman" w:hint="eastAsia"/>
          <w:kern w:val="2"/>
        </w:rPr>
        <w:t>进行旋转，</w:t>
      </w:r>
      <w:r w:rsidR="00B64E31" w:rsidRPr="00011E7D">
        <w:rPr>
          <w:rFonts w:ascii="Times New Roman" w:hAnsi="Times New Roman" w:cs="Times New Roman" w:hint="eastAsia"/>
          <w:kern w:val="2"/>
        </w:rPr>
        <w:t>即</w:t>
      </w:r>
      <w:r w:rsidRPr="00011E7D">
        <w:rPr>
          <w:rFonts w:ascii="Times New Roman" w:hAnsi="Times New Roman" w:cs="Times New Roman"/>
          <w:kern w:val="2"/>
        </w:rPr>
        <w:t>先</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Y</w:t>
      </w:r>
      <w:r w:rsidR="00B64E31" w:rsidRPr="00011E7D">
        <w:rPr>
          <w:rFonts w:ascii="Times New Roman" w:hAnsi="Times New Roman" w:cs="Times New Roman" w:hint="eastAsia"/>
          <w:kern w:val="2"/>
        </w:rPr>
        <w:t>轴（</w:t>
      </w:r>
      <w:r w:rsidRPr="00011E7D">
        <w:rPr>
          <w:rFonts w:ascii="Times New Roman" w:hAnsi="Times New Roman" w:cs="Times New Roman"/>
          <w:kern w:val="2"/>
        </w:rPr>
        <w:t>偏航</w:t>
      </w:r>
      <w:r w:rsidR="00B64E31" w:rsidRPr="00011E7D">
        <w:rPr>
          <w:rFonts w:ascii="Times New Roman" w:hAnsi="Times New Roman" w:cs="Times New Roman" w:hint="eastAsia"/>
          <w:kern w:val="2"/>
        </w:rPr>
        <w:t>）</w:t>
      </w:r>
      <w:r w:rsidRPr="00011E7D">
        <w:rPr>
          <w:rFonts w:ascii="Times New Roman" w:hAnsi="Times New Roman" w:cs="Times New Roman"/>
          <w:kern w:val="2"/>
        </w:rPr>
        <w:t>，再</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X</w:t>
      </w:r>
      <w:r w:rsidR="00B64E31" w:rsidRPr="00011E7D">
        <w:rPr>
          <w:rFonts w:ascii="Times New Roman" w:hAnsi="Times New Roman" w:cs="Times New Roman" w:hint="eastAsia"/>
          <w:kern w:val="2"/>
        </w:rPr>
        <w:t>轴（</w:t>
      </w:r>
      <w:r w:rsidRPr="00011E7D">
        <w:rPr>
          <w:rFonts w:ascii="Times New Roman" w:hAnsi="Times New Roman" w:cs="Times New Roman"/>
          <w:kern w:val="2"/>
        </w:rPr>
        <w:t>俯仰</w:t>
      </w:r>
      <w:r w:rsidR="00B64E31" w:rsidRPr="00011E7D">
        <w:rPr>
          <w:rFonts w:ascii="Times New Roman" w:hAnsi="Times New Roman" w:cs="Times New Roman" w:hint="eastAsia"/>
          <w:kern w:val="2"/>
        </w:rPr>
        <w:t>）</w:t>
      </w:r>
      <w:r w:rsidRPr="00011E7D">
        <w:rPr>
          <w:rFonts w:ascii="Times New Roman" w:hAnsi="Times New Roman" w:cs="Times New Roman"/>
          <w:kern w:val="2"/>
        </w:rPr>
        <w:t>，最后</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Z</w:t>
      </w:r>
      <w:r w:rsidR="00B64E31" w:rsidRPr="00011E7D">
        <w:rPr>
          <w:rFonts w:ascii="Times New Roman" w:hAnsi="Times New Roman" w:cs="Times New Roman" w:hint="eastAsia"/>
          <w:kern w:val="2"/>
        </w:rPr>
        <w:t>轴（</w:t>
      </w:r>
      <w:r w:rsidRPr="00011E7D">
        <w:rPr>
          <w:rFonts w:ascii="Times New Roman" w:hAnsi="Times New Roman" w:cs="Times New Roman" w:hint="eastAsia"/>
          <w:kern w:val="2"/>
        </w:rPr>
        <w:t>滚</w:t>
      </w:r>
      <w:r w:rsidRPr="00011E7D">
        <w:rPr>
          <w:rFonts w:ascii="Times New Roman" w:hAnsi="Times New Roman" w:cs="Times New Roman"/>
          <w:kern w:val="2"/>
        </w:rPr>
        <w:t>转）。当用户</w:t>
      </w:r>
      <w:r w:rsidR="005A77B8" w:rsidRPr="00011E7D">
        <w:rPr>
          <w:rFonts w:ascii="Times New Roman" w:hAnsi="Times New Roman" w:cs="Times New Roman" w:hint="eastAsia"/>
          <w:kern w:val="2"/>
        </w:rPr>
        <w:t>在</w:t>
      </w:r>
      <w:r w:rsidRPr="00011E7D">
        <w:rPr>
          <w:rFonts w:ascii="Times New Roman" w:hAnsi="Times New Roman" w:cs="Times New Roman"/>
          <w:kern w:val="2"/>
        </w:rPr>
        <w:t>移动鼠标时，</w:t>
      </w:r>
      <w:r w:rsidR="005A77B8" w:rsidRPr="00011E7D">
        <w:rPr>
          <w:rFonts w:ascii="Times New Roman" w:hAnsi="Times New Roman" w:cs="Times New Roman" w:hint="eastAsia"/>
          <w:kern w:val="2"/>
        </w:rPr>
        <w:t>应用公式</w:t>
      </w:r>
      <w:r w:rsidR="005A77B8" w:rsidRPr="00011E7D">
        <w:rPr>
          <w:rFonts w:ascii="Times New Roman" w:hAnsi="Times New Roman" w:cs="Times New Roman" w:hint="eastAsia"/>
          <w:kern w:val="2"/>
        </w:rPr>
        <w:t>3.24</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3.25</w:t>
      </w:r>
      <w:r w:rsidRPr="00011E7D">
        <w:rPr>
          <w:rFonts w:ascii="Times New Roman" w:hAnsi="Times New Roman" w:cs="Times New Roman"/>
          <w:kern w:val="2"/>
        </w:rPr>
        <w:t>将</w:t>
      </w:r>
      <w:r w:rsidR="005A77B8" w:rsidRPr="00011E7D">
        <w:rPr>
          <w:rFonts w:ascii="Times New Roman" w:hAnsi="Times New Roman" w:cs="Times New Roman"/>
          <w:kern w:val="2"/>
        </w:rPr>
        <w:t>鼠标移动量</w:t>
      </w:r>
      <w:r w:rsidR="005A77B8" w:rsidRPr="00011E7D">
        <w:rPr>
          <w:rFonts w:ascii="Times New Roman" w:hAnsi="Times New Roman" w:cs="Times New Roman"/>
          <w:kern w:val="2"/>
        </w:rPr>
        <w:t>(Δx, Δy)</w:t>
      </w:r>
      <w:r w:rsidRPr="00011E7D">
        <w:rPr>
          <w:rFonts w:ascii="Times New Roman" w:hAnsi="Times New Roman" w:cs="Times New Roman"/>
          <w:kern w:val="2"/>
        </w:rPr>
        <w:t>转换为欧拉角增量</w:t>
      </w:r>
      <w:r w:rsidR="005A77B8" w:rsidRPr="00011E7D">
        <w:rPr>
          <w:rFonts w:ascii="Times New Roman" w:hAnsi="Times New Roman" w:cs="Times New Roman" w:hint="eastAsia"/>
          <w:kern w:val="2"/>
        </w:rPr>
        <w:t>并将角度累加</w:t>
      </w:r>
      <w:r w:rsidR="00155393" w:rsidRPr="00011E7D">
        <w:rPr>
          <w:rFonts w:ascii="Times New Roman" w:hAnsi="Times New Roman" w:cs="Times New Roman" w:hint="eastAsia"/>
          <w:kern w:val="2"/>
        </w:rPr>
        <w:t>（</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w:t>
      </w:r>
      <w:r w:rsidRPr="00011E7D">
        <w:rPr>
          <w:rFonts w:ascii="Times New Roman" w:hAnsi="Times New Roman" w:cs="Times New Roman"/>
          <w:kern w:val="2"/>
        </w:rPr>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Pr="00011E7D" w:rsidRDefault="00102448"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w:r w:rsidR="00DA173A" w:rsidRPr="00011E7D">
        <w:rPr>
          <w:rFonts w:ascii="Times New Roman" w:hAnsi="Times New Roman" w:cs="Times New Roman" w:hint="eastAsia"/>
          <w:kern w:val="2"/>
        </w:rPr>
        <w:t>s</w:t>
      </w:r>
      <w:r w:rsidR="00DA173A" w:rsidRPr="00011E7D">
        <w:rPr>
          <w:rFonts w:ascii="Times New Roman" w:hAnsi="Times New Roman" w:cs="Times New Roman"/>
          <w:kern w:val="2"/>
        </w:rPr>
        <w:t>ensitivity</w:t>
      </w:r>
      <w:r w:rsidR="00DA173A" w:rsidRPr="00011E7D">
        <w:rPr>
          <w:rFonts w:ascii="Times New Roman" w:hAnsi="Times New Roman" w:cs="Times New Roman"/>
          <w:kern w:val="2"/>
        </w:rPr>
        <w:t>是灵敏度系数，</w:t>
      </w:r>
      <w:r w:rsidR="005A77B8" w:rsidRPr="00011E7D">
        <w:rPr>
          <w:rFonts w:ascii="Times New Roman" w:hAnsi="Times New Roman" w:cs="Times New Roman" w:hint="eastAsia"/>
          <w:kern w:val="2"/>
        </w:rPr>
        <w:t>通常设置在</w:t>
      </w:r>
      <w:r w:rsidR="005A77B8" w:rsidRPr="00011E7D">
        <w:rPr>
          <w:rFonts w:ascii="Times New Roman" w:hAnsi="Times New Roman" w:cs="Times New Roman" w:hint="eastAsia"/>
          <w:kern w:val="2"/>
        </w:rPr>
        <w:t xml:space="preserve"> [0.001, 0.005]</w:t>
      </w:r>
      <w:r w:rsidRPr="00011E7D">
        <w:rPr>
          <w:rFonts w:ascii="Times New Roman" w:hAnsi="Times New Roman" w:cs="Times New Roman" w:hint="eastAsia"/>
          <w:kern w:val="2"/>
        </w:rPr>
        <w:t>，决定了用户视角旋转的快慢</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yaw (</w:t>
      </w:r>
      <w:r w:rsidR="005A77B8" w:rsidRPr="00011E7D">
        <w:rPr>
          <w:rFonts w:ascii="Times New Roman" w:hAnsi="Times New Roman" w:cs="Times New Roman" w:hint="eastAsia"/>
          <w:kern w:val="2"/>
        </w:rPr>
        <w:t>偏航</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Y</w:t>
      </w:r>
      <w:r w:rsidR="005A77B8" w:rsidRPr="00011E7D">
        <w:rPr>
          <w:rFonts w:ascii="Times New Roman" w:hAnsi="Times New Roman" w:cs="Times New Roman" w:hint="eastAsia"/>
          <w:kern w:val="2"/>
        </w:rPr>
        <w:t>轴旋转，控制视角左右转；</w:t>
      </w:r>
      <w:r w:rsidR="005A77B8" w:rsidRPr="00011E7D">
        <w:rPr>
          <w:rFonts w:ascii="Times New Roman" w:hAnsi="Times New Roman" w:cs="Times New Roman" w:hint="eastAsia"/>
          <w:kern w:val="2"/>
        </w:rPr>
        <w:t>pitch (</w:t>
      </w:r>
      <w:r w:rsidR="005A77B8" w:rsidRPr="00011E7D">
        <w:rPr>
          <w:rFonts w:ascii="Times New Roman" w:hAnsi="Times New Roman" w:cs="Times New Roman" w:hint="eastAsia"/>
          <w:kern w:val="2"/>
        </w:rPr>
        <w:t>俯仰</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X</w:t>
      </w:r>
      <w:r w:rsidR="005A77B8" w:rsidRPr="00011E7D">
        <w:rPr>
          <w:rFonts w:ascii="Times New Roman" w:hAnsi="Times New Roman" w:cs="Times New Roman" w:hint="eastAsia"/>
          <w:kern w:val="2"/>
        </w:rPr>
        <w:t>轴旋转，控制视角上下转动</w:t>
      </w:r>
      <w:r w:rsidR="00DA173A" w:rsidRPr="00011E7D">
        <w:rPr>
          <w:rFonts w:ascii="Times New Roman" w:hAnsi="Times New Roman" w:cs="Times New Roman" w:hint="eastAsia"/>
          <w:kern w:val="2"/>
        </w:rPr>
        <w:t>。</w:t>
      </w:r>
    </w:p>
    <w:p w14:paraId="763BC86C" w14:textId="49D0BCF8" w:rsidR="0086685E"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万向节锁是指在使用欧拉角表示三维旋转时，因某个角度（通常是俯仰角）接近±</w:t>
      </w:r>
      <w:r w:rsidRPr="00011E7D">
        <w:rPr>
          <w:rFonts w:ascii="Times New Roman" w:hAnsi="Times New Roman" w:cs="Times New Roman" w:hint="eastAsia"/>
          <w:kern w:val="2"/>
        </w:rPr>
        <w:t>90</w:t>
      </w:r>
      <w:r w:rsidRPr="00011E7D">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011E7D">
        <w:rPr>
          <w:rFonts w:ascii="Times New Roman" w:hAnsi="Times New Roman" w:cs="Times New Roman" w:hint="eastAsia"/>
          <w:kern w:val="2"/>
        </w:rPr>
        <w:t xml:space="preserve"> Y-X-Z</w:t>
      </w:r>
      <w:r w:rsidRPr="00011E7D">
        <w:rPr>
          <w:rFonts w:ascii="Times New Roman" w:hAnsi="Times New Roman" w:cs="Times New Roman" w:hint="eastAsia"/>
          <w:kern w:val="2"/>
        </w:rPr>
        <w:t>）。当某个角度达到特定位置时（如俯仰角±</w:t>
      </w:r>
      <w:r w:rsidRPr="00011E7D">
        <w:rPr>
          <w:rFonts w:ascii="Times New Roman" w:hAnsi="Times New Roman" w:cs="Times New Roman" w:hint="eastAsia"/>
          <w:kern w:val="2"/>
        </w:rPr>
        <w:t>90</w:t>
      </w:r>
      <w:r w:rsidRPr="00011E7D">
        <w:rPr>
          <w:rFonts w:ascii="Times New Roman" w:hAnsi="Times New Roman" w:cs="Times New Roman" w:hint="eastAsia"/>
          <w:kern w:val="2"/>
        </w:rPr>
        <w:t>°），两个旋转轴重合，使得旋转系统退化为二维。</w:t>
      </w:r>
    </w:p>
    <w:p w14:paraId="181D89DD" w14:textId="1FD99A49" w:rsidR="00DA173A"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使用四元数表示旋转</w:t>
      </w:r>
      <w:r w:rsidRPr="00011E7D">
        <w:rPr>
          <w:rFonts w:ascii="Times New Roman" w:hAnsi="Times New Roman" w:cs="Times New Roman"/>
          <w:kern w:val="2"/>
        </w:rPr>
        <w:t>,</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没有旋转轴先后顺序的限制，避免了万向节锁问题。</w:t>
      </w:r>
      <w:r w:rsidR="00DA173A" w:rsidRPr="00011E7D">
        <w:rPr>
          <w:rFonts w:ascii="Times New Roman" w:hAnsi="Times New Roman" w:cs="Times New Roman"/>
          <w:kern w:val="2"/>
        </w:rPr>
        <w:t>欧拉角更新后，需要应用到相机的朝向</w:t>
      </w:r>
      <w:r w:rsidR="00102448" w:rsidRPr="00011E7D">
        <w:rPr>
          <w:rFonts w:ascii="Times New Roman" w:hAnsi="Times New Roman" w:cs="Times New Roman" w:hint="eastAsia"/>
          <w:kern w:val="2"/>
        </w:rPr>
        <w:t>，</w:t>
      </w:r>
      <w:r w:rsidR="00DA173A" w:rsidRPr="00011E7D">
        <w:rPr>
          <w:rFonts w:ascii="Times New Roman" w:hAnsi="Times New Roman" w:cs="Times New Roman" w:hint="eastAsia"/>
          <w:kern w:val="2"/>
        </w:rPr>
        <w:t>通</w:t>
      </w:r>
      <w:r w:rsidR="00DA173A" w:rsidRPr="00011E7D">
        <w:rPr>
          <w:rFonts w:ascii="Times New Roman" w:hAnsi="Times New Roman" w:cs="Times New Roman"/>
          <w:kern w:val="2"/>
        </w:rPr>
        <w:t>过四元数转换实现</w:t>
      </w:r>
      <w:r w:rsidR="00155393" w:rsidRPr="00011E7D">
        <w:rPr>
          <w:rFonts w:ascii="Times New Roman" w:hAnsi="Times New Roman" w:cs="Times New Roman"/>
          <w:kern w:val="2"/>
        </w:rPr>
        <w:t>,</w:t>
      </w:r>
      <w:r w:rsidRPr="00011E7D">
        <w:rPr>
          <w:rFonts w:ascii="Times New Roman" w:hAnsi="Times New Roman" w:cs="Times New Roman" w:hint="eastAsia"/>
          <w:kern w:val="2"/>
        </w:rPr>
        <w:t>公式</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011E7D">
        <w:rPr>
          <w:rFonts w:ascii="Times New Roman" w:hAnsi="Times New Roman" w:cs="Times New Roman" w:hint="eastAsia"/>
          <w:kern w:val="2"/>
        </w:rPr>
        <w:t>是绕</w:t>
      </w:r>
      <w:r w:rsidR="00155393" w:rsidRPr="00011E7D">
        <w:rPr>
          <w:rFonts w:ascii="Times New Roman" w:hAnsi="Times New Roman" w:cs="Times New Roman" w:hint="eastAsia"/>
          <w:kern w:val="2"/>
        </w:rPr>
        <w:t>Y</w:t>
      </w:r>
      <w:r w:rsidR="00155393" w:rsidRPr="00011E7D">
        <w:rPr>
          <w:rFonts w:ascii="Times New Roman" w:hAnsi="Times New Roman" w:cs="Times New Roman" w:hint="eastAsia"/>
          <w:kern w:val="2"/>
        </w:rPr>
        <w:t>轴旋转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011E7D">
        <w:rPr>
          <w:rFonts w:ascii="Times New Roman" w:hAnsi="Times New Roman" w:cs="Times New Roman" w:hint="eastAsia"/>
          <w:kern w:val="2"/>
        </w:rPr>
        <w:t>；</w:t>
      </w:r>
      <w:r w:rsidR="00DA173A" w:rsidRPr="00011E7D">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011E7D">
        <w:rPr>
          <w:rFonts w:ascii="Times New Roman" w:hAnsi="Times New Roman" w:cs="Times New Roman"/>
          <w:kern w:val="2"/>
        </w:rPr>
        <w:t>是绕</w:t>
      </w:r>
      <w:r w:rsidR="00DA173A" w:rsidRPr="00011E7D">
        <w:rPr>
          <w:rFonts w:ascii="Times New Roman" w:hAnsi="Times New Roman" w:cs="Times New Roman"/>
          <w:kern w:val="2"/>
        </w:rPr>
        <w:t xml:space="preserve">X </w:t>
      </w:r>
      <w:r w:rsidR="00DA173A" w:rsidRPr="00011E7D">
        <w:rPr>
          <w:rFonts w:ascii="Times New Roman" w:hAnsi="Times New Roman" w:cs="Times New Roman"/>
          <w:kern w:val="2"/>
        </w:rPr>
        <w:t>轴</w:t>
      </w:r>
      <w:r w:rsidR="00155393" w:rsidRPr="00011E7D">
        <w:rPr>
          <w:rFonts w:ascii="Times New Roman" w:hAnsi="Times New Roman" w:cs="Times New Roman" w:hint="eastAsia"/>
          <w:kern w:val="2"/>
        </w:rPr>
        <w:t>旋转</w:t>
      </w:r>
      <w:r w:rsidR="00DA173A" w:rsidRPr="00011E7D">
        <w:rPr>
          <w:rFonts w:ascii="Times New Roman" w:hAnsi="Times New Roman" w:cs="Times New Roman"/>
          <w:kern w:val="2"/>
        </w:rPr>
        <w:t>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011E7D">
        <w:rPr>
          <w:rFonts w:ascii="Times New Roman" w:hAnsi="Times New Roman" w:cs="Times New Roman"/>
          <w:kern w:val="2"/>
        </w:rPr>
        <w:t>。</w:t>
      </w:r>
    </w:p>
    <w:p w14:paraId="607660AA" w14:textId="666DB6D4"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四元数（</w:t>
      </w:r>
      <w:r w:rsidRPr="00011E7D">
        <w:rPr>
          <w:rFonts w:ascii="Times New Roman" w:hAnsi="Times New Roman" w:cs="Times New Roman"/>
          <w:kern w:val="2"/>
        </w:rPr>
        <w:t>Quaternion</w:t>
      </w:r>
      <w:r w:rsidRPr="00011E7D">
        <w:rPr>
          <w:rFonts w:ascii="Times New Roman" w:hAnsi="Times New Roman" w:cs="Times New Roman"/>
          <w:kern w:val="2"/>
        </w:rPr>
        <w:t>）是一种数学结构，扩展了复数的概念</w:t>
      </w:r>
      <w:r w:rsidRPr="00011E7D">
        <w:rPr>
          <w:rFonts w:ascii="Times New Roman" w:hAnsi="Times New Roman" w:cs="Times New Roman" w:hint="eastAsia"/>
          <w:kern w:val="2"/>
        </w:rPr>
        <w:t>，</w:t>
      </w:r>
      <w:r w:rsidRPr="00011E7D">
        <w:rPr>
          <w:rFonts w:ascii="Times New Roman" w:hAnsi="Times New Roman" w:cs="Times New Roman"/>
          <w:kern w:val="2"/>
        </w:rPr>
        <w:t>它由四个实数构成，可以用来表示三维空间中的旋转。</w:t>
      </w:r>
      <w:r w:rsidR="00DA173A" w:rsidRPr="00011E7D">
        <w:rPr>
          <w:rFonts w:ascii="Times New Roman" w:hAnsi="Times New Roman" w:cs="Times New Roman"/>
          <w:kern w:val="2"/>
        </w:rPr>
        <w:t>为防止万向节锁（</w:t>
      </w:r>
      <w:r w:rsidR="00DA173A" w:rsidRPr="00011E7D">
        <w:rPr>
          <w:rFonts w:ascii="Times New Roman" w:hAnsi="Times New Roman" w:cs="Times New Roman"/>
          <w:kern w:val="2"/>
        </w:rPr>
        <w:t>Gimbal Lock</w:t>
      </w:r>
      <w:r w:rsidR="00DA173A" w:rsidRPr="00011E7D">
        <w:rPr>
          <w:rFonts w:ascii="Times New Roman" w:hAnsi="Times New Roman" w:cs="Times New Roman"/>
          <w:kern w:val="2"/>
        </w:rPr>
        <w:t>）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Pr="00011E7D" w:rsidRDefault="00965952"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ϵ</m:t>
        </m:r>
      </m:oMath>
      <w:r w:rsidR="00DA173A" w:rsidRPr="00011E7D">
        <w:rPr>
          <w:rFonts w:ascii="Times New Roman" w:hAnsi="Times New Roman" w:cs="Times New Roman"/>
          <w:kern w:val="2"/>
        </w:rPr>
        <w:t>是一个小值，防止达到正负</w:t>
      </w:r>
      <w:r w:rsidR="00DA173A" w:rsidRPr="00011E7D">
        <w:rPr>
          <w:rFonts w:ascii="Times New Roman" w:hAnsi="Times New Roman" w:cs="Times New Roman"/>
          <w:kern w:val="2"/>
        </w:rPr>
        <w:t xml:space="preserve"> 90 </w:t>
      </w:r>
      <w:r w:rsidR="00DA173A" w:rsidRPr="00011E7D">
        <w:rPr>
          <w:rFonts w:ascii="Times New Roman" w:hAnsi="Times New Roman" w:cs="Times New Roman"/>
          <w:kern w:val="2"/>
        </w:rPr>
        <w:t>度时的奇异性。</w:t>
      </w:r>
    </w:p>
    <w:p w14:paraId="7C006D38" w14:textId="4B88B5CC"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 xml:space="preserve"> </w:t>
      </w:r>
      <w:r w:rsidRPr="00011E7D">
        <w:rPr>
          <w:rFonts w:ascii="Times New Roman" w:hAnsi="Times New Roman" w:cs="Times New Roman" w:hint="eastAsia"/>
          <w:kern w:val="2"/>
        </w:rPr>
        <w:t>通过上述计算，用户可以通过鼠标</w:t>
      </w:r>
      <w:r w:rsidR="007E5897" w:rsidRPr="00011E7D">
        <w:rPr>
          <w:rFonts w:ascii="Times New Roman" w:hAnsi="Times New Roman" w:cs="Times New Roman" w:hint="eastAsia"/>
          <w:kern w:val="2"/>
        </w:rPr>
        <w:t>移动</w:t>
      </w:r>
      <w:r w:rsidRPr="00011E7D">
        <w:rPr>
          <w:rFonts w:ascii="Times New Roman" w:hAnsi="Times New Roman" w:cs="Times New Roman" w:hint="eastAsia"/>
          <w:kern w:val="2"/>
        </w:rPr>
        <w:t>控制相机的视角旋转。</w:t>
      </w:r>
    </w:p>
    <w:p w14:paraId="5D617FC6" w14:textId="6D365D2E" w:rsidR="00DA173A"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 xml:space="preserve">2 </w:t>
      </w:r>
      <w:r w:rsidRPr="00011E7D">
        <w:rPr>
          <w:rFonts w:ascii="Times New Roman" w:hAnsi="Times New Roman" w:cs="Times New Roman"/>
          <w:kern w:val="2"/>
        </w:rPr>
        <w:t>第一人称视角的</w:t>
      </w:r>
      <w:r w:rsidRPr="00011E7D">
        <w:rPr>
          <w:rFonts w:ascii="Times New Roman" w:hAnsi="Times New Roman" w:cs="Times New Roman" w:hint="eastAsia"/>
          <w:kern w:val="2"/>
        </w:rPr>
        <w:t>位移通常通过用户键盘的输入给定相机前向方向向量。</w:t>
      </w:r>
    </w:p>
    <w:p w14:paraId="55F8DE3A" w14:textId="05142CF4"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011E7D">
        <w:rPr>
          <w:rFonts w:ascii="Times New Roman" w:hAnsi="Times New Roman" w:cs="Times New Roman"/>
          <w:kern w:val="2"/>
        </w:rPr>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右向量通过旋转前向向量</w:t>
      </w:r>
      <w:r w:rsidRPr="00011E7D">
        <w:rPr>
          <w:rFonts w:ascii="Times New Roman" w:hAnsi="Times New Roman" w:cs="Times New Roman"/>
          <w:kern w:val="2"/>
        </w:rPr>
        <w:t xml:space="preserve"> 90 </w:t>
      </w:r>
      <w:r w:rsidRPr="00011E7D">
        <w:rPr>
          <w:rFonts w:ascii="Times New Roman" w:hAnsi="Times New Roman" w:cs="Times New Roman"/>
          <w:kern w:val="2"/>
        </w:rPr>
        <w:t>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lastRenderedPageBreak/>
        <w:t>式中：</w:t>
      </w:r>
      <m:oMath>
        <m:r>
          <w:rPr>
            <w:rFonts w:ascii="Cambria Math" w:hAnsi="Cambria Math" w:cs="Times New Roman"/>
            <w:kern w:val="2"/>
          </w:rPr>
          <m:t>s</m:t>
        </m:r>
      </m:oMath>
      <w:r w:rsidRPr="00011E7D">
        <w:rPr>
          <w:rFonts w:ascii="Times New Roman" w:hAnsi="Times New Roman" w:cs="Times New Roman"/>
          <w:kern w:val="2"/>
        </w:rPr>
        <w:t>是</w:t>
      </w:r>
      <w:r w:rsidRPr="00011E7D">
        <w:rPr>
          <w:rFonts w:ascii="Times New Roman" w:hAnsi="Times New Roman" w:cs="Times New Roman" w:hint="eastAsia"/>
          <w:kern w:val="2"/>
        </w:rPr>
        <w:t>用户输入的</w:t>
      </w:r>
      <w:r w:rsidRPr="00011E7D">
        <w:rPr>
          <w:rFonts w:ascii="Times New Roman" w:hAnsi="Times New Roman" w:cs="Times New Roman"/>
          <w:kern w:val="2"/>
        </w:rPr>
        <w:t>移动速度</w:t>
      </w:r>
      <w:r w:rsidRPr="00011E7D">
        <w:rPr>
          <w:rFonts w:ascii="Times New Roman" w:hAnsi="Times New Roman" w:cs="Times New Roman" w:hint="eastAsia"/>
          <w:kern w:val="2"/>
        </w:rPr>
        <w:t>大小；</w:t>
      </w:r>
      <w:r w:rsidRPr="00011E7D">
        <w:rPr>
          <w:rFonts w:ascii="Times New Roman" w:hAnsi="Times New Roman" w:cs="Times New Roman"/>
          <w:kern w:val="2"/>
        </w:rPr>
        <w:t>w</w:t>
      </w:r>
      <w:r w:rsidRPr="00011E7D">
        <w:rPr>
          <w:rFonts w:ascii="Times New Roman" w:hAnsi="Times New Roman" w:cs="Times New Roman" w:hint="eastAsia"/>
          <w:kern w:val="2"/>
        </w:rPr>
        <w:t>、</w:t>
      </w:r>
      <w:r w:rsidRPr="00011E7D">
        <w:rPr>
          <w:rFonts w:ascii="Times New Roman" w:hAnsi="Times New Roman" w:cs="Times New Roman"/>
          <w:kern w:val="2"/>
        </w:rPr>
        <w:t>s</w:t>
      </w:r>
      <w:r w:rsidRPr="00011E7D">
        <w:rPr>
          <w:rFonts w:ascii="Times New Roman" w:hAnsi="Times New Roman" w:cs="Times New Roman" w:hint="eastAsia"/>
          <w:kern w:val="2"/>
        </w:rPr>
        <w:t>、</w:t>
      </w:r>
      <w:r w:rsidRPr="00011E7D">
        <w:rPr>
          <w:rFonts w:ascii="Times New Roman" w:hAnsi="Times New Roman" w:cs="Times New Roman"/>
          <w:kern w:val="2"/>
        </w:rPr>
        <w:t>d</w:t>
      </w:r>
      <w:r w:rsidRPr="00011E7D">
        <w:rPr>
          <w:rFonts w:ascii="Times New Roman" w:hAnsi="Times New Roman" w:cs="Times New Roman" w:hint="eastAsia"/>
          <w:kern w:val="2"/>
        </w:rPr>
        <w:t>、</w:t>
      </w:r>
      <w:r w:rsidRPr="00011E7D">
        <w:rPr>
          <w:rFonts w:ascii="Times New Roman" w:hAnsi="Times New Roman" w:cs="Times New Roman"/>
          <w:kern w:val="2"/>
        </w:rPr>
        <w:t>a</w:t>
      </w:r>
      <w:r w:rsidRPr="00011E7D">
        <w:rPr>
          <w:rFonts w:ascii="Times New Roman" w:hAnsi="Times New Roman" w:cs="Times New Roman"/>
          <w:kern w:val="2"/>
        </w:rPr>
        <w:t>是对应键的按下状态。</w:t>
      </w:r>
    </w:p>
    <w:p w14:paraId="3409C9A3" w14:textId="63E7E3B6" w:rsidR="00253F06" w:rsidRPr="00011E7D" w:rsidRDefault="007E5897"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通过以上流程，用户通过键盘的</w:t>
      </w:r>
      <w:r w:rsidRPr="00011E7D">
        <w:rPr>
          <w:rFonts w:ascii="Times New Roman" w:hAnsi="Times New Roman" w:cs="Times New Roman" w:hint="eastAsia"/>
          <w:kern w:val="2"/>
        </w:rPr>
        <w:t>W</w:t>
      </w:r>
      <w:r w:rsidRPr="00011E7D">
        <w:rPr>
          <w:rFonts w:ascii="Times New Roman" w:hAnsi="Times New Roman" w:cs="Times New Roman" w:hint="eastAsia"/>
          <w:kern w:val="2"/>
        </w:rPr>
        <w:t>、</w:t>
      </w:r>
      <w:r w:rsidRPr="00011E7D">
        <w:rPr>
          <w:rFonts w:ascii="Times New Roman" w:hAnsi="Times New Roman" w:cs="Times New Roman" w:hint="eastAsia"/>
          <w:kern w:val="2"/>
        </w:rPr>
        <w:t>S</w:t>
      </w:r>
      <w:r w:rsidRPr="00011E7D">
        <w:rPr>
          <w:rFonts w:ascii="Times New Roman" w:hAnsi="Times New Roman" w:cs="Times New Roman" w:hint="eastAsia"/>
          <w:kern w:val="2"/>
        </w:rPr>
        <w:t>、</w:t>
      </w:r>
      <w:r w:rsidRPr="00011E7D">
        <w:rPr>
          <w:rFonts w:ascii="Times New Roman" w:hAnsi="Times New Roman" w:cs="Times New Roman" w:hint="eastAsia"/>
          <w:kern w:val="2"/>
        </w:rPr>
        <w:t>D</w:t>
      </w:r>
      <w:r w:rsidRPr="00011E7D">
        <w:rPr>
          <w:rFonts w:ascii="Times New Roman" w:hAnsi="Times New Roman" w:cs="Times New Roman" w:hint="eastAsia"/>
          <w:kern w:val="2"/>
        </w:rPr>
        <w:t>、</w:t>
      </w:r>
      <w:r w:rsidRPr="00011E7D">
        <w:rPr>
          <w:rFonts w:ascii="Times New Roman" w:hAnsi="Times New Roman" w:cs="Times New Roman" w:hint="eastAsia"/>
          <w:kern w:val="2"/>
        </w:rPr>
        <w:t>A</w:t>
      </w:r>
      <w:r w:rsidRPr="00011E7D">
        <w:rPr>
          <w:rFonts w:ascii="Times New Roman" w:hAnsi="Times New Roman" w:cs="Times New Roman" w:hint="eastAsia"/>
          <w:kern w:val="2"/>
        </w:rPr>
        <w:t>的输入，给定场景中相机方向向量进行视角的前后左右的移动</w:t>
      </w:r>
      <w:r w:rsidR="00253F06" w:rsidRPr="00011E7D">
        <w:rPr>
          <w:rFonts w:ascii="Times New Roman" w:hAnsi="Times New Roman" w:cs="Times New Roman" w:hint="eastAsia"/>
          <w:kern w:val="2"/>
        </w:rPr>
        <w:t>观察模型内部或外部（如图</w:t>
      </w:r>
      <w:r w:rsidR="00253F06" w:rsidRPr="00011E7D">
        <w:rPr>
          <w:rFonts w:ascii="Times New Roman" w:hAnsi="Times New Roman" w:cs="Times New Roman" w:hint="eastAsia"/>
          <w:kern w:val="2"/>
        </w:rPr>
        <w:t>3.7</w:t>
      </w:r>
      <w:r w:rsidR="00253F06" w:rsidRPr="00011E7D">
        <w:rPr>
          <w:rFonts w:ascii="Times New Roman" w:hAnsi="Times New Roman" w:cs="Times New Roman" w:hint="eastAsia"/>
          <w:kern w:val="2"/>
        </w:rPr>
        <w:t>）</w:t>
      </w:r>
      <w:r w:rsidRPr="00011E7D">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2"/>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3"/>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6591490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F03342" w:rsidRPr="00011E7D">
        <w:rPr>
          <w:rFonts w:ascii="Times New Roman"/>
          <w:sz w:val="21"/>
          <w:szCs w:val="21"/>
        </w:rPr>
        <w:t>9</w:t>
      </w:r>
      <w:r w:rsidR="004458E1" w:rsidRPr="00011E7D">
        <w:rPr>
          <w:rFonts w:ascii="Times New Roman" w:hint="eastAsia"/>
          <w:sz w:val="21"/>
          <w:szCs w:val="21"/>
        </w:rPr>
        <w:t>巷道漫游</w:t>
      </w:r>
    </w:p>
    <w:p w14:paraId="14A07188" w14:textId="744CADEC"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9</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0"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0"/>
    </w:p>
    <w:p w14:paraId="7860BFC5" w14:textId="3F9E8B0E"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w:t>
      </w:r>
      <w:r w:rsidRPr="00011E7D">
        <w:rPr>
          <w:rFonts w:ascii="Times New Roman" w:hAnsi="Times New Roman" w:cs="Times New Roman"/>
          <w:kern w:val="2"/>
        </w:rPr>
        <w:lastRenderedPageBreak/>
        <w:t>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6F331B96" w14:textId="3FD3C1A6" w:rsidR="006C2995" w:rsidRPr="006C2995" w:rsidRDefault="006C2995" w:rsidP="00E4590E">
      <w:pPr>
        <w:adjustRightInd w:val="0"/>
        <w:snapToGrid w:val="0"/>
        <w:spacing w:before="240" w:after="120" w:line="360" w:lineRule="auto"/>
        <w:jc w:val="center"/>
        <w:outlineLvl w:val="0"/>
      </w:pPr>
      <w:r w:rsidRPr="00011E7D">
        <w:rPr>
          <w:rFonts w:ascii="Times New Roman" w:hAnsi="Times New Roman" w:cs="Times New Roman"/>
          <w:kern w:val="2"/>
        </w:rPr>
        <w:br w:type="page"/>
      </w:r>
      <w:bookmarkStart w:id="71" w:name="_Toc192629374"/>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1"/>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2"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2"/>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345EFC48" w:rsidR="00254143" w:rsidRPr="002B3D18" w:rsidRDefault="00254143" w:rsidP="002B3D18">
      <w:pPr>
        <w:spacing w:line="400" w:lineRule="exact"/>
        <w:ind w:firstLineChars="250" w:firstLine="600"/>
      </w:pPr>
      <w:r w:rsidRPr="00EC7552">
        <w:rPr>
          <w:rFonts w:ascii="Times New Roman" w:hAnsi="Times New Roman" w:cs="Times New Roman"/>
          <w:kern w:val="2"/>
        </w:rPr>
        <w:t>系统采用前后端分离</w:t>
      </w:r>
      <w:r w:rsidR="00AC6B56" w:rsidRPr="00EC7552">
        <w:rPr>
          <w:rFonts w:ascii="Times New Roman" w:hAnsi="Times New Roman" w:cs="Times New Roman" w:hint="eastAsia"/>
          <w:kern w:val="2"/>
        </w:rPr>
        <w:t>的模式进行开发</w:t>
      </w:r>
      <w:r w:rsidRPr="00EC7552">
        <w:rPr>
          <w:rFonts w:ascii="Times New Roman" w:hAnsi="Times New Roman" w:cs="Times New Roman"/>
          <w:kern w:val="2"/>
        </w:rPr>
        <w:t>，前端</w:t>
      </w:r>
      <w:r w:rsidR="00AC6B56" w:rsidRPr="00EC7552">
        <w:rPr>
          <w:rFonts w:ascii="Times New Roman" w:hAnsi="Times New Roman" w:cs="Times New Roman" w:hint="eastAsia"/>
          <w:kern w:val="2"/>
        </w:rPr>
        <w:t>主要</w:t>
      </w:r>
      <w:r w:rsidRPr="00EC7552">
        <w:rPr>
          <w:rFonts w:ascii="Times New Roman" w:hAnsi="Times New Roman" w:cs="Times New Roman"/>
          <w:kern w:val="2"/>
        </w:rPr>
        <w:t>采用</w:t>
      </w:r>
      <w:r w:rsidRPr="00EC7552">
        <w:rPr>
          <w:rFonts w:ascii="Times New Roman" w:hAnsi="Times New Roman" w:cs="Times New Roman"/>
          <w:kern w:val="2"/>
        </w:rPr>
        <w:t xml:space="preserve">Vue 3 </w:t>
      </w:r>
      <w:r w:rsidR="00E36926" w:rsidRPr="00EC7552">
        <w:rPr>
          <w:rFonts w:ascii="Times New Roman" w:hAnsi="Times New Roman" w:cs="Times New Roman" w:hint="eastAsia"/>
          <w:kern w:val="2"/>
        </w:rPr>
        <w:t>、</w:t>
      </w:r>
      <w:r w:rsidRPr="00EC7552">
        <w:rPr>
          <w:rFonts w:ascii="Times New Roman" w:hAnsi="Times New Roman" w:cs="Times New Roman"/>
          <w:kern w:val="2"/>
        </w:rPr>
        <w:t xml:space="preserve">Three.js </w:t>
      </w:r>
      <w:r w:rsidR="00E36926" w:rsidRPr="00EC7552">
        <w:rPr>
          <w:rFonts w:ascii="Times New Roman" w:hAnsi="Times New Roman" w:cs="Times New Roman" w:hint="eastAsia"/>
          <w:kern w:val="2"/>
        </w:rPr>
        <w:t>和</w:t>
      </w:r>
      <w:r w:rsidRPr="00EC7552">
        <w:rPr>
          <w:rFonts w:ascii="Times New Roman" w:hAnsi="Times New Roman" w:cs="Times New Roman"/>
          <w:kern w:val="2"/>
        </w:rPr>
        <w:t>WebGL</w:t>
      </w:r>
      <w:r w:rsidRPr="00EC7552">
        <w:rPr>
          <w:rFonts w:ascii="Times New Roman" w:hAnsi="Times New Roman" w:cs="Times New Roman"/>
          <w:kern w:val="2"/>
        </w:rPr>
        <w:t>进行三维可视化渲染</w:t>
      </w:r>
      <w:r w:rsidR="00D1349F">
        <w:fldChar w:fldCharType="begin"/>
      </w:r>
      <w:r w:rsidR="00F00D2C">
        <w:instrText xml:space="preserve"> ADDIN ZOTERO_ITEM CSL_CITATION {"citationID":"d7iTRox9","properties":{"formattedCitation":"\\super [79-81]\\nosupersub{}","plainCitation":"[79-81]","noteIndex":0},"citationItems":[{"id":125,"uris":["http://zotero.org/users/local/8clMLtyf/items/Z8S69MF4"],"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w:instrText>
      </w:r>
      <w:r w:rsidR="00F00D2C">
        <w:rPr>
          <w:rFonts w:hint="eastAsia"/>
        </w:rPr>
        <w:instrText>了在三维场景下隧道形变的实时可视化监测和车辆位置的实时可视化监测</w:instrText>
      </w:r>
      <w:r w:rsidR="00F00D2C">
        <w:instrText>,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w:instrText>
      </w:r>
      <w:r w:rsidR="00F00D2C">
        <w:rPr>
          <w:rFonts w:hint="eastAsia"/>
        </w:rPr>
        <w:instrText>在</w:instrText>
      </w:r>
      <w:r w:rsidR="00F00D2C">
        <w:instrText>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w:instrText>
      </w:r>
      <w:r w:rsidR="00F00D2C">
        <w:rPr>
          <w:rFonts w:hint="eastAsia"/>
        </w:rPr>
        <w:instrText>库使用</w:instrText>
      </w:r>
      <w:r w:rsidR="00F00D2C">
        <w:instrText>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w:instrText>
      </w:r>
      <w:r w:rsidR="00F00D2C">
        <w:rPr>
          <w:rFonts w:hint="eastAsia"/>
        </w:rPr>
        <w:instrText>管平台开发技术路线。以北京市密云水库改造消隐工程为实施点，自主研发了包含四级架构、三大模块、</w:instrText>
      </w:r>
      <w:r w:rsidR="00F00D2C">
        <w:instrText>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w:instrText>
      </w:r>
      <w:r w:rsidR="00F00D2C">
        <w:rPr>
          <w:rFonts w:hint="eastAsia"/>
        </w:rPr>
        <w:instrText>采用</w:instrText>
      </w:r>
      <w:r w:rsidR="00F00D2C">
        <w:instrText>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w:instrText>
      </w:r>
      <w:r w:rsidR="00F00D2C">
        <w:rPr>
          <w:rFonts w:hint="eastAsia"/>
        </w:rPr>
        <w:instrText>字孪生系统成为一个具有挑战性的问题。本文对基于云平台的车间数字孪生系统的关键技术进行了研究</w:instrText>
      </w:r>
      <w:r w:rsidR="00F00D2C">
        <w:instrText>,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w:instrText>
      </w:r>
      <w:r w:rsidR="00F00D2C">
        <w:rPr>
          <w:rFonts w:hint="eastAsia"/>
        </w:rPr>
        <w:instrText>模式的数据采集传输方案</w:instrText>
      </w:r>
      <w:r w:rsidR="00F00D2C">
        <w:instrText>,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w:instrText>
      </w:r>
      <w:r w:rsidR="00F00D2C">
        <w:rPr>
          <w:rFonts w:hint="eastAsia"/>
        </w:rPr>
        <w:instrText>平台下数字孪生模型的动态加载更新方案以及数字孪生模型与物理设备动态建立连接映射的方法</w:instrText>
      </w:r>
      <w:r w:rsidR="00F00D2C">
        <w:instrText xml:space="preserve">,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arts":[["2025",2,25]]},"issued":{"date-parts":[["2022"]]}}}],"schema":"https://github.com/citation-style-language/schema/raw/master/csl-citation.json"} </w:instrText>
      </w:r>
      <w:r w:rsidR="00D1349F">
        <w:fldChar w:fldCharType="separate"/>
      </w:r>
      <w:r w:rsidR="00F00D2C" w:rsidRPr="00F00D2C">
        <w:rPr>
          <w:rFonts w:cs="Times New Roman"/>
          <w:vertAlign w:val="superscript"/>
          <w14:ligatures w14:val="standardContextual"/>
        </w:rPr>
        <w:t>[79-81]</w:t>
      </w:r>
      <w:r w:rsidR="00D1349F">
        <w:fldChar w:fldCharType="end"/>
      </w:r>
      <w:r w:rsidRPr="002B3D18">
        <w:t>，</w:t>
      </w:r>
      <w:r w:rsidRPr="00EC7552">
        <w:rPr>
          <w:rFonts w:ascii="Times New Roman" w:hAnsi="Times New Roman" w:cs="Times New Roman"/>
          <w:kern w:val="2"/>
        </w:rPr>
        <w:t>后端</w:t>
      </w:r>
      <w:r w:rsidR="006E3251" w:rsidRPr="00EC7552">
        <w:rPr>
          <w:rFonts w:ascii="Times New Roman" w:hAnsi="Times New Roman" w:cs="Times New Roman" w:hint="eastAsia"/>
          <w:kern w:val="2"/>
        </w:rPr>
        <w:t>基于</w:t>
      </w:r>
      <w:r w:rsidR="00E36926" w:rsidRPr="00EC7552">
        <w:rPr>
          <w:rFonts w:ascii="Times New Roman" w:hAnsi="Times New Roman" w:cs="Times New Roman" w:hint="eastAsia"/>
          <w:kern w:val="2"/>
        </w:rPr>
        <w:t>Java</w:t>
      </w:r>
      <w:r w:rsidR="00E36926" w:rsidRPr="00EC7552">
        <w:rPr>
          <w:rFonts w:ascii="Times New Roman" w:hAnsi="Times New Roman" w:cs="Times New Roman" w:hint="eastAsia"/>
          <w:kern w:val="2"/>
        </w:rPr>
        <w:t>和</w:t>
      </w:r>
      <w:r w:rsidR="00BD6DF5" w:rsidRPr="00EC7552">
        <w:rPr>
          <w:rFonts w:ascii="Times New Roman" w:hAnsi="Times New Roman" w:cs="Times New Roman"/>
          <w:kern w:val="2"/>
        </w:rPr>
        <w:t>Spring</w:t>
      </w:r>
      <w:r w:rsidR="006E3251" w:rsidRPr="00EC7552">
        <w:rPr>
          <w:rFonts w:ascii="Times New Roman" w:hAnsi="Times New Roman" w:cs="Times New Roman" w:hint="eastAsia"/>
          <w:kern w:val="2"/>
        </w:rPr>
        <w:t>框架</w:t>
      </w:r>
      <w:r w:rsidRPr="00EC7552">
        <w:rPr>
          <w:rFonts w:ascii="Times New Roman" w:hAnsi="Times New Roman" w:cs="Times New Roman"/>
          <w:kern w:val="2"/>
        </w:rPr>
        <w:t>进行数据处理与接口服务</w:t>
      </w:r>
      <w:r w:rsidR="00386B48">
        <w:fldChar w:fldCharType="begin"/>
      </w:r>
      <w:r w:rsidR="00F00D2C">
        <w:instrText xml:space="preserve"> ADDIN ZOTERO_ITEM CSL_CITATION {"citationID":"J6kW8JMl","properties":{"formattedCitation":"\\super [82-84]\\nosupersub{}","plainCitation":"[82-84]","noteIndex":0},"citationItems":[{"id":128,"uris":["http://zotero.org/users/local/8clMLtyf/items/XDUKEPIY"],"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w:instrText>
      </w:r>
      <w:r w:rsidR="00F00D2C">
        <w:rPr>
          <w:rFonts w:hint="eastAsia"/>
        </w:rPr>
        <w:instrText>础设施</w:instrText>
      </w:r>
      <w:r w:rsidR="00F00D2C">
        <w:instrText>(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w:instrText>
      </w:r>
      <w:r w:rsidR="00F00D2C">
        <w:rPr>
          <w:rFonts w:hint="eastAsia"/>
        </w:rPr>
        <w:instrText>于微服务体系的地质业务数据模型分类以及服务粒度划分机理、方式和方法</w:instrText>
      </w:r>
      <w:r w:rsidR="00F00D2C">
        <w:instrText>;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w:instrText>
      </w:r>
      <w:r w:rsidR="00F00D2C">
        <w:rPr>
          <w:rFonts w:hint="eastAsia"/>
        </w:rPr>
        <w:instrText>提出了一种基于微服务体系结构与容器引擎的地质云平台构建方法</w:instrText>
      </w:r>
      <w:r w:rsidR="00F00D2C">
        <w:instrText>;(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w:instrText>
      </w:r>
      <w:r w:rsidR="00F00D2C">
        <w:rPr>
          <w:rFonts w:hint="eastAsia"/>
        </w:rPr>
        <w:instrText>息系统建设中去</w:instrText>
      </w:r>
      <w:r w:rsidR="00F00D2C">
        <w:instrText>,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w:instrText>
      </w:r>
      <w:r w:rsidR="00F00D2C">
        <w:rPr>
          <w:rFonts w:hint="eastAsia"/>
        </w:rPr>
        <w:instrText>面向地质主题和基础业务实体的云服务系统。该系统通过分而治之的方法</w:instrText>
      </w:r>
      <w:r w:rsidR="00F00D2C">
        <w:instrText>,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w:instrText>
      </w:r>
      <w:r w:rsidR="00F00D2C">
        <w:rPr>
          <w:rFonts w:hint="eastAsia"/>
        </w:rPr>
        <w:instrText>不断发展</w:instrText>
      </w:r>
      <w:r w:rsidR="00F00D2C">
        <w:instrText>,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w:instrText>
      </w:r>
      <w:r w:rsidR="00F00D2C">
        <w:rPr>
          <w:rFonts w:hint="eastAsia"/>
        </w:rPr>
        <w:instrText>不可恢复等特点</w:instrText>
      </w:r>
      <w:r w:rsidR="00F00D2C">
        <w:instrText>,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w:instrText>
      </w:r>
      <w:r w:rsidR="00F00D2C">
        <w:rPr>
          <w:rFonts w:hint="eastAsia"/>
        </w:rPr>
        <w:instrText>前主流的技术方案做了介绍</w:instrText>
      </w:r>
      <w:r w:rsidR="00F00D2C">
        <w:instrText>,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w:instrText>
      </w:r>
      <w:r w:rsidR="00F00D2C">
        <w:rPr>
          <w:rFonts w:hint="eastAsia"/>
        </w:rPr>
        <w:instrText>期的技术升级做了一些探讨和展望。</w:instrText>
      </w:r>
      <w:r w:rsidR="00F00D2C">
        <w:instrText xml:space="preserve">","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2020"]]}}}],"schema":"https://github.com/citation-style-language/schema/raw/master/csl-citation.json"} </w:instrText>
      </w:r>
      <w:r w:rsidR="00386B48">
        <w:fldChar w:fldCharType="separate"/>
      </w:r>
      <w:r w:rsidR="00F00D2C" w:rsidRPr="00F00D2C">
        <w:rPr>
          <w:rFonts w:cs="Times New Roman"/>
          <w:vertAlign w:val="superscript"/>
          <w14:ligatures w14:val="standardContextual"/>
        </w:rPr>
        <w:t>[82-84]</w:t>
      </w:r>
      <w:r w:rsidR="00386B48">
        <w:fldChar w:fldCharType="end"/>
      </w:r>
      <w:r w:rsidRPr="002B3D18">
        <w:t>。通过前后端的协作，使得系统具有良好的扩展性与性能。</w:t>
      </w:r>
    </w:p>
    <w:p w14:paraId="15C41FAC" w14:textId="0A65F8C7"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前端架构</w:t>
      </w:r>
    </w:p>
    <w:p w14:paraId="1FFFD337" w14:textId="286182C0"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前端部分主要采用</w:t>
      </w:r>
      <w:r w:rsidR="00254143" w:rsidRPr="00EC7552">
        <w:rPr>
          <w:rFonts w:ascii="Times New Roman" w:hAnsi="Times New Roman" w:cs="Times New Roman"/>
          <w:kern w:val="2"/>
        </w:rPr>
        <w:t>Vue 3</w:t>
      </w:r>
      <w:r w:rsidRPr="00EC7552">
        <w:rPr>
          <w:rFonts w:ascii="Times New Roman" w:hAnsi="Times New Roman" w:cs="Times New Roman" w:hint="eastAsia"/>
          <w:kern w:val="2"/>
        </w:rPr>
        <w:t>框架实现</w:t>
      </w:r>
      <w:r w:rsidR="00254143" w:rsidRPr="00EC7552">
        <w:rPr>
          <w:rFonts w:ascii="Times New Roman" w:hAnsi="Times New Roman" w:cs="Times New Roman"/>
          <w:kern w:val="2"/>
        </w:rPr>
        <w:t>，</w:t>
      </w:r>
      <w:r w:rsidRPr="00EC7552">
        <w:rPr>
          <w:rFonts w:ascii="Times New Roman" w:hAnsi="Times New Roman" w:cs="Times New Roman" w:hint="eastAsia"/>
          <w:kern w:val="2"/>
        </w:rPr>
        <w:t>充分</w:t>
      </w:r>
      <w:r w:rsidR="00254143" w:rsidRPr="00EC7552">
        <w:rPr>
          <w:rFonts w:ascii="Times New Roman" w:hAnsi="Times New Roman" w:cs="Times New Roman"/>
          <w:kern w:val="2"/>
        </w:rPr>
        <w:t>利用其响应式、组件化的特性提升了</w:t>
      </w:r>
      <w:r w:rsidRPr="00EC7552">
        <w:rPr>
          <w:rFonts w:ascii="Times New Roman" w:hAnsi="Times New Roman" w:cs="Times New Roman" w:hint="eastAsia"/>
          <w:kern w:val="2"/>
        </w:rPr>
        <w:t>界面</w:t>
      </w:r>
      <w:r w:rsidR="00254143" w:rsidRPr="00EC7552">
        <w:rPr>
          <w:rFonts w:ascii="Times New Roman" w:hAnsi="Times New Roman" w:cs="Times New Roman"/>
          <w:kern w:val="2"/>
        </w:rPr>
        <w:t>的复用性与可维护性。通过</w:t>
      </w:r>
      <w:r w:rsidR="00254143" w:rsidRPr="00EC7552">
        <w:rPr>
          <w:rFonts w:ascii="Times New Roman" w:hAnsi="Times New Roman" w:cs="Times New Roman"/>
          <w:kern w:val="2"/>
        </w:rPr>
        <w:t>Vue 3</w:t>
      </w:r>
      <w:r w:rsidR="00254143" w:rsidRPr="00EC7552">
        <w:rPr>
          <w:rFonts w:ascii="Times New Roman" w:hAnsi="Times New Roman" w:cs="Times New Roman"/>
          <w:kern w:val="2"/>
        </w:rPr>
        <w:t>的</w:t>
      </w:r>
      <w:r w:rsidR="00254143" w:rsidRPr="00EC7552">
        <w:rPr>
          <w:rFonts w:ascii="Times New Roman" w:hAnsi="Times New Roman" w:cs="Times New Roman"/>
          <w:kern w:val="2"/>
        </w:rPr>
        <w:t>Composition API</w:t>
      </w:r>
      <w:r w:rsidRPr="00EC7552">
        <w:rPr>
          <w:rFonts w:ascii="Times New Roman" w:hAnsi="Times New Roman" w:cs="Times New Roman" w:hint="eastAsia"/>
          <w:kern w:val="2"/>
        </w:rPr>
        <w:t>，前端业务逻辑得以更好地模块化管理，使代码结构更清晰紧凑。此外，在三维模型的渲染方面，采用了</w:t>
      </w:r>
      <w:r w:rsidRPr="00EC7552">
        <w:rPr>
          <w:rFonts w:ascii="Times New Roman" w:hAnsi="Times New Roman" w:cs="Times New Roman" w:hint="eastAsia"/>
          <w:kern w:val="2"/>
        </w:rPr>
        <w:t>Three.js</w:t>
      </w:r>
      <w:r w:rsidRPr="00EC7552">
        <w:rPr>
          <w:rFonts w:ascii="Times New Roman" w:hAnsi="Times New Roman" w:cs="Times New Roman" w:hint="eastAsia"/>
          <w:kern w:val="2"/>
        </w:rPr>
        <w:t>与</w:t>
      </w:r>
      <w:r w:rsidRPr="00EC7552">
        <w:rPr>
          <w:rFonts w:ascii="Times New Roman" w:hAnsi="Times New Roman" w:cs="Times New Roman" w:hint="eastAsia"/>
          <w:kern w:val="2"/>
        </w:rPr>
        <w:t>WebGL</w:t>
      </w:r>
      <w:r w:rsidRPr="00EC7552">
        <w:rPr>
          <w:rFonts w:ascii="Times New Roman" w:hAnsi="Times New Roman" w:cs="Times New Roman" w:hint="eastAsia"/>
          <w:kern w:val="2"/>
        </w:rPr>
        <w:t>技术，高效利用</w:t>
      </w:r>
      <w:r w:rsidRPr="00EC7552">
        <w:rPr>
          <w:rFonts w:ascii="Times New Roman" w:hAnsi="Times New Roman" w:cs="Times New Roman" w:hint="eastAsia"/>
          <w:kern w:val="2"/>
        </w:rPr>
        <w:t>GPU</w:t>
      </w:r>
      <w:r w:rsidRPr="00EC7552">
        <w:rPr>
          <w:rFonts w:ascii="Times New Roman" w:hAnsi="Times New Roman" w:cs="Times New Roman" w:hint="eastAsia"/>
          <w:kern w:val="2"/>
        </w:rPr>
        <w:t>加速，实现了流畅且逼真的三维地质场景交互体验。</w:t>
      </w:r>
    </w:p>
    <w:p w14:paraId="7F7E6A32" w14:textId="0170ACAF"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后端架构</w:t>
      </w:r>
    </w:p>
    <w:p w14:paraId="2FBD0BD5" w14:textId="031C2D97"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后端服务基于</w:t>
      </w:r>
      <w:r w:rsidRPr="00EC7552">
        <w:rPr>
          <w:rFonts w:ascii="Times New Roman" w:hAnsi="Times New Roman" w:cs="Times New Roman" w:hint="eastAsia"/>
          <w:kern w:val="2"/>
        </w:rPr>
        <w:t>Java</w:t>
      </w:r>
      <w:r w:rsidRPr="00EC7552">
        <w:rPr>
          <w:rFonts w:ascii="Times New Roman" w:hAnsi="Times New Roman" w:cs="Times New Roman" w:hint="eastAsia"/>
          <w:kern w:val="2"/>
        </w:rPr>
        <w:t>与</w:t>
      </w:r>
      <w:r w:rsidRPr="00EC7552">
        <w:rPr>
          <w:rFonts w:ascii="Times New Roman" w:hAnsi="Times New Roman" w:cs="Times New Roman" w:hint="eastAsia"/>
          <w:kern w:val="2"/>
        </w:rPr>
        <w:t>Spring</w:t>
      </w:r>
      <w:r w:rsidRPr="00EC7552">
        <w:rPr>
          <w:rFonts w:ascii="Times New Roman" w:hAnsi="Times New Roman" w:cs="Times New Roman" w:hint="eastAsia"/>
          <w:kern w:val="2"/>
        </w:rPr>
        <w:t>框架搭建，主要负责地质数据的存储、处理与管理。</w:t>
      </w:r>
      <w:r w:rsidR="00254143" w:rsidRPr="00EC7552">
        <w:rPr>
          <w:rFonts w:ascii="Times New Roman" w:hAnsi="Times New Roman" w:cs="Times New Roman"/>
          <w:kern w:val="2"/>
        </w:rPr>
        <w:t>系统利用数据库存储地质数据，支持大规模数据的高效存取。同时，后端通过</w:t>
      </w:r>
      <w:r w:rsidR="00254143" w:rsidRPr="00EC7552">
        <w:rPr>
          <w:rFonts w:ascii="Times New Roman" w:hAnsi="Times New Roman" w:cs="Times New Roman"/>
          <w:kern w:val="2"/>
        </w:rPr>
        <w:t>Java</w:t>
      </w:r>
      <w:r w:rsidR="00254143" w:rsidRPr="00EC7552">
        <w:rPr>
          <w:rFonts w:ascii="Times New Roman" w:hAnsi="Times New Roman" w:cs="Times New Roman"/>
          <w:kern w:val="2"/>
        </w:rPr>
        <w:t>实现坐标转换、</w:t>
      </w:r>
      <w:r w:rsidR="00254143" w:rsidRPr="00EC7552">
        <w:rPr>
          <w:rFonts w:ascii="Times New Roman" w:hAnsi="Times New Roman" w:cs="Times New Roman"/>
          <w:kern w:val="2"/>
        </w:rPr>
        <w:t>Delaunay</w:t>
      </w:r>
      <w:r w:rsidR="00254143" w:rsidRPr="00EC7552">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rPr>
          <w:noProof/>
        </w:rPr>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4"/>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2B3D18">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4458E1">
      <w:pPr>
        <w:snapToGrid w:val="0"/>
        <w:spacing w:after="120" w:line="300" w:lineRule="auto"/>
        <w:ind w:firstLineChars="200" w:firstLine="480"/>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noProof/>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5"/>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3" w:name="_Toc19262937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3"/>
    </w:p>
    <w:p w14:paraId="725CB523" w14:textId="4FDBC0BC" w:rsidR="005F6F87" w:rsidRDefault="00561FC7" w:rsidP="00561FC7">
      <w:pPr>
        <w:keepNext/>
        <w:keepLines/>
        <w:snapToGrid w:val="0"/>
        <w:spacing w:before="120" w:after="120" w:line="360" w:lineRule="auto"/>
        <w:outlineLvl w:val="2"/>
        <w:rPr>
          <w:rFonts w:eastAsia="黑体"/>
          <w:bCs/>
        </w:rPr>
      </w:pPr>
      <w:bookmarkStart w:id="74"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4"/>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6"/>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67"/>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7B78F898" w:rsidR="00493E6E"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r w:rsidR="000250B9" w:rsidRPr="00EC7552">
        <w:rPr>
          <w:rFonts w:ascii="Times New Roman" w:hAnsi="Times New Roman" w:cs="Times New Roman"/>
          <w:color w:val="000000"/>
          <w:kern w:val="2"/>
        </w:rPr>
        <w:t>(</w:t>
      </w:r>
      <w:r w:rsidR="000250B9" w:rsidRPr="00EC7552">
        <w:rPr>
          <w:rFonts w:ascii="Times New Roman" w:hAnsi="Times New Roman" w:cs="Times New Roman" w:hint="eastAsia"/>
          <w:color w:val="000000"/>
          <w:kern w:val="2"/>
        </w:rPr>
        <w:t>图</w:t>
      </w:r>
      <w:r w:rsidR="000250B9" w:rsidRPr="00EC7552">
        <w:rPr>
          <w:rFonts w:ascii="Times New Roman" w:hAnsi="Times New Roman" w:cs="Times New Roman" w:hint="eastAsia"/>
          <w:color w:val="000000"/>
          <w:kern w:val="2"/>
        </w:rPr>
        <w:t>4.2)</w:t>
      </w:r>
      <w:r w:rsidR="00CC65AF" w:rsidRPr="00EC7552">
        <w:rPr>
          <w:rFonts w:ascii="Times New Roman" w:hAnsi="Times New Roman" w:cs="Times New Roman" w:hint="eastAsia"/>
          <w:color w:val="000000"/>
          <w:kern w:val="2"/>
        </w:rPr>
        <w:t>。</w:t>
      </w:r>
    </w:p>
    <w:p w14:paraId="78D836F4" w14:textId="03CB7234"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r w:rsidR="00253F3D" w:rsidRPr="00EC7552">
        <w:rPr>
          <w:rFonts w:ascii="Times New Roman" w:hAnsi="Times New Roman" w:cs="Times New Roman" w:hint="eastAsia"/>
          <w:color w:val="000000"/>
          <w:kern w:val="2"/>
        </w:rPr>
        <w:t>（如图</w:t>
      </w:r>
      <w:r w:rsidR="00353D24" w:rsidRPr="00EC7552">
        <w:rPr>
          <w:rFonts w:ascii="Times New Roman" w:hAnsi="Times New Roman" w:cs="Times New Roman" w:hint="eastAsia"/>
          <w:color w:val="000000"/>
          <w:kern w:val="2"/>
        </w:rPr>
        <w:t>4.5</w:t>
      </w:r>
      <w:r w:rsidR="00253F3D"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59"/>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68"/>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69"/>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0"/>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1"/>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287A5345" w14:textId="3AC3D74F" w:rsidR="00B65578" w:rsidRDefault="0051679F" w:rsidP="00EC755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395694C1" w14:textId="31546775" w:rsidR="00312A54"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2"/>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9B20C7" w:rsidRDefault="005F6F87"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lastRenderedPageBreak/>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3"/>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5" w:name="_Toc192629378"/>
      <w:r w:rsidRPr="005C7278">
        <w:rPr>
          <w:rFonts w:eastAsia="黑体" w:hint="eastAsia"/>
          <w:bCs/>
        </w:rPr>
        <w:t>4.2.2</w:t>
      </w:r>
      <w:bookmarkStart w:id="76" w:name="OLE_LINK15"/>
      <w:bookmarkStart w:id="77"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6"/>
      <w:bookmarkEnd w:id="77"/>
      <w:r w:rsidR="00CE0340">
        <w:rPr>
          <w:rFonts w:eastAsia="黑体" w:hint="eastAsia"/>
          <w:bCs/>
        </w:rPr>
        <w:t>分析</w:t>
      </w:r>
      <w:bookmarkEnd w:id="75"/>
    </w:p>
    <w:p w14:paraId="1C1BD140" w14:textId="3AD11DBC" w:rsidR="00423BC1" w:rsidRPr="009B20C7" w:rsidRDefault="00B840B1"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Pr="009B20C7" w:rsidRDefault="00EC076C" w:rsidP="009B20C7">
      <w:pPr>
        <w:widowControl w:val="0"/>
        <w:snapToGrid w:val="0"/>
        <w:spacing w:before="120" w:line="300" w:lineRule="auto"/>
        <w:jc w:val="both"/>
        <w:rPr>
          <w:rFonts w:ascii="Times New Roman" w:hAnsi="Times New Roman" w:cs="Times New Roman"/>
          <w:kern w:val="2"/>
        </w:rPr>
      </w:pPr>
      <w:r w:rsidRPr="009B20C7">
        <w:rPr>
          <w:rFonts w:ascii="Times New Roman" w:hAnsi="Times New Roman" w:cs="Times New Roman" w:hint="eastAsia"/>
          <w:kern w:val="2"/>
        </w:rPr>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sidRPr="009B20C7">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sidRPr="009B20C7">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sidRPr="009B20C7">
        <w:rPr>
          <w:rFonts w:ascii="Times New Roman" w:hAnsi="Times New Roman" w:cs="Times New Roman" w:hint="eastAsia"/>
          <w:kern w:val="2"/>
        </w:rPr>
        <w:t>是两法向量。</w:t>
      </w:r>
    </w:p>
    <w:p w14:paraId="17A6EF07" w14:textId="77777777"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3</w:t>
      </w:r>
      <w:r w:rsidRPr="009B20C7">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sidRPr="009B20C7">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sidRPr="009B20C7">
        <w:rPr>
          <w:rFonts w:ascii="Times New Roman" w:hAnsi="Times New Roman" w:cs="Times New Roman" w:hint="eastAsia"/>
          <w:kern w:val="2"/>
        </w:rPr>
        <w:t>适用于细节保持较高的场景</w:t>
      </w:r>
      <w:r w:rsidRPr="009B20C7">
        <w:rPr>
          <w:rFonts w:ascii="Times New Roman" w:hAnsi="Times New Roman" w:cs="Times New Roman" w:hint="eastAsia"/>
          <w:kern w:val="2"/>
        </w:rPr>
        <w:t>;</w:t>
      </w:r>
      <w:r w:rsidRPr="009B20C7">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sidRPr="009B20C7">
        <w:rPr>
          <w:rFonts w:ascii="Times New Roman" w:hAnsi="Times New Roman" w:cs="Times New Roman" w:hint="eastAsia"/>
          <w:kern w:val="2"/>
        </w:rPr>
        <w:t>，适用于优化程度更高的场景。</w:t>
      </w:r>
    </w:p>
    <w:p w14:paraId="1D4F3E89" w14:textId="589782EA"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lastRenderedPageBreak/>
        <w:t>Step4</w:t>
      </w:r>
      <w:r w:rsidRPr="009B20C7">
        <w:rPr>
          <w:rFonts w:ascii="Times New Roman" w:hAnsi="Times New Roman" w:cs="Times New Roman" w:hint="eastAsia"/>
          <w:kern w:val="2"/>
        </w:rPr>
        <w:t>为了合并符合相似性条件的三角面片，可以采用区域生长算法，将具有相似法向量的三角面片归为一组，并生成更大的合并面片。选取一个起始三角面片作为</w:t>
      </w:r>
      <w:r w:rsidR="00917E5A" w:rsidRPr="009B20C7">
        <w:rPr>
          <w:rFonts w:ascii="Times New Roman" w:hAnsi="Times New Roman" w:cs="Times New Roman" w:hint="eastAsia"/>
          <w:kern w:val="2"/>
        </w:rPr>
        <w:t>初始面</w:t>
      </w:r>
      <w:r w:rsidRPr="009B20C7">
        <w:rPr>
          <w:rFonts w:ascii="Times New Roman" w:hAnsi="Times New Roman" w:cs="Times New Roman" w:hint="eastAsia"/>
          <w:kern w:val="2"/>
        </w:rPr>
        <w:t>；递归检查与其相邻的三角面片；如果法向量夹角小于阈值，则合并该面片，并继续向外扩展；直到所有满足条件的面片都被合并</w:t>
      </w:r>
      <w:r w:rsidR="001C44BB" w:rsidRPr="009B20C7">
        <w:rPr>
          <w:rFonts w:ascii="Times New Roman" w:hAnsi="Times New Roman" w:cs="Times New Roman" w:hint="eastAsia"/>
          <w:kern w:val="2"/>
        </w:rPr>
        <w:t>，如图</w:t>
      </w:r>
      <w:r w:rsidR="00C6639F" w:rsidRPr="009B20C7">
        <w:rPr>
          <w:rFonts w:ascii="Times New Roman" w:hAnsi="Times New Roman" w:cs="Times New Roman" w:hint="eastAsia"/>
          <w:kern w:val="2"/>
        </w:rPr>
        <w:t>4.2</w:t>
      </w:r>
      <w:r w:rsidR="00C6639F" w:rsidRPr="009B20C7">
        <w:rPr>
          <w:rFonts w:ascii="Times New Roman" w:hAnsi="Times New Roman" w:cs="Times New Roman" w:hint="eastAsia"/>
          <w:kern w:val="2"/>
        </w:rPr>
        <w:t>所示</w:t>
      </w:r>
      <w:r w:rsidRPr="009B20C7">
        <w:rPr>
          <w:rFonts w:ascii="Times New Roman" w:hAnsi="Times New Roman" w:cs="Times New Roman" w:hint="eastAsia"/>
          <w:kern w:val="2"/>
        </w:rPr>
        <w:t>。</w:t>
      </w:r>
    </w:p>
    <w:p w14:paraId="27BF138B" w14:textId="3ED1D9B9" w:rsidR="00C6639F" w:rsidRDefault="000807BD" w:rsidP="00C6639F">
      <w:pPr>
        <w:ind w:firstLineChars="200" w:firstLine="480"/>
        <w:jc w:val="center"/>
      </w:pPr>
      <w:r w:rsidRPr="000807BD">
        <w:rPr>
          <w:noProof/>
        </w:rPr>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4"/>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0CD8329C" w:rsidR="003E0AC9" w:rsidRPr="00864A2C" w:rsidRDefault="003E0AC9"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5"/>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6"/>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77"/>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78"/>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44510964"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353D24" w:rsidRPr="00864A2C">
        <w:rPr>
          <w:rFonts w:ascii="Times New Roman" w:hint="eastAsia"/>
          <w:sz w:val="21"/>
          <w:szCs w:val="21"/>
        </w:rPr>
        <w:t>9</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0896617F"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79"/>
                    <a:stretch>
                      <a:fillRect/>
                    </a:stretch>
                  </pic:blipFill>
                  <pic:spPr>
                    <a:xfrm>
                      <a:off x="0" y="0"/>
                      <a:ext cx="3887657" cy="2426340"/>
                    </a:xfrm>
                    <a:prstGeom prst="rect">
                      <a:avLst/>
                    </a:prstGeom>
                  </pic:spPr>
                </pic:pic>
              </a:graphicData>
            </a:graphic>
          </wp:inline>
        </w:drawing>
      </w:r>
    </w:p>
    <w:p w14:paraId="406E6807" w14:textId="307D83F6"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0</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A3C53F9"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0</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0"/>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1"/>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02B6E707"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1</w:t>
      </w:r>
      <w:r w:rsidRPr="00864A2C">
        <w:rPr>
          <w:rFonts w:ascii="Times New Roman" w:hint="eastAsia"/>
          <w:sz w:val="21"/>
          <w:szCs w:val="21"/>
        </w:rPr>
        <w:t>渲染性能对比</w:t>
      </w:r>
    </w:p>
    <w:p w14:paraId="35EA029A" w14:textId="075FA51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1</w:t>
      </w:r>
      <w:r w:rsidRPr="00864A2C">
        <w:rPr>
          <w:rFonts w:ascii="Times New Roman"/>
          <w:sz w:val="21"/>
          <w:szCs w:val="21"/>
        </w:rPr>
        <w:t xml:space="preserve"> Comparison of rendering performance</w:t>
      </w:r>
    </w:p>
    <w:p w14:paraId="223D3B47" w14:textId="3C3EDAB6" w:rsidR="000A7054"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8"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8"/>
    </w:p>
    <w:p w14:paraId="7D42F0A5" w14:textId="0C16D73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rPr>
          <w:noProof/>
        </w:rPr>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2"/>
                    <a:stretch>
                      <a:fillRect/>
                    </a:stretch>
                  </pic:blipFill>
                  <pic:spPr>
                    <a:xfrm>
                      <a:off x="0" y="0"/>
                      <a:ext cx="3553139" cy="5016197"/>
                    </a:xfrm>
                    <a:prstGeom prst="rect">
                      <a:avLst/>
                    </a:prstGeom>
                  </pic:spPr>
                </pic:pic>
              </a:graphicData>
            </a:graphic>
          </wp:inline>
        </w:drawing>
      </w:r>
    </w:p>
    <w:p w14:paraId="52A695B7" w14:textId="74A77F92"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2</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6DE41014"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2</w:t>
      </w:r>
      <w:r w:rsidRPr="00864A2C">
        <w:rPr>
          <w:rFonts w:ascii="Times New Roman"/>
          <w:sz w:val="21"/>
          <w:szCs w:val="21"/>
        </w:rPr>
        <w:t xml:space="preserve"> VUE3 Framework Development Flowchart</w:t>
      </w:r>
    </w:p>
    <w:p w14:paraId="77403861" w14:textId="4850FC75" w:rsidR="00DD39CA"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w:t>
      </w:r>
      <w:r w:rsidR="00974457" w:rsidRPr="00864A2C">
        <w:rPr>
          <w:rFonts w:ascii="Times New Roman" w:hAnsi="Times New Roman" w:cs="Times New Roman" w:hint="eastAsia"/>
          <w:kern w:val="2"/>
        </w:rPr>
        <w:lastRenderedPageBreak/>
        <w:t>互功能。</w:t>
      </w:r>
    </w:p>
    <w:p w14:paraId="6A67D964" w14:textId="1CD98D1B" w:rsidR="00974457" w:rsidRPr="00864A2C" w:rsidRDefault="0097445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0C540ECB" w:rsidR="00C85FC6" w:rsidRPr="00864A2C" w:rsidRDefault="001875F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6B1116" w:rsidRPr="00864A2C">
        <w:rPr>
          <w:rFonts w:ascii="Times New Roman" w:hAnsi="Times New Roman" w:cs="Times New Roman" w:hint="eastAsia"/>
          <w:kern w:val="2"/>
        </w:rPr>
        <w:t>3</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3"/>
                    <a:stretch>
                      <a:fillRect/>
                    </a:stretch>
                  </pic:blipFill>
                  <pic:spPr>
                    <a:xfrm>
                      <a:off x="0" y="0"/>
                      <a:ext cx="3507719" cy="1789333"/>
                    </a:xfrm>
                    <a:prstGeom prst="rect">
                      <a:avLst/>
                    </a:prstGeom>
                  </pic:spPr>
                </pic:pic>
              </a:graphicData>
            </a:graphic>
          </wp:inline>
        </w:drawing>
      </w:r>
    </w:p>
    <w:p w14:paraId="073BBC3E" w14:textId="2A25F0EF"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3</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279E042A"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3</w:t>
      </w:r>
      <w:r w:rsidRPr="00864A2C">
        <w:rPr>
          <w:rFonts w:ascii="Times New Roman"/>
          <w:sz w:val="21"/>
          <w:szCs w:val="21"/>
        </w:rPr>
        <w:t xml:space="preserve"> 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noProof/>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4"/>
                    <a:stretch>
                      <a:fillRect/>
                    </a:stretch>
                  </pic:blipFill>
                  <pic:spPr>
                    <a:xfrm>
                      <a:off x="0" y="0"/>
                      <a:ext cx="2718260" cy="4676981"/>
                    </a:xfrm>
                    <a:prstGeom prst="rect">
                      <a:avLst/>
                    </a:prstGeom>
                  </pic:spPr>
                </pic:pic>
              </a:graphicData>
            </a:graphic>
          </wp:inline>
        </w:drawing>
      </w:r>
    </w:p>
    <w:p w14:paraId="6697C596" w14:textId="38FC7698"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4</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485E65C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4 Virtual DOM Operation Diagram</w:t>
      </w:r>
    </w:p>
    <w:p w14:paraId="73E4BA64" w14:textId="11C12F06" w:rsidR="00561FC7" w:rsidRPr="00864A2C" w:rsidRDefault="001875FE" w:rsidP="00C85FC6">
      <w:pPr>
        <w:snapToGrid w:val="0"/>
        <w:spacing w:after="120" w:line="300" w:lineRule="auto"/>
        <w:ind w:firstLineChars="200" w:firstLine="480"/>
        <w:rPr>
          <w:rFonts w:ascii="Times New Roman" w:hAnsi="Times New Roman" w:cs="Times New Roman"/>
          <w:kern w:val="2"/>
        </w:rPr>
      </w:pPr>
      <w:r w:rsidRPr="00864A2C">
        <w:rPr>
          <w:rFonts w:ascii="Times New Roman" w:hAnsi="Times New Roman" w:cs="Times New Roman" w:hint="eastAsia"/>
          <w:kern w:val="2"/>
        </w:rPr>
        <w:t>同时</w:t>
      </w:r>
      <w:r w:rsidR="00561FC7" w:rsidRPr="00864A2C">
        <w:rPr>
          <w:rFonts w:ascii="Times New Roman" w:hAnsi="Times New Roman" w:cs="Times New Roman" w:hint="eastAsia"/>
          <w:kern w:val="2"/>
        </w:rPr>
        <w:t>，</w:t>
      </w:r>
      <w:r w:rsidR="00561FC7" w:rsidRPr="00864A2C">
        <w:rPr>
          <w:rFonts w:ascii="Times New Roman" w:hAnsi="Times New Roman" w:cs="Times New Roman" w:hint="eastAsia"/>
          <w:kern w:val="2"/>
        </w:rPr>
        <w:t xml:space="preserve">Vue </w:t>
      </w:r>
      <w:r w:rsidR="00561FC7"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00561FC7" w:rsidRPr="00864A2C">
        <w:rPr>
          <w:rFonts w:ascii="Times New Roman" w:hAnsi="Times New Roman" w:cs="Times New Roman" w:hint="eastAsia"/>
          <w:kern w:val="2"/>
        </w:rPr>
        <w:t>。在地质数据动态加载方面，</w:t>
      </w:r>
      <w:r w:rsidR="00561FC7" w:rsidRPr="00864A2C">
        <w:rPr>
          <w:rFonts w:ascii="Times New Roman" w:hAnsi="Times New Roman" w:cs="Times New Roman" w:hint="eastAsia"/>
          <w:kern w:val="2"/>
        </w:rPr>
        <w:t>Vue</w:t>
      </w:r>
      <w:r w:rsidR="00561FC7" w:rsidRPr="00864A2C">
        <w:rPr>
          <w:rFonts w:ascii="Times New Roman" w:hAnsi="Times New Roman" w:cs="Times New Roman" w:hint="eastAsia"/>
          <w:kern w:val="2"/>
        </w:rPr>
        <w:t>的双向数据绑定</w:t>
      </w:r>
      <w:r w:rsidR="00561FC7" w:rsidRPr="00864A2C">
        <w:rPr>
          <w:rFonts w:ascii="Times New Roman" w:hAnsi="Times New Roman" w:cs="Times New Roman" w:hint="eastAsia"/>
          <w:kern w:val="2"/>
        </w:rPr>
        <w:t xml:space="preserve"> </w:t>
      </w:r>
      <w:r w:rsidR="00561FC7" w:rsidRPr="00864A2C">
        <w:rPr>
          <w:rFonts w:ascii="Times New Roman" w:hAnsi="Times New Roman" w:cs="Times New Roman" w:hint="eastAsia"/>
          <w:kern w:val="2"/>
        </w:rPr>
        <w:t>使得</w:t>
      </w:r>
      <w:r w:rsidR="00561FC7" w:rsidRPr="00864A2C">
        <w:rPr>
          <w:rFonts w:ascii="Times New Roman" w:hAnsi="Times New Roman" w:cs="Times New Roman" w:hint="eastAsia"/>
          <w:kern w:val="2"/>
        </w:rPr>
        <w:t xml:space="preserve"> UI </w:t>
      </w:r>
      <w:r w:rsidR="00561FC7"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6B1116">
      <w:pPr>
        <w:spacing w:line="400" w:lineRule="exact"/>
        <w:ind w:firstLineChars="200" w:firstLine="480"/>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5"/>
                    <a:stretch>
                      <a:fillRect/>
                    </a:stretch>
                  </pic:blipFill>
                  <pic:spPr>
                    <a:xfrm>
                      <a:off x="0" y="0"/>
                      <a:ext cx="3950884" cy="2099488"/>
                    </a:xfrm>
                    <a:prstGeom prst="rect">
                      <a:avLst/>
                    </a:prstGeom>
                  </pic:spPr>
                </pic:pic>
              </a:graphicData>
            </a:graphic>
          </wp:inline>
        </w:drawing>
      </w:r>
    </w:p>
    <w:p w14:paraId="00895105" w14:textId="68747FB4"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2917A7" w:rsidRPr="00864A2C">
        <w:rPr>
          <w:rFonts w:ascii="Times New Roman"/>
          <w:sz w:val="21"/>
          <w:szCs w:val="21"/>
        </w:rPr>
        <w:t>5</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853FD7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5 Comparison of cumulative loading time in batches</w:t>
      </w:r>
    </w:p>
    <w:p w14:paraId="6353499C" w14:textId="000266BB"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9" w:name="_Toc192629380"/>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9"/>
    </w:p>
    <w:p w14:paraId="6354013E" w14:textId="04B0903D"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864A2C" w:rsidRDefault="004D2E1F"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Pr="00864A2C" w:rsidRDefault="007E38E1"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2F3C4EE5" w14:textId="77777777" w:rsidR="00864A2C" w:rsidRDefault="00AF5ABC" w:rsidP="00864A2C">
      <w:pPr>
        <w:snapToGrid w:val="0"/>
        <w:spacing w:line="300" w:lineRule="auto"/>
        <w:ind w:right="960"/>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lastRenderedPageBreak/>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6"/>
                    <a:stretch>
                      <a:fillRect/>
                    </a:stretch>
                  </pic:blipFill>
                  <pic:spPr>
                    <a:xfrm>
                      <a:off x="0" y="0"/>
                      <a:ext cx="2493083" cy="2626532"/>
                    </a:xfrm>
                    <a:prstGeom prst="rect">
                      <a:avLst/>
                    </a:prstGeom>
                  </pic:spPr>
                </pic:pic>
              </a:graphicData>
            </a:graphic>
          </wp:inline>
        </w:drawing>
      </w:r>
    </w:p>
    <w:p w14:paraId="2ECE3126" w14:textId="2930DA90"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Pr="00864A2C">
        <w:rPr>
          <w:rFonts w:ascii="Times New Roman" w:hint="eastAsia"/>
          <w:sz w:val="21"/>
          <w:szCs w:val="21"/>
        </w:rPr>
        <w:t>6</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74C3ACA8"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6</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3 </w:t>
      </w:r>
      <w:r w:rsidRPr="00864A2C">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864A2C">
        <w:rPr>
          <w:rFonts w:ascii="Times New Roman" w:hAnsi="Times New Roman" w:cs="Times New Roman" w:hint="eastAsia"/>
          <w:kern w:val="2"/>
        </w:rPr>
        <w:t>，可按公式</w:t>
      </w:r>
      <w:r w:rsidRPr="00864A2C">
        <w:rPr>
          <w:rFonts w:ascii="Times New Roman" w:hAnsi="Times New Roman" w:cs="Times New Roman" w:hint="eastAsia"/>
          <w:kern w:val="2"/>
        </w:rPr>
        <w:t>4.7</w:t>
      </w:r>
      <w:r w:rsidRPr="00864A2C">
        <w:rPr>
          <w:rFonts w:ascii="Times New Roman" w:hAnsi="Times New Roman" w:cs="Times New Roman" w:hint="eastAsia"/>
          <w:kern w:val="2"/>
        </w:rPr>
        <w:t>表示，并按公式</w:t>
      </w:r>
      <w:r w:rsidRPr="00864A2C">
        <w:rPr>
          <w:rFonts w:ascii="Times New Roman" w:hAnsi="Times New Roman" w:cs="Times New Roman" w:hint="eastAsia"/>
          <w:kern w:val="2"/>
        </w:rPr>
        <w:t>4.8</w:t>
      </w:r>
      <w:r w:rsidRPr="00864A2C">
        <w:rPr>
          <w:rFonts w:ascii="Times New Roman" w:hAnsi="Times New Roman" w:cs="Times New Roman" w:hint="eastAsia"/>
          <w:kern w:val="2"/>
        </w:rPr>
        <w:t>和</w:t>
      </w:r>
      <w:r w:rsidRPr="00864A2C">
        <w:rPr>
          <w:rFonts w:ascii="Times New Roman" w:hAnsi="Times New Roman" w:cs="Times New Roman" w:hint="eastAsia"/>
          <w:kern w:val="2"/>
        </w:rPr>
        <w:t>4.9</w:t>
      </w:r>
      <w:r w:rsidRPr="00864A2C">
        <w:rPr>
          <w:rFonts w:ascii="Times New Roman" w:hAnsi="Times New Roman" w:cs="Times New Roman" w:hint="eastAsia"/>
          <w:kern w:val="2"/>
        </w:rPr>
        <w:t>分别计算</w:t>
      </w:r>
      <w:r w:rsidRPr="00864A2C">
        <w:rPr>
          <w:rFonts w:ascii="Times New Roman" w:hAnsi="Times New Roman" w:cs="Times New Roman" w:hint="eastAsia"/>
          <w:kern w:val="2"/>
        </w:rPr>
        <w:t>u</w:t>
      </w:r>
      <w:r w:rsidRPr="00864A2C">
        <w:rPr>
          <w:rFonts w:ascii="Times New Roman" w:hAnsi="Times New Roman" w:cs="Times New Roman" w:hint="eastAsia"/>
          <w:kern w:val="2"/>
        </w:rPr>
        <w:t>、</w:t>
      </w:r>
      <w:r w:rsidRPr="00864A2C">
        <w:rPr>
          <w:rFonts w:ascii="Times New Roman" w:hAnsi="Times New Roman" w:cs="Times New Roman" w:hint="eastAsia"/>
          <w:kern w:val="2"/>
        </w:rPr>
        <w:t>v</w:t>
      </w:r>
      <w:r w:rsidRPr="00864A2C">
        <w:rPr>
          <w:rFonts w:ascii="Times New Roman" w:hAnsi="Times New Roman" w:cs="Times New Roman" w:hint="eastAsia"/>
          <w:kern w:val="2"/>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80" w:name="OLE_LINK17"/>
      <w:bookmarkStart w:id="81"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80"/>
    <w:bookmarkEnd w:id="81"/>
    <w:p w14:paraId="4DAF660F" w14:textId="5A25A92B" w:rsidR="006C2995"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864A2C">
        <w:rPr>
          <w:rFonts w:ascii="Times New Roman" w:hAnsi="Times New Roman" w:cs="Times New Roman" w:hint="eastAsia"/>
          <w:kern w:val="2"/>
        </w:rPr>
        <w:t>，则</w:t>
      </w:r>
      <w:r w:rsidRPr="00864A2C">
        <w:rPr>
          <w:rFonts w:ascii="Times New Roman" w:hAnsi="Times New Roman" w:cs="Times New Roman" w:hint="eastAsia"/>
          <w:kern w:val="2"/>
        </w:rPr>
        <w:t>P</w:t>
      </w:r>
      <w:r w:rsidRPr="00864A2C">
        <w:rPr>
          <w:rFonts w:ascii="Times New Roman" w:hAnsi="Times New Roman" w:cs="Times New Roman" w:hint="eastAsia"/>
          <w:kern w:val="2"/>
        </w:rPr>
        <w:t>在三角形内，否则</w:t>
      </w:r>
      <w:r w:rsidR="000E0E0F" w:rsidRPr="00864A2C">
        <w:rPr>
          <w:rFonts w:ascii="Times New Roman" w:hAnsi="Times New Roman" w:cs="Times New Roman" w:hint="eastAsia"/>
          <w:kern w:val="2"/>
        </w:rPr>
        <w:t>该交点无效</w:t>
      </w:r>
      <w:r w:rsidRPr="00864A2C">
        <w:rPr>
          <w:rFonts w:ascii="Times New Roman" w:hAnsi="Times New Roman" w:cs="Times New Roman" w:hint="eastAsia"/>
          <w:kern w:val="2"/>
        </w:rPr>
        <w:t>。</w:t>
      </w:r>
    </w:p>
    <w:p w14:paraId="6049024B" w14:textId="47ABCB4B" w:rsidR="006C2995" w:rsidRPr="00864A2C" w:rsidRDefault="0058615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E80329" w:rsidRPr="00864A2C">
        <w:rPr>
          <w:rFonts w:ascii="Times New Roman" w:hAnsi="Times New Roman" w:cs="Times New Roman"/>
          <w:kern w:val="2"/>
        </w:rPr>
        <w:t>4</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计算</w:t>
      </w:r>
      <w:r w:rsidR="00EF3B0E" w:rsidRPr="00864A2C">
        <w:rPr>
          <w:rFonts w:ascii="Times New Roman" w:hAnsi="Times New Roman" w:cs="Times New Roman" w:hint="eastAsia"/>
          <w:kern w:val="2"/>
        </w:rPr>
        <w:t>交点</w:t>
      </w:r>
      <w:r w:rsidR="006C2995" w:rsidRPr="00864A2C">
        <w:rPr>
          <w:rFonts w:ascii="Times New Roman" w:hAnsi="Times New Roman" w:cs="Times New Roman" w:hint="eastAsia"/>
          <w:kern w:val="2"/>
        </w:rPr>
        <w:t>间距</w:t>
      </w:r>
      <w:r w:rsidR="00EF3B0E" w:rsidRPr="00864A2C">
        <w:rPr>
          <w:rFonts w:ascii="Times New Roman" w:hAnsi="Times New Roman" w:cs="Times New Roman" w:hint="eastAsia"/>
          <w:kern w:val="2"/>
        </w:rPr>
        <w:t>，</w:t>
      </w:r>
      <w:r w:rsidR="006C2995" w:rsidRPr="00864A2C">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864A2C">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864A2C">
        <w:rPr>
          <w:rFonts w:ascii="Times New Roman" w:hAnsi="Times New Roman" w:cs="Times New Roman" w:hint="eastAsia"/>
          <w:kern w:val="2"/>
        </w:rPr>
        <w:t>的距离</w:t>
      </w:r>
      <w:r w:rsidR="00EF3B0E" w:rsidRPr="00864A2C">
        <w:rPr>
          <w:rFonts w:ascii="Times New Roman" w:hAnsi="Times New Roman" w:cs="Times New Roman" w:hint="eastAsia"/>
          <w:kern w:val="2"/>
        </w:rPr>
        <w:t>按如下公式计算</w:t>
      </w:r>
      <w:r w:rsidR="006C2995" w:rsidRPr="00864A2C">
        <w:rPr>
          <w:rFonts w:ascii="Times New Roman" w:hAnsi="Times New Roman" w:cs="Times New Roman" w:hint="eastAsia"/>
          <w:kern w:val="2"/>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遍历所有相交点，</w:t>
      </w:r>
      <w:r w:rsidR="00586155" w:rsidRPr="00864A2C">
        <w:rPr>
          <w:rFonts w:ascii="Times New Roman" w:hAnsi="Times New Roman" w:cs="Times New Roman" w:hint="eastAsia"/>
          <w:kern w:val="2"/>
        </w:rPr>
        <w:t>保存源</w:t>
      </w:r>
      <w:r w:rsidRPr="00864A2C">
        <w:rPr>
          <w:rFonts w:ascii="Times New Roman" w:hAnsi="Times New Roman" w:cs="Times New Roman" w:hint="eastAsia"/>
          <w:kern w:val="2"/>
        </w:rPr>
        <w:t>地层</w:t>
      </w:r>
      <w:r w:rsidR="00586155" w:rsidRPr="00864A2C">
        <w:rPr>
          <w:rFonts w:ascii="Times New Roman" w:hAnsi="Times New Roman" w:cs="Times New Roman" w:hint="eastAsia"/>
          <w:kern w:val="2"/>
        </w:rPr>
        <w:t>点数据所计算的</w:t>
      </w:r>
      <w:r w:rsidRPr="00864A2C">
        <w:rPr>
          <w:rFonts w:ascii="Times New Roman" w:hAnsi="Times New Roman" w:cs="Times New Roman" w:hint="eastAsia"/>
          <w:kern w:val="2"/>
        </w:rPr>
        <w:t>间距</w:t>
      </w:r>
      <w:r w:rsidR="005F553C" w:rsidRPr="00864A2C">
        <w:rPr>
          <w:rFonts w:ascii="Times New Roman" w:hAnsi="Times New Roman" w:cs="Times New Roman" w:hint="eastAsia"/>
          <w:kern w:val="2"/>
        </w:rPr>
        <w:t>数据，并根据间距分类映射颜色进行下一步渲染</w:t>
      </w:r>
      <w:r w:rsidRPr="00864A2C">
        <w:rPr>
          <w:rFonts w:ascii="Times New Roman" w:hAnsi="Times New Roman" w:cs="Times New Roman" w:hint="eastAsia"/>
          <w:kern w:val="2"/>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87"/>
                    <a:stretch>
                      <a:fillRect/>
                    </a:stretch>
                  </pic:blipFill>
                  <pic:spPr>
                    <a:xfrm>
                      <a:off x="0" y="0"/>
                      <a:ext cx="5400040" cy="2694940"/>
                    </a:xfrm>
                    <a:prstGeom prst="rect">
                      <a:avLst/>
                    </a:prstGeom>
                  </pic:spPr>
                </pic:pic>
              </a:graphicData>
            </a:graphic>
          </wp:inline>
        </w:drawing>
      </w:r>
    </w:p>
    <w:p w14:paraId="1D8704F4" w14:textId="523D8F97"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Pr="00864A2C">
        <w:rPr>
          <w:rFonts w:ascii="Times New Roman" w:hint="eastAsia"/>
          <w:sz w:val="21"/>
          <w:szCs w:val="21"/>
        </w:rPr>
        <w:t xml:space="preserve">7 </w:t>
      </w:r>
      <w:r w:rsidRPr="00864A2C">
        <w:rPr>
          <w:rFonts w:ascii="Times New Roman" w:hint="eastAsia"/>
          <w:sz w:val="21"/>
          <w:szCs w:val="21"/>
        </w:rPr>
        <w:t>根据层间距区间渲染</w:t>
      </w:r>
    </w:p>
    <w:p w14:paraId="5FD5C381" w14:textId="1EBA866C"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7</w:t>
      </w:r>
      <w:r w:rsidRPr="00864A2C">
        <w:rPr>
          <w:rFonts w:ascii="Times New Roman"/>
          <w:sz w:val="21"/>
          <w:szCs w:val="21"/>
        </w:rPr>
        <w:t xml:space="preserve"> 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2"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2"/>
    </w:p>
    <w:p w14:paraId="2F76CCAE" w14:textId="15444C20" w:rsidR="006C2995" w:rsidRPr="00864A2C" w:rsidRDefault="00254143"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E4590E">
      <w:pPr>
        <w:adjustRightInd w:val="0"/>
        <w:snapToGrid w:val="0"/>
        <w:spacing w:before="240" w:after="120" w:line="360" w:lineRule="auto"/>
        <w:jc w:val="center"/>
        <w:outlineLvl w:val="0"/>
      </w:pPr>
      <w:r w:rsidRPr="00864A2C">
        <w:rPr>
          <w:rFonts w:ascii="Times New Roman" w:hAnsi="Times New Roman" w:cs="Times New Roman"/>
          <w:kern w:val="2"/>
        </w:rPr>
        <w:br w:type="page"/>
      </w:r>
      <w:bookmarkStart w:id="83" w:name="_Toc192629382"/>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3"/>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4"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4"/>
    </w:p>
    <w:p w14:paraId="5F0E94A5" w14:textId="3EE6B1C3" w:rsidR="00ED3A8A"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w:t>
      </w:r>
      <w:r w:rsidRPr="00817077">
        <w:rPr>
          <w:rFonts w:ascii="Times New Roman" w:hAnsi="Times New Roman" w:cs="Times New Roman" w:hint="eastAsia"/>
          <w:kern w:val="2"/>
        </w:rPr>
        <w:lastRenderedPageBreak/>
        <w:t>了并且部和东西部的边界。</w:t>
      </w:r>
    </w:p>
    <w:p w14:paraId="0AC9F619" w14:textId="3B9124ED"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w:t>
      </w:r>
      <w:r w:rsidRPr="00817077">
        <w:rPr>
          <w:rFonts w:ascii="Times New Roman" w:hAnsi="Times New Roman" w:cs="Times New Roman" w:hint="eastAsia"/>
          <w:kern w:val="2"/>
        </w:rPr>
        <w:lastRenderedPageBreak/>
        <w:t>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5" w:name="_Toc192629384"/>
      <w:r w:rsidRPr="00443ADF">
        <w:rPr>
          <w:rFonts w:eastAsia="黑体" w:hint="eastAsia"/>
          <w:sz w:val="28"/>
          <w:szCs w:val="32"/>
        </w:rPr>
        <w:t>5.2</w:t>
      </w:r>
      <w:r w:rsidRPr="00443ADF">
        <w:rPr>
          <w:rFonts w:eastAsia="黑体" w:hint="eastAsia"/>
          <w:sz w:val="28"/>
          <w:szCs w:val="32"/>
        </w:rPr>
        <w:t>应用实例</w:t>
      </w:r>
      <w:bookmarkEnd w:id="85"/>
    </w:p>
    <w:p w14:paraId="58CE9E3F" w14:textId="790A669D" w:rsidR="000E46BD" w:rsidRPr="00817077" w:rsidRDefault="000E46B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6"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6"/>
    </w:p>
    <w:p w14:paraId="0BD60A2C" w14:textId="66511ABC"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lastRenderedPageBreak/>
        <w:t>（</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lastRenderedPageBreak/>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88"/>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FD6807">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89"/>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817077">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0"/>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7077" w:rsidRDefault="008152F7"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proofErr w:type="spellStart"/>
      <w:r w:rsidR="00DD156B" w:rsidRPr="00817077">
        <w:rPr>
          <w:rFonts w:ascii="Times New Roman" w:hAnsi="Times New Roman" w:cs="Times New Roman"/>
          <w:color w:val="000000"/>
          <w:kern w:val="2"/>
        </w:rPr>
        <w:t>Normals</w:t>
      </w:r>
      <w:proofErr w:type="spellEnd"/>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7"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7"/>
    </w:p>
    <w:p w14:paraId="73A3D7F2" w14:textId="130194C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w:t>
      </w:r>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了一套交互式三维地质模型可视化系统，针对地层与断层建模、巷道结构展示、层间距计算等关键地质问题提供了直观的可视化分析。</w:t>
      </w:r>
    </w:p>
    <w:p w14:paraId="6FA04F27" w14:textId="7777777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17D392EC" w:rsidR="00835AAB" w:rsidRPr="00817077" w:rsidRDefault="00AB4B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w:t>
      </w:r>
      <w:r w:rsidR="00AC75D1" w:rsidRPr="00817077">
        <w:rPr>
          <w:rFonts w:ascii="Times New Roman" w:hAnsi="Times New Roman" w:cs="Times New Roman" w:hint="eastAsia"/>
          <w:kern w:val="2"/>
        </w:rPr>
        <w:lastRenderedPageBreak/>
        <w:t>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1"/>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2"/>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3"/>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4"/>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7C191F50"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77777777"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1 Stratigraphic model display</w:t>
      </w:r>
    </w:p>
    <w:p w14:paraId="0E5FAB39" w14:textId="7558DC4C" w:rsidR="00BB3CE2" w:rsidRPr="00C778B8" w:rsidRDefault="007F6475"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w:t>
      </w:r>
      <w:r w:rsidRPr="00C778B8">
        <w:rPr>
          <w:rFonts w:ascii="Times New Roman" w:hAnsi="Times New Roman" w:cs="Times New Roman"/>
          <w:kern w:val="2"/>
        </w:rPr>
        <w:lastRenderedPageBreak/>
        <w:t>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817077" w:rsidRDefault="00BB3CE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5"/>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lastRenderedPageBreak/>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6"/>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718AE9A4"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2</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1BEB6D7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Pr="00817077">
        <w:rPr>
          <w:rFonts w:ascii="Times New Roman" w:hint="eastAsia"/>
          <w:sz w:val="21"/>
          <w:szCs w:val="21"/>
        </w:rPr>
        <w:t>2</w:t>
      </w:r>
      <w:r w:rsidRPr="00817077">
        <w:rPr>
          <w:rFonts w:ascii="Times New Roman"/>
          <w:sz w:val="21"/>
          <w:szCs w:val="21"/>
        </w:rPr>
        <w:t xml:space="preserve"> Hidden strata and display of coal seam texture details</w:t>
      </w:r>
    </w:p>
    <w:p w14:paraId="75A52479" w14:textId="39B6AD8F" w:rsidR="00C453ED" w:rsidRPr="00C778B8"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97"/>
                    <a:stretch>
                      <a:fillRect/>
                    </a:stretch>
                  </pic:blipFill>
                  <pic:spPr>
                    <a:xfrm>
                      <a:off x="0" y="0"/>
                      <a:ext cx="4587749" cy="2755670"/>
                    </a:xfrm>
                    <a:prstGeom prst="rect">
                      <a:avLst/>
                    </a:prstGeom>
                  </pic:spPr>
                </pic:pic>
              </a:graphicData>
            </a:graphic>
          </wp:inline>
        </w:drawing>
      </w:r>
    </w:p>
    <w:p w14:paraId="2C6C2A14" w14:textId="55C44A32"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3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2EBCABBE"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 xml:space="preserve">.5.3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w:t>
      </w:r>
      <w:r w:rsidRPr="00C778B8">
        <w:rPr>
          <w:rFonts w:ascii="Times New Roman" w:hAnsi="Times New Roman" w:cs="Times New Roman"/>
          <w:kern w:val="2"/>
        </w:rPr>
        <w:lastRenderedPageBreak/>
        <w:t>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98"/>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lastRenderedPageBreak/>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99"/>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318F1041"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4</w:t>
      </w:r>
      <w:r w:rsidRPr="00817077">
        <w:rPr>
          <w:rFonts w:ascii="Times New Roman"/>
          <w:sz w:val="21"/>
          <w:szCs w:val="21"/>
        </w:rPr>
        <w:t xml:space="preserve"> Roaming in the alleyway</w:t>
      </w:r>
    </w:p>
    <w:p w14:paraId="57D90A23" w14:textId="444E4063" w:rsidR="00253F06" w:rsidRPr="00817077" w:rsidRDefault="00253F06"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1BAB2F66" w:rsidR="00F03342" w:rsidRP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817077">
        <w:rPr>
          <w:rFonts w:ascii="Times New Roman" w:hAnsi="Times New Roman" w:cs="Times New Roman"/>
          <w:color w:val="000000"/>
          <w:kern w:val="2"/>
        </w:rPr>
        <w:t>5.5</w:t>
      </w:r>
      <w:r w:rsidRPr="00817077">
        <w:rPr>
          <w:rFonts w:ascii="Times New Roman" w:hAnsi="Times New Roman" w:cs="Times New Roman"/>
          <w:color w:val="000000"/>
          <w:kern w:val="2"/>
        </w:rPr>
        <w:t>所示）。</w:t>
      </w:r>
    </w:p>
    <w:p w14:paraId="593ABA8D" w14:textId="77777777" w:rsid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lastRenderedPageBreak/>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0"/>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noProof/>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1"/>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不同角度观察结果</w:t>
      </w:r>
    </w:p>
    <w:p w14:paraId="03AC60E5" w14:textId="31F2C204"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222673CE"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5</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BFEACA4"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5</w:t>
      </w:r>
      <w:r w:rsidRPr="00817077">
        <w:rPr>
          <w:rFonts w:ascii="Times New Roman"/>
          <w:sz w:val="21"/>
          <w:szCs w:val="21"/>
        </w:rPr>
        <w:t xml:space="preserve"> </w:t>
      </w:r>
      <w:r w:rsidR="009D74FD" w:rsidRPr="00817077">
        <w:rPr>
          <w:rFonts w:ascii="Times New Roman"/>
          <w:sz w:val="21"/>
          <w:szCs w:val="21"/>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8"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8"/>
    </w:p>
    <w:p w14:paraId="5D30F9EC" w14:textId="026C1277"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89"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w:t>
      </w:r>
      <w:r w:rsidRPr="00C778B8">
        <w:rPr>
          <w:rFonts w:ascii="Times New Roman" w:hAnsi="Times New Roman" w:cs="Times New Roman" w:hint="eastAsia"/>
          <w:kern w:val="2"/>
        </w:rPr>
        <w:lastRenderedPageBreak/>
        <w:t>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9"/>
    </w:p>
    <w:p w14:paraId="35848F3F" w14:textId="0C27FAA0"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类管理与垃圾回收机制优化了</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32092273" w14:textId="77777777" w:rsidR="003B3A52"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t>
      </w:r>
      <w:proofErr w:type="spellStart"/>
      <w:r w:rsidRPr="00817077">
        <w:rPr>
          <w:rFonts w:ascii="Times New Roman" w:hAnsi="Times New Roman" w:cs="Times New Roman" w:hint="eastAsia"/>
          <w:kern w:val="2"/>
        </w:rPr>
        <w:t>WebGPU</w:t>
      </w:r>
      <w:proofErr w:type="spellEnd"/>
      <w:r w:rsidRPr="00817077">
        <w:rPr>
          <w:rFonts w:ascii="Times New Roman" w:hAnsi="Times New Roman" w:cs="Times New Roman" w:hint="eastAsia"/>
          <w:kern w:val="2"/>
        </w:rPr>
        <w:t xml:space="preserve"> </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p>
    <w:p w14:paraId="5A6E54F0" w14:textId="25C26284" w:rsidR="00B016E5" w:rsidRPr="00817077" w:rsidRDefault="003B3A5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随着</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技术的进一步发展，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的三维地质建模平台有望进一步</w:t>
      </w:r>
      <w:r w:rsidRPr="00817077">
        <w:rPr>
          <w:rFonts w:ascii="Times New Roman" w:hAnsi="Times New Roman" w:cs="Times New Roman" w:hint="eastAsia"/>
          <w:kern w:val="2"/>
        </w:rPr>
        <w:lastRenderedPageBreak/>
        <w:t>扩展其功能和应用场景。例如，可以将虚拟现实（</w:t>
      </w:r>
      <w:r w:rsidRPr="00817077">
        <w:rPr>
          <w:rFonts w:ascii="Times New Roman" w:hAnsi="Times New Roman" w:cs="Times New Roman" w:hint="eastAsia"/>
          <w:kern w:val="2"/>
        </w:rPr>
        <w:t>VR</w:t>
      </w:r>
      <w:r w:rsidRPr="00817077">
        <w:rPr>
          <w:rFonts w:ascii="Times New Roman" w:hAnsi="Times New Roman" w:cs="Times New Roman" w:hint="eastAsia"/>
          <w:kern w:val="2"/>
        </w:rPr>
        <w:t>）与增强现实（</w:t>
      </w:r>
      <w:r w:rsidRPr="00817077">
        <w:rPr>
          <w:rFonts w:ascii="Times New Roman" w:hAnsi="Times New Roman" w:cs="Times New Roman" w:hint="eastAsia"/>
          <w:kern w:val="2"/>
        </w:rPr>
        <w:t>AR</w:t>
      </w:r>
      <w:r w:rsidRPr="00817077">
        <w:rPr>
          <w:rFonts w:ascii="Times New Roman" w:hAnsi="Times New Roman" w:cs="Times New Roman" w:hint="eastAsia"/>
          <w:kern w:val="2"/>
        </w:rPr>
        <w:t>）技术结合，提供更加沉浸式的地质模型展示与交互功能。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2"/>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0" w:name="_Toc192629389"/>
      <w:commentRangeStart w:id="91"/>
      <w:r w:rsidRPr="006C2995">
        <w:rPr>
          <w:rFonts w:eastAsia="黑体"/>
          <w:bCs/>
          <w:kern w:val="36"/>
          <w:sz w:val="32"/>
          <w:szCs w:val="36"/>
        </w:rPr>
        <w:lastRenderedPageBreak/>
        <w:t>参考文献</w:t>
      </w:r>
      <w:commentRangeEnd w:id="91"/>
      <w:r w:rsidRPr="006C2995">
        <w:rPr>
          <w:rFonts w:eastAsia="黑体"/>
          <w:bCs/>
          <w:kern w:val="36"/>
          <w:sz w:val="32"/>
          <w:szCs w:val="36"/>
        </w:rPr>
        <w:commentReference w:id="91"/>
      </w:r>
      <w:bookmarkEnd w:id="90"/>
    </w:p>
    <w:p w14:paraId="71F6F29E" w14:textId="77777777" w:rsidR="00F00D2C" w:rsidRPr="00F00D2C" w:rsidRDefault="00B22DEB" w:rsidP="00F00D2C">
      <w:pPr>
        <w:pStyle w:val="afff0"/>
      </w:pPr>
      <w:r>
        <w:rPr>
          <w:sz w:val="21"/>
        </w:rPr>
        <w:fldChar w:fldCharType="begin"/>
      </w:r>
      <w:r w:rsidR="00E24302">
        <w:instrText xml:space="preserve"> ADDIN ZOTERO_BIBL {"uncited":[],"omitted":[],"custom":[]} CSL_BIBLIOGRAPHY </w:instrText>
      </w:r>
      <w:r>
        <w:rPr>
          <w:sz w:val="21"/>
        </w:rPr>
        <w:fldChar w:fldCharType="separate"/>
      </w:r>
      <w:r w:rsidR="00F00D2C" w:rsidRPr="00F00D2C">
        <w:t>[1]</w:t>
      </w:r>
      <w:r w:rsidR="00F00D2C" w:rsidRPr="00F00D2C">
        <w:tab/>
        <w:t>李青元, 张洛宜, 曹代勇, 等. 三维地质建模的用途、现状、问题、趋势与建议[J/OL]. 地质与勘探, 2016, 52(4): 759-767. DOI:10.13712/j.cnki.dzykt.2016.04.018.</w:t>
      </w:r>
    </w:p>
    <w:p w14:paraId="29C69654" w14:textId="77777777" w:rsidR="00F00D2C" w:rsidRPr="00F00D2C" w:rsidRDefault="00F00D2C" w:rsidP="00F00D2C">
      <w:pPr>
        <w:pStyle w:val="afff0"/>
      </w:pPr>
      <w:r w:rsidRPr="00F00D2C">
        <w:t>[2]</w:t>
      </w:r>
      <w:r w:rsidRPr="00F00D2C">
        <w:tab/>
        <w:t>熊祖强. 工程地质三维建模及可视化技术研究[D/OL]. 中国科学院研究生院（武汉岩土力学研究所）, 2007[2025-02-25]. https://kns.cnki.net/KCMS/detail/detail.aspx?dbcode=CDFD&amp;dbname=CDFD9908&amp;filename=2007128248.nh.</w:t>
      </w:r>
    </w:p>
    <w:p w14:paraId="4281E2D1" w14:textId="77777777" w:rsidR="00F00D2C" w:rsidRPr="00F00D2C" w:rsidRDefault="00F00D2C" w:rsidP="00F00D2C">
      <w:pPr>
        <w:pStyle w:val="afff0"/>
      </w:pPr>
      <w:r w:rsidRPr="00F00D2C">
        <w:t>[3]</w:t>
      </w:r>
      <w:r w:rsidRPr="00F00D2C">
        <w:tab/>
        <w:t>张洋洋, 周万蓬, 吴志春, 等. 三维地质建模技术发展现状及建模实例[J]. 东华理工大学学报（社会科学版）, 2013, 32(3): 403-409.</w:t>
      </w:r>
    </w:p>
    <w:p w14:paraId="0BE73EA6" w14:textId="77777777" w:rsidR="00F00D2C" w:rsidRPr="00F00D2C" w:rsidRDefault="00F00D2C" w:rsidP="00F00D2C">
      <w:pPr>
        <w:pStyle w:val="afff0"/>
      </w:pPr>
      <w:r w:rsidRPr="00F00D2C">
        <w:t>[4]</w:t>
      </w:r>
      <w:r w:rsidRPr="00F00D2C">
        <w:tab/>
        <w:t>武强, 徐华. 数字矿山中三维地质建模方法与应用[J]. 中国科学:地球科学, 2013, 43(12): 1996-2006.</w:t>
      </w:r>
    </w:p>
    <w:p w14:paraId="415B2E29" w14:textId="77777777" w:rsidR="00F00D2C" w:rsidRPr="00F00D2C" w:rsidRDefault="00F00D2C" w:rsidP="00F00D2C">
      <w:pPr>
        <w:pStyle w:val="afff0"/>
      </w:pPr>
      <w:r w:rsidRPr="00F00D2C">
        <w:t>[5]</w:t>
      </w:r>
      <w:r w:rsidRPr="00F00D2C">
        <w:tab/>
        <w:t>YAN-LIN S, AI-LING Z, YOU-BIN H, 等. 3D Geological Modeling and Its Application under Complex Geological Conditions[J/OL]. Procedia Engineering, 2011, 12: 41-46. DOI:10.1016/j.proeng.2011.05.008.</w:t>
      </w:r>
    </w:p>
    <w:p w14:paraId="6206BC26" w14:textId="77777777" w:rsidR="00F00D2C" w:rsidRPr="00F00D2C" w:rsidRDefault="00F00D2C" w:rsidP="00F00D2C">
      <w:pPr>
        <w:pStyle w:val="afff0"/>
      </w:pPr>
      <w:r w:rsidRPr="00F00D2C">
        <w:t>[6]</w:t>
      </w:r>
      <w:r w:rsidRPr="00F00D2C">
        <w:tab/>
        <w:t>齐安文, 吴立新. 基于类三棱柱的三维地质模拟与拓扑研究[J/OL]. 矿山测量, 2003(3): 65-66,64. DOI:10.3969/j.issn.1001-358X.2003.03.021.</w:t>
      </w:r>
    </w:p>
    <w:p w14:paraId="376CF52B" w14:textId="77777777" w:rsidR="00F00D2C" w:rsidRPr="00F00D2C" w:rsidRDefault="00F00D2C" w:rsidP="00F00D2C">
      <w:pPr>
        <w:pStyle w:val="afff0"/>
      </w:pPr>
      <w:r w:rsidRPr="00F00D2C">
        <w:t>[7]</w:t>
      </w:r>
      <w:r w:rsidRPr="00F00D2C">
        <w:tab/>
        <w:t>Research Status of and Trends in 3D Geological Property Modeling Methods: A Review[EB/OL]. [2025-02-25]. https://www.mdpi.com/2076-3417/12/11/5648.</w:t>
      </w:r>
    </w:p>
    <w:p w14:paraId="6A0633A8" w14:textId="77777777" w:rsidR="00F00D2C" w:rsidRPr="00F00D2C" w:rsidRDefault="00F00D2C" w:rsidP="00F00D2C">
      <w:pPr>
        <w:pStyle w:val="afff0"/>
      </w:pPr>
      <w:r w:rsidRPr="00F00D2C">
        <w:t>[8]</w:t>
      </w:r>
      <w:r w:rsidRPr="00F00D2C">
        <w:tab/>
        <w:t>李响. 三维地质建模技术的研究[D/OL]. 合肥工业大学, 2008[2025-02-25]. https://kns.cnki.net/KCMS/detail/detail.aspx?dbcode=CMFD&amp;dbname=CMFD2008&amp;filename=2008143119.nh.</w:t>
      </w:r>
    </w:p>
    <w:p w14:paraId="0AF8A759" w14:textId="77777777" w:rsidR="00F00D2C" w:rsidRPr="00F00D2C" w:rsidRDefault="00F00D2C" w:rsidP="00F00D2C">
      <w:pPr>
        <w:pStyle w:val="afff0"/>
      </w:pPr>
      <w:r w:rsidRPr="00F00D2C">
        <w:t>[9]</w:t>
      </w:r>
      <w:r w:rsidRPr="00F00D2C">
        <w:tab/>
        <w:t>熊祖强. 工程地质三维建模及可视化技术研究[D/OL]. 中国科学院研究生院（武汉岩土力学研究所）, 2007[2025-02-25]. https://kns.cnki.net/KCMS/detail/detail.aspx?dbcode=CDFD&amp;dbname=CDFD9908&amp;filename=2007128248.nh.</w:t>
      </w:r>
    </w:p>
    <w:p w14:paraId="0038C9B8" w14:textId="77777777" w:rsidR="00F00D2C" w:rsidRPr="00F00D2C" w:rsidRDefault="00F00D2C" w:rsidP="00F00D2C">
      <w:pPr>
        <w:pStyle w:val="afff0"/>
      </w:pPr>
      <w:r w:rsidRPr="00F00D2C">
        <w:t>[10]</w:t>
      </w:r>
      <w:r w:rsidRPr="00F00D2C">
        <w:tab/>
        <w:t>王洋, 赵雅诗, 王锐柯, 等. 三维地质建模技术的发展现状[J]. 化工设计通讯, 2019, 45(8): 243-244.</w:t>
      </w:r>
    </w:p>
    <w:p w14:paraId="1D9F36CB" w14:textId="77777777" w:rsidR="00F00D2C" w:rsidRPr="00F00D2C" w:rsidRDefault="00F00D2C" w:rsidP="00F00D2C">
      <w:pPr>
        <w:pStyle w:val="afff0"/>
      </w:pPr>
      <w:r w:rsidRPr="00F00D2C">
        <w:t>[11]</w:t>
      </w:r>
      <w:r w:rsidRPr="00F00D2C">
        <w:tab/>
        <w:t>3D geological modelling for the design of complex underground works |[EB/OL]. [2025-02-25]. https://www.taylorfrancis.com/chapters/edit/10.1201/9781003029748-31/3d-geological-modelling-design-complex-underground-works-giovacchini-vendramini-soldo-merlo-marchisio-ricci-eusebio.</w:t>
      </w:r>
    </w:p>
    <w:p w14:paraId="0005BDE7" w14:textId="77777777" w:rsidR="00F00D2C" w:rsidRPr="00F00D2C" w:rsidRDefault="00F00D2C" w:rsidP="00F00D2C">
      <w:pPr>
        <w:pStyle w:val="afff0"/>
      </w:pPr>
      <w:r w:rsidRPr="00F00D2C">
        <w:t>[12]</w:t>
      </w:r>
      <w:r w:rsidRPr="00F00D2C">
        <w:tab/>
        <w:t>AL-BALDAWI B A. Building A 3D Geological model Using Petrel Software for Asmari Reservoir, South Eastern Iraq[J]. 2015, 56.</w:t>
      </w:r>
    </w:p>
    <w:p w14:paraId="7752F299" w14:textId="77777777" w:rsidR="00F00D2C" w:rsidRPr="00F00D2C" w:rsidRDefault="00F00D2C" w:rsidP="00F00D2C">
      <w:pPr>
        <w:pStyle w:val="afff0"/>
      </w:pPr>
      <w:r w:rsidRPr="00F00D2C">
        <w:t>[13]</w:t>
      </w:r>
      <w:r w:rsidRPr="00F00D2C">
        <w:tab/>
        <w:t>MAJEED Y N A, RAMADHAN Dr A A, MAHMOOD Dr A J. Constructing 3D Geological Model for Tertiary Reservoir in Khabaz Oil Field by using Petrel software.[J/OL]. Journal of Petroleum Research and Studies, 2020, 10(2): 54-75. DOI:10.52716/jprs.v10i2.350.</w:t>
      </w:r>
    </w:p>
    <w:p w14:paraId="4431D3D1" w14:textId="77777777" w:rsidR="00F00D2C" w:rsidRPr="00F00D2C" w:rsidRDefault="00F00D2C" w:rsidP="00F00D2C">
      <w:pPr>
        <w:pStyle w:val="afff0"/>
      </w:pPr>
      <w:r w:rsidRPr="00F00D2C">
        <w:lastRenderedPageBreak/>
        <w:t>[14]</w:t>
      </w:r>
      <w:r w:rsidRPr="00F00D2C">
        <w:tab/>
        <w:t>Research on 3D Geological Modeling by Using GOCAD Software | IEEE Conference Publication | IEEE Xplore[EB/OL]. [2025-02-25]. https://ieeexplore.ieee.org/abstract/document/5718309/.</w:t>
      </w:r>
    </w:p>
    <w:p w14:paraId="4697C055" w14:textId="77777777" w:rsidR="00F00D2C" w:rsidRPr="00F00D2C" w:rsidRDefault="00F00D2C" w:rsidP="00F00D2C">
      <w:pPr>
        <w:pStyle w:val="afff0"/>
      </w:pPr>
      <w:r w:rsidRPr="00F00D2C">
        <w:t>[15]</w:t>
      </w:r>
      <w:r w:rsidRPr="00F00D2C">
        <w:tab/>
        <w:t>CO_(2)地质封存三维地质结构建模与表征研究进展-【维普期刊官网】- 中文期刊服务平台[EB/OL]. [2025-03-10]. https://qikan.cqvip.com/Qikan/Article/Detail?id=7109367326.</w:t>
      </w:r>
    </w:p>
    <w:p w14:paraId="46BA5AB0" w14:textId="77777777" w:rsidR="00F00D2C" w:rsidRPr="00F00D2C" w:rsidRDefault="00F00D2C" w:rsidP="00F00D2C">
      <w:pPr>
        <w:pStyle w:val="afff0"/>
      </w:pPr>
      <w:r w:rsidRPr="00F00D2C">
        <w:t>[16]</w:t>
      </w:r>
      <w:r w:rsidRPr="00F00D2C">
        <w:tab/>
        <w:t>刘荣梅, 严光生, 夏庆霖. 从第34届国际地质大会看地学信息技术发展趋势[J]. 地质通报, 2013, 32(4): 685-692.</w:t>
      </w:r>
    </w:p>
    <w:p w14:paraId="7635FBA9" w14:textId="77777777" w:rsidR="00F00D2C" w:rsidRPr="00F00D2C" w:rsidRDefault="00F00D2C" w:rsidP="00F00D2C">
      <w:pPr>
        <w:pStyle w:val="afff0"/>
      </w:pPr>
      <w:r w:rsidRPr="00F00D2C">
        <w:t>[17]</w:t>
      </w:r>
      <w:r w:rsidRPr="00F00D2C">
        <w:tab/>
        <w:t>FANG J, GONG B, CAERS J. 裂缝性储层数据驱动模型证伪与不确定性量化[J/OL]. Engineering, 2022, 18(11): 116-128. DOI:10.1016/j.eng.2022.04.015.</w:t>
      </w:r>
    </w:p>
    <w:p w14:paraId="1004678D" w14:textId="77777777" w:rsidR="00F00D2C" w:rsidRPr="00F00D2C" w:rsidRDefault="00F00D2C" w:rsidP="00F00D2C">
      <w:pPr>
        <w:pStyle w:val="afff0"/>
      </w:pPr>
      <w:r w:rsidRPr="00F00D2C">
        <w:t>[18]</w:t>
      </w:r>
      <w:r w:rsidRPr="00F00D2C">
        <w:tab/>
        <w:t>赫毅勃. 基于Web的三维地质模型可视化系统设计与实现[D/OL]. 中国地质大学（北京）, 2022[2025-02-25]. https://doi.org/10.27493/d.cnki.gzdzy.2021.000747. DOI:10.27493/d.cnki.gzdzy.2021.000747.</w:t>
      </w:r>
    </w:p>
    <w:p w14:paraId="140547F2" w14:textId="77777777" w:rsidR="00F00D2C" w:rsidRPr="00F00D2C" w:rsidRDefault="00F00D2C" w:rsidP="00F00D2C">
      <w:pPr>
        <w:pStyle w:val="afff0"/>
      </w:pPr>
      <w:r w:rsidRPr="00F00D2C">
        <w:t>[19]</w:t>
      </w:r>
      <w:r w:rsidRPr="00F00D2C">
        <w:tab/>
        <w:t>程泽华. 基于WebGL的地质三维模型构建及可视化方法研究[D/OL]. 中国地质大学（北京）, 2021[2025-02-25]. https://doi.org/10.27493/d.cnki.gzdzy.2020.001656. DOI:10.27493/d.cnki.gzdzy.2020.001656.</w:t>
      </w:r>
    </w:p>
    <w:p w14:paraId="29A5B97A" w14:textId="77777777" w:rsidR="00F00D2C" w:rsidRPr="00F00D2C" w:rsidRDefault="00F00D2C" w:rsidP="00F00D2C">
      <w:pPr>
        <w:pStyle w:val="afff0"/>
      </w:pPr>
      <w:r w:rsidRPr="00F00D2C">
        <w:t>[20]</w:t>
      </w:r>
      <w:r w:rsidRPr="00F00D2C">
        <w:tab/>
        <w:t>张杰. 基于GeoModeller软件的山西省某工业区三维地质建模[D/OL]. 中国地质大学（北京）, 2022[2025-02-25]. https://doi.org/10.27493/d.cnki.gzdzy.2021.000477. DOI:10.27493/d.cnki.gzdzy.2021.000477.</w:t>
      </w:r>
    </w:p>
    <w:p w14:paraId="55C93764" w14:textId="77777777" w:rsidR="00F00D2C" w:rsidRPr="00F00D2C" w:rsidRDefault="00F00D2C" w:rsidP="00F00D2C">
      <w:pPr>
        <w:pStyle w:val="afff0"/>
      </w:pPr>
      <w:r w:rsidRPr="00F00D2C">
        <w:t>[21]</w:t>
      </w:r>
      <w:r w:rsidRPr="00F00D2C">
        <w:tab/>
        <w:t>李梅, 姜展, 姜龙飞, 等. 三维可视化技术在智慧矿山领域的研究进展[J/OL]. 煤炭科学技术, 2021, 49(2): 153-162. DOI:10.13199/j.cnki.cst.2021.02.019.</w:t>
      </w:r>
    </w:p>
    <w:p w14:paraId="235EC867" w14:textId="77777777" w:rsidR="00F00D2C" w:rsidRPr="00F00D2C" w:rsidRDefault="00F00D2C" w:rsidP="00F00D2C">
      <w:pPr>
        <w:pStyle w:val="afff0"/>
      </w:pPr>
      <w:r w:rsidRPr="00F00D2C">
        <w:t>[22]</w:t>
      </w:r>
      <w:r w:rsidRPr="00F00D2C">
        <w:tab/>
        <w:t>易永杰. 基于WebGL技术的高密度电阻率法虚拟仿真测量系统设计[D/OL]. 成都理工大学, 2024[2025-02-25]. https://doi.org/10.26986/d.cnki.gcdlc.2022.000259. DOI:10.26986/d.cnki.gcdlc.2022.000259.</w:t>
      </w:r>
    </w:p>
    <w:p w14:paraId="063ADF6E" w14:textId="77777777" w:rsidR="00F00D2C" w:rsidRPr="00F00D2C" w:rsidRDefault="00F00D2C" w:rsidP="00F00D2C">
      <w:pPr>
        <w:pStyle w:val="afff0"/>
      </w:pPr>
      <w:r w:rsidRPr="00F00D2C">
        <w:t>[23]</w:t>
      </w:r>
      <w:r w:rsidRPr="00F00D2C">
        <w:tab/>
        <w:t>高云成. 基于Cesium的WebGIS三维客户端实现技术研究[D/OL]. 西安电子科技大学, 2016[2025-02-25]. https://kns.cnki.net/KCMS/detail/detail.aspx?dbcode=CMFD&amp;dbname=CMFD201601&amp;filename=1015429236.nh.</w:t>
      </w:r>
    </w:p>
    <w:p w14:paraId="1B9A216E" w14:textId="77777777" w:rsidR="00F00D2C" w:rsidRPr="00F00D2C" w:rsidRDefault="00F00D2C" w:rsidP="00F00D2C">
      <w:pPr>
        <w:pStyle w:val="afff0"/>
      </w:pPr>
      <w:r w:rsidRPr="00F00D2C">
        <w:t>[24]</w:t>
      </w:r>
      <w:r w:rsidRPr="00F00D2C">
        <w:tab/>
        <w:t>杨菁, 陈冰凌, 王文鹏, 等. 基于Cesium的三维可视化场景建设及发布技术的研究[J/OL]. 测绘通报, 2021(S1): 50-53. DOI:10.13474/j.cnki.11-2246.2021.0511.</w:t>
      </w:r>
    </w:p>
    <w:p w14:paraId="030141B8" w14:textId="77777777" w:rsidR="00F00D2C" w:rsidRPr="00F00D2C" w:rsidRDefault="00F00D2C" w:rsidP="00F00D2C">
      <w:pPr>
        <w:pStyle w:val="afff0"/>
      </w:pPr>
      <w:r w:rsidRPr="00F00D2C">
        <w:t>[25]</w:t>
      </w:r>
      <w:r w:rsidRPr="00F00D2C">
        <w:tab/>
        <w:t>何朝阳. 滑坡实时监测预警系统关键技术及其应用研究[D/OL]. 成都理工大学, 2021[2025-02-25]. https://doi.org/10.26986/d.cnki.gcdlc.2020.000159. DOI:10.26986/d.cnki.gcdlc.2020.000159.</w:t>
      </w:r>
    </w:p>
    <w:p w14:paraId="6242F1A1" w14:textId="77777777" w:rsidR="00F00D2C" w:rsidRPr="00F00D2C" w:rsidRDefault="00F00D2C" w:rsidP="00F00D2C">
      <w:pPr>
        <w:pStyle w:val="afff0"/>
      </w:pPr>
      <w:r w:rsidRPr="00F00D2C">
        <w:lastRenderedPageBreak/>
        <w:t>[26]</w:t>
      </w:r>
      <w:r w:rsidRPr="00F00D2C">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3D3C99C3" w14:textId="77777777" w:rsidR="00F00D2C" w:rsidRPr="00F00D2C" w:rsidRDefault="00F00D2C" w:rsidP="00F00D2C">
      <w:pPr>
        <w:pStyle w:val="afff0"/>
      </w:pPr>
      <w:r w:rsidRPr="00F00D2C">
        <w:t>[27]</w:t>
      </w:r>
      <w:r w:rsidRPr="00F00D2C">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58E3AA60" w14:textId="77777777" w:rsidR="00F00D2C" w:rsidRPr="00F00D2C" w:rsidRDefault="00F00D2C" w:rsidP="00F00D2C">
      <w:pPr>
        <w:pStyle w:val="afff0"/>
      </w:pPr>
      <w:r w:rsidRPr="00F00D2C">
        <w:t>[28]</w:t>
      </w:r>
      <w:r w:rsidRPr="00F00D2C">
        <w:tab/>
        <w:t>吴莉莉. Delaunay三角剖分的几种算法综述[J]. 科技信息, 2011(28): 119-120.</w:t>
      </w:r>
    </w:p>
    <w:p w14:paraId="310C0B3A" w14:textId="77777777" w:rsidR="00F00D2C" w:rsidRPr="00F00D2C" w:rsidRDefault="00F00D2C" w:rsidP="00F00D2C">
      <w:pPr>
        <w:pStyle w:val="afff0"/>
      </w:pPr>
      <w:r w:rsidRPr="00F00D2C">
        <w:t>[29]</w:t>
      </w:r>
      <w:r w:rsidRPr="00F00D2C">
        <w:tab/>
        <w:t>刘兴华. 带约束三角剖分算法的研究与实现[D/OL]. 沈阳工业大学, 2010[2025-02-25]. https://kns.cnki.net/KCMS/detail/detail.aspx?dbcode=CMFD&amp;dbname=CMFD2010&amp;filename=2010063833.nh.</w:t>
      </w:r>
    </w:p>
    <w:p w14:paraId="36178E8E" w14:textId="77777777" w:rsidR="00F00D2C" w:rsidRPr="00F00D2C" w:rsidRDefault="00F00D2C" w:rsidP="00F00D2C">
      <w:pPr>
        <w:pStyle w:val="afff0"/>
      </w:pPr>
      <w:r w:rsidRPr="00F00D2C">
        <w:t>[30]</w:t>
      </w:r>
      <w:r w:rsidRPr="00F00D2C">
        <w:tab/>
        <w:t>杨辉. 基于激光点云的隧道开挖面岩体结构识别[J]. 科技和产业, 2022, 22(5): 362-367.</w:t>
      </w:r>
    </w:p>
    <w:p w14:paraId="40C4B94C" w14:textId="77777777" w:rsidR="00F00D2C" w:rsidRPr="00F00D2C" w:rsidRDefault="00F00D2C" w:rsidP="00F00D2C">
      <w:pPr>
        <w:pStyle w:val="afff0"/>
      </w:pPr>
      <w:r w:rsidRPr="00F00D2C">
        <w:t>[31]</w:t>
      </w:r>
      <w:r w:rsidRPr="00F00D2C">
        <w:tab/>
        <w:t>李涛. Delaunay三角网构建及可视化方法与实现[D/OL]. 东华理工大学, 2012[2025-02-25]. https://kns.cnki.net/KCMS/detail/detail.aspx?dbcode=CMFD&amp;dbname=CMFD2012&amp;filename=1012030505.nh.</w:t>
      </w:r>
    </w:p>
    <w:p w14:paraId="56057F09" w14:textId="77777777" w:rsidR="00F00D2C" w:rsidRPr="00F00D2C" w:rsidRDefault="00F00D2C" w:rsidP="00F00D2C">
      <w:pPr>
        <w:pStyle w:val="afff0"/>
      </w:pPr>
      <w:r w:rsidRPr="00F00D2C">
        <w:t>[32]</w:t>
      </w:r>
      <w:r w:rsidRPr="00F00D2C">
        <w:tab/>
        <w:t>蔡强, 李海生, 左敏, 等. 基于Delaunay三角剖分的复杂地质结构建模[J]. 金属矿山, 2010(4): 126-130.</w:t>
      </w:r>
    </w:p>
    <w:p w14:paraId="2BE761B9" w14:textId="77777777" w:rsidR="00F00D2C" w:rsidRPr="00F00D2C" w:rsidRDefault="00F00D2C" w:rsidP="00F00D2C">
      <w:pPr>
        <w:pStyle w:val="afff0"/>
      </w:pPr>
      <w:r w:rsidRPr="00F00D2C">
        <w:t>[33]</w:t>
      </w:r>
      <w:r w:rsidRPr="00F00D2C">
        <w:tab/>
        <w:t>SU P, DRYSDALE R L S. A Comparison of Sequential Delaunay Triangulation Algorithms[J].</w:t>
      </w:r>
    </w:p>
    <w:p w14:paraId="669CCDCC" w14:textId="77777777" w:rsidR="00F00D2C" w:rsidRPr="00F00D2C" w:rsidRDefault="00F00D2C" w:rsidP="00F00D2C">
      <w:pPr>
        <w:pStyle w:val="afff0"/>
      </w:pPr>
      <w:r w:rsidRPr="00F00D2C">
        <w:t>[34]</w:t>
      </w:r>
      <w:r w:rsidRPr="00F00D2C">
        <w:tab/>
        <w:t>何俊, 戴浩, 谢永强, 等. 一种改进的快速Delaunay三角剖分算法[J]. 系统仿真学报, 2006(11): 3055-3057.</w:t>
      </w:r>
    </w:p>
    <w:p w14:paraId="288FF1EA" w14:textId="77777777" w:rsidR="00F00D2C" w:rsidRPr="00F00D2C" w:rsidRDefault="00F00D2C" w:rsidP="00F00D2C">
      <w:pPr>
        <w:pStyle w:val="afff0"/>
      </w:pPr>
      <w:r w:rsidRPr="00F00D2C">
        <w:t>[35]</w:t>
      </w:r>
      <w:r w:rsidRPr="00F00D2C">
        <w:tab/>
        <w:t>高莉. 改进的Delaunay三角剖分算法研究[D/OL]. 兰州交通大学, 2016[2025-02-25]. https://kns.cnki.net/KCMS/detail/detail.aspx?dbcode=CMFD&amp;dbname=CMFD201601&amp;filename=1015449171.nh.</w:t>
      </w:r>
    </w:p>
    <w:p w14:paraId="35405994" w14:textId="77777777" w:rsidR="00F00D2C" w:rsidRPr="00F00D2C" w:rsidRDefault="00F00D2C" w:rsidP="00F00D2C">
      <w:pPr>
        <w:pStyle w:val="afff0"/>
      </w:pPr>
      <w:r w:rsidRPr="00F00D2C">
        <w:t>[36]</w:t>
      </w:r>
      <w:r w:rsidRPr="00F00D2C">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00B945C1" w14:textId="77777777" w:rsidR="00F00D2C" w:rsidRPr="00F00D2C" w:rsidRDefault="00F00D2C" w:rsidP="00F00D2C">
      <w:pPr>
        <w:pStyle w:val="afff0"/>
      </w:pPr>
      <w:r w:rsidRPr="00F00D2C">
        <w:t>[37]</w:t>
      </w:r>
      <w:r w:rsidRPr="00F00D2C">
        <w:tab/>
        <w:t>顾泽元, 周波, 王洋. 基于增量算法的三角剖分算法[J]. 黑龙江科技学院学报, 2007(3): 238-242.</w:t>
      </w:r>
    </w:p>
    <w:p w14:paraId="5EB5BF6C" w14:textId="77777777" w:rsidR="00F00D2C" w:rsidRPr="00F00D2C" w:rsidRDefault="00F00D2C" w:rsidP="00F00D2C">
      <w:pPr>
        <w:pStyle w:val="afff0"/>
      </w:pPr>
      <w:r w:rsidRPr="00F00D2C">
        <w:lastRenderedPageBreak/>
        <w:t>[38]</w:t>
      </w:r>
      <w:r w:rsidRPr="00F00D2C">
        <w:tab/>
        <w:t>徐道柱, 刘海砚. 大量约束边条件下Delaunay三角网的快速生成[J/OL]. 测绘工程, 2007(3): 6-10. DOI:10.19349/j.cnki.issn1006-7949.2007.03.002.</w:t>
      </w:r>
    </w:p>
    <w:p w14:paraId="7D7D88EB" w14:textId="77777777" w:rsidR="00F00D2C" w:rsidRPr="00F00D2C" w:rsidRDefault="00F00D2C" w:rsidP="00F00D2C">
      <w:pPr>
        <w:pStyle w:val="afff0"/>
      </w:pPr>
      <w:r w:rsidRPr="00F00D2C">
        <w:t>[39]</w:t>
      </w:r>
      <w:r w:rsidRPr="00F00D2C">
        <w:tab/>
        <w:t>李丽. 三维空间Delaunay三角剖分算法的研究及应用[D/OL]. 大连海事大学, 2011[2025-02-25]. https://kns.cnki.net/KCMS/detail/detail.aspx?dbcode=CMFD&amp;dbname=CMFD2011&amp;filename=2010098465.nh.</w:t>
      </w:r>
    </w:p>
    <w:p w14:paraId="53FAA03F" w14:textId="77777777" w:rsidR="00F00D2C" w:rsidRPr="00F00D2C" w:rsidRDefault="00F00D2C" w:rsidP="00F00D2C">
      <w:pPr>
        <w:pStyle w:val="afff0"/>
      </w:pPr>
      <w:r w:rsidRPr="00F00D2C">
        <w:t>[40]</w:t>
      </w:r>
      <w:r w:rsidRPr="00F00D2C">
        <w:tab/>
        <w:t>徐永安,杨钦,吴壮志,陈其明,谭建荣. 三维约束Delaunay三角化的实现[J/OL]. 软件学报, 2001(1): 103-110. DOI:10.13328/j.cnki.jos.2001.01.013.</w:t>
      </w:r>
    </w:p>
    <w:p w14:paraId="50E27AE9" w14:textId="77777777" w:rsidR="00F00D2C" w:rsidRPr="00F00D2C" w:rsidRDefault="00F00D2C" w:rsidP="00F00D2C">
      <w:pPr>
        <w:pStyle w:val="afff0"/>
      </w:pPr>
      <w:r w:rsidRPr="00F00D2C">
        <w:t>[41]</w:t>
      </w:r>
      <w:r w:rsidRPr="00F00D2C">
        <w:tab/>
        <w:t>陈学工, 黄晶晶. Delaunay三角网剖分中的约束边嵌入算法[J]. 计算机工程, 2007(16): 56-58.</w:t>
      </w:r>
    </w:p>
    <w:p w14:paraId="1B92174F" w14:textId="77777777" w:rsidR="00F00D2C" w:rsidRPr="00F00D2C" w:rsidRDefault="00F00D2C" w:rsidP="00F00D2C">
      <w:pPr>
        <w:pStyle w:val="afff0"/>
      </w:pPr>
      <w:r w:rsidRPr="00F00D2C">
        <w:t>[42]</w:t>
      </w:r>
      <w:r w:rsidRPr="00F00D2C">
        <w:tab/>
        <w:t>武强,徐华. 三维地质建模与可视化方法研究[J]. 中国科学(D辑:地球科学), 2004(1): 54-60.</w:t>
      </w:r>
    </w:p>
    <w:p w14:paraId="4E95034C" w14:textId="77777777" w:rsidR="00F00D2C" w:rsidRPr="00F00D2C" w:rsidRDefault="00F00D2C" w:rsidP="00F00D2C">
      <w:pPr>
        <w:pStyle w:val="afff0"/>
      </w:pPr>
      <w:r w:rsidRPr="00F00D2C">
        <w:t>[43]</w:t>
      </w:r>
      <w:r w:rsidRPr="00F00D2C">
        <w:tab/>
        <w:t>潘懋, 方裕, 屈红刚. 三维地质建模若干基本问题探讨[J]. 地理与地理信息科学, 2007(3): 1-5.</w:t>
      </w:r>
    </w:p>
    <w:p w14:paraId="45AC4D08" w14:textId="77777777" w:rsidR="00F00D2C" w:rsidRPr="00F00D2C" w:rsidRDefault="00F00D2C" w:rsidP="00F00D2C">
      <w:pPr>
        <w:pStyle w:val="afff0"/>
      </w:pPr>
      <w:r w:rsidRPr="00F00D2C">
        <w:t>[44]</w:t>
      </w:r>
      <w:r w:rsidRPr="00F00D2C">
        <w:tab/>
        <w:t>刘振平. 工程地质三维建模与计算的可视化方法研究[D/OL]. 中国科学院研究生院（武汉岩土力学研究所）, 2010[2025-02-25]. https://kns.cnki.net/KCMS/detail/detail.aspx?dbcode=CDFD&amp;dbname=CDFD0911&amp;filename=2010238553.nh.</w:t>
      </w:r>
    </w:p>
    <w:p w14:paraId="7E13FE40" w14:textId="77777777" w:rsidR="00F00D2C" w:rsidRPr="00F00D2C" w:rsidRDefault="00F00D2C" w:rsidP="00F00D2C">
      <w:pPr>
        <w:pStyle w:val="afff0"/>
      </w:pPr>
      <w:r w:rsidRPr="00F00D2C">
        <w:t>[45]</w:t>
      </w:r>
      <w:r w:rsidRPr="00F00D2C">
        <w:tab/>
        <w:t>吴慧欣. 三维GIS空间数据模型及可视化技术研究[D/OL]. 西北工业大学, 2008[2025-02-25]. https://kns.cnki.net/KCMS/detail/detail.aspx?dbcode=CDFD&amp;dbname=CDFD9908&amp;filename=2007214255.nh.</w:t>
      </w:r>
    </w:p>
    <w:p w14:paraId="600DCEFD" w14:textId="77777777" w:rsidR="00F00D2C" w:rsidRPr="00F00D2C" w:rsidRDefault="00F00D2C" w:rsidP="00F00D2C">
      <w:pPr>
        <w:pStyle w:val="afff0"/>
      </w:pPr>
      <w:r w:rsidRPr="00F00D2C">
        <w:t>[46]</w:t>
      </w:r>
      <w:r w:rsidRPr="00F00D2C">
        <w:tab/>
        <w:t>WU Q, XU H, ZOU X. An effective method for 3D geological modeling with multi-source data integration[J/OL]. Computers &amp; Geosciences, 2005, 31(1): 35-43. DOI:10.1016/j.cageo.2004.09.005.</w:t>
      </w:r>
    </w:p>
    <w:p w14:paraId="0CCAB5C7" w14:textId="77777777" w:rsidR="00F00D2C" w:rsidRPr="00F00D2C" w:rsidRDefault="00F00D2C" w:rsidP="00F00D2C">
      <w:pPr>
        <w:pStyle w:val="afff0"/>
      </w:pPr>
      <w:r w:rsidRPr="00F00D2C">
        <w:t>[47]</w:t>
      </w:r>
      <w:r w:rsidRPr="00F00D2C">
        <w:tab/>
        <w:t>LIU S, FENG Y, WANG X, et al. Cross-Platform Drilling 3D Visualization System Based on WebGL[J/OL]. Mathematical Problems in Engineering, 2021, 2021(1): 5516278. DOI:10.1155/2021/5516278.</w:t>
      </w:r>
    </w:p>
    <w:p w14:paraId="57AC3C0E" w14:textId="77777777" w:rsidR="00F00D2C" w:rsidRPr="00F00D2C" w:rsidRDefault="00F00D2C" w:rsidP="00F00D2C">
      <w:pPr>
        <w:pStyle w:val="afff0"/>
      </w:pPr>
      <w:r w:rsidRPr="00F00D2C">
        <w:t>[48]</w:t>
      </w:r>
      <w:r w:rsidRPr="00F00D2C">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0588B7BC" w14:textId="77777777" w:rsidR="00F00D2C" w:rsidRPr="00F00D2C" w:rsidRDefault="00F00D2C" w:rsidP="00F00D2C">
      <w:pPr>
        <w:pStyle w:val="afff0"/>
      </w:pPr>
      <w:r w:rsidRPr="00F00D2C">
        <w:t>[49]</w:t>
      </w:r>
      <w:r w:rsidRPr="00F00D2C">
        <w:tab/>
        <w:t>张渭军, 王文科. 基于钻孔数据的地层三维建模与可视化研究[J/OL]. 大地构造与成矿学, 2006(1): 108-113. DOI:10.16539/j.ddgzyckx.2006.01.013.</w:t>
      </w:r>
    </w:p>
    <w:p w14:paraId="68FD682F" w14:textId="77777777" w:rsidR="00F00D2C" w:rsidRPr="00F00D2C" w:rsidRDefault="00F00D2C" w:rsidP="00F00D2C">
      <w:pPr>
        <w:pStyle w:val="afff0"/>
      </w:pPr>
      <w:r w:rsidRPr="00F00D2C">
        <w:t>[50]</w:t>
      </w:r>
      <w:r w:rsidRPr="00F00D2C">
        <w:tab/>
        <w:t>向中林, 王妍, 王润怀, 等. 基于钻孔数据的矿山三维地质建模及可视化过程研究[J]. 地质与勘探, 2009, 45(1): 75-81.</w:t>
      </w:r>
    </w:p>
    <w:p w14:paraId="5C92B873" w14:textId="77777777" w:rsidR="00F00D2C" w:rsidRPr="00F00D2C" w:rsidRDefault="00F00D2C" w:rsidP="00F00D2C">
      <w:pPr>
        <w:pStyle w:val="afff0"/>
      </w:pPr>
      <w:r w:rsidRPr="00F00D2C">
        <w:lastRenderedPageBreak/>
        <w:t>[51]</w:t>
      </w:r>
      <w:r w:rsidRPr="00F00D2C">
        <w:tab/>
        <w:t>刘振平, 贺怀建, 朱发华. 基于钻孔数据的三维可视化快速建模技术的研究[J/OL]. 岩土力学, 2009, 30(S1): 260-266. DOI:10.16285/j.rsm.2009.s1.059.</w:t>
      </w:r>
    </w:p>
    <w:p w14:paraId="03BB0AC4" w14:textId="77777777" w:rsidR="00F00D2C" w:rsidRPr="00F00D2C" w:rsidRDefault="00F00D2C" w:rsidP="00F00D2C">
      <w:pPr>
        <w:pStyle w:val="afff0"/>
      </w:pPr>
      <w:r w:rsidRPr="00F00D2C">
        <w:t>[52]</w:t>
      </w:r>
      <w:r w:rsidRPr="00F00D2C">
        <w:tab/>
        <w:t>DE CARVALHO MATOSINHOS I. Intégration de la 3D sur un site Web grâce à WebGL[J/OL]. 2019[2025-02-25]. https://folia.unifr.ch/global/documents/314791.</w:t>
      </w:r>
    </w:p>
    <w:p w14:paraId="3998C5C3" w14:textId="77777777" w:rsidR="00F00D2C" w:rsidRPr="00F00D2C" w:rsidRDefault="00F00D2C" w:rsidP="00F00D2C">
      <w:pPr>
        <w:pStyle w:val="afff0"/>
      </w:pPr>
      <w:r w:rsidRPr="00F00D2C">
        <w:t>[53]</w:t>
      </w:r>
      <w:r w:rsidRPr="00F00D2C">
        <w:tab/>
        <w:t>DELILLO B P. WebGLU development library for WebGL[C/OL]//ACM SIGGRAPH 2010 Posters. New York, NY, USA: Association for Computing Machinery, 2010: 1[2025-02-24]. https://doi.org/10.1145/1836845.1836989. DOI:10.1145/1836845.1836989.</w:t>
      </w:r>
    </w:p>
    <w:p w14:paraId="34E7AB66" w14:textId="77777777" w:rsidR="00F00D2C" w:rsidRPr="00F00D2C" w:rsidRDefault="00F00D2C" w:rsidP="00F00D2C">
      <w:pPr>
        <w:pStyle w:val="afff0"/>
      </w:pPr>
      <w:r w:rsidRPr="00F00D2C">
        <w:t>[54]</w:t>
      </w:r>
      <w:r w:rsidRPr="00F00D2C">
        <w:tab/>
        <w:t>Flexible and Accessible 4D Subsurface Visualization Using a Web-Based Platform | U.S. Rock Mechanics/Geomechanics Symposium | OnePetro[EB/OL]. [2025-02-25]. https://onepetro.org/ARMAUSRMS/proceedings-abstract/ARMA22/All-ARMA22/510580.</w:t>
      </w:r>
    </w:p>
    <w:p w14:paraId="36A72E90" w14:textId="77777777" w:rsidR="00F00D2C" w:rsidRPr="00F00D2C" w:rsidRDefault="00F00D2C" w:rsidP="00F00D2C">
      <w:pPr>
        <w:pStyle w:val="afff0"/>
      </w:pPr>
      <w:r w:rsidRPr="00F00D2C">
        <w:t>[55]</w:t>
      </w:r>
      <w:r w:rsidRPr="00F00D2C">
        <w:tab/>
        <w:t>田宜平, 吴冲龙, 翁正平, 等. 地质大数据可视化关键技术探讨[J/OL]. 地质科技通报, 2020, 39(4): 29-36. DOI:10.19509/j.cnki.dzkq.2020.0404.</w:t>
      </w:r>
    </w:p>
    <w:p w14:paraId="46B2213B" w14:textId="77777777" w:rsidR="00F00D2C" w:rsidRPr="00F00D2C" w:rsidRDefault="00F00D2C" w:rsidP="00F00D2C">
      <w:pPr>
        <w:pStyle w:val="afff0"/>
      </w:pPr>
      <w:r w:rsidRPr="00F00D2C">
        <w:t>[56]</w:t>
      </w:r>
      <w:r w:rsidRPr="00F00D2C">
        <w:tab/>
        <w:t>张华. 基于Android和Web的野外地质数据共享及可视化系统的设计与实现[D/OL]. 浙江大学, 2020[2025-02-25]. https://doi.org/10.27461/d.cnki.gzjdx.2019.000625. DOI:10.27461/d.cnki.gzjdx.2019.000625.</w:t>
      </w:r>
    </w:p>
    <w:p w14:paraId="3AB1A2E2" w14:textId="77777777" w:rsidR="00F00D2C" w:rsidRPr="00F00D2C" w:rsidRDefault="00F00D2C" w:rsidP="00F00D2C">
      <w:pPr>
        <w:pStyle w:val="afff0"/>
      </w:pPr>
      <w:r w:rsidRPr="00F00D2C">
        <w:t>[57]</w:t>
      </w:r>
      <w:r w:rsidRPr="00F00D2C">
        <w:tab/>
        <w:t>文娇, 易桃民, 张琪. 基于ThreeJS的3D技术在H5应用中的实践[C/OL]//中国新闻技术工作者联合会2023年学术年会论文集. 中国海南海口, 2023: 97-99[2025-02-25]. https://doi.org/10.26914/c.cnkihy.2023.105750. DOI:10.26914/c.cnkihy.2023.105750.</w:t>
      </w:r>
    </w:p>
    <w:p w14:paraId="4BC298C2" w14:textId="77777777" w:rsidR="00F00D2C" w:rsidRPr="00F00D2C" w:rsidRDefault="00F00D2C" w:rsidP="00F00D2C">
      <w:pPr>
        <w:pStyle w:val="afff0"/>
      </w:pPr>
      <w:r w:rsidRPr="00F00D2C">
        <w:t>[58]</w:t>
      </w:r>
      <w:r w:rsidRPr="00F00D2C">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036B3075" w14:textId="77777777" w:rsidR="00F00D2C" w:rsidRPr="00F00D2C" w:rsidRDefault="00F00D2C" w:rsidP="00F00D2C">
      <w:pPr>
        <w:pStyle w:val="afff0"/>
      </w:pPr>
      <w:r w:rsidRPr="00F00D2C">
        <w:t>[59]</w:t>
      </w:r>
      <w:r w:rsidRPr="00F00D2C">
        <w:tab/>
        <w:t>ZHANG C, JIANG P, CHEN Y, et al. Design and Development of 3D Visualization Platform for Data Fusion in Mining Process[J/OL]. Highlights in Science, Engineering and Technology, 2025, 127: 92-101. DOI:10.54097/8fwgb359.</w:t>
      </w:r>
    </w:p>
    <w:p w14:paraId="422EB426" w14:textId="77777777" w:rsidR="00F00D2C" w:rsidRPr="00F00D2C" w:rsidRDefault="00F00D2C" w:rsidP="00F00D2C">
      <w:pPr>
        <w:pStyle w:val="afff0"/>
      </w:pPr>
      <w:r w:rsidRPr="00F00D2C">
        <w:t>[60]</w:t>
      </w:r>
      <w:r w:rsidRPr="00F00D2C">
        <w:tab/>
        <w:t>刘安安. 地质实验测试技术在地质找矿中的应用分析[J]. 世界有色金属, 2024(11): 109-111.</w:t>
      </w:r>
    </w:p>
    <w:p w14:paraId="14C1DFC3" w14:textId="77777777" w:rsidR="00F00D2C" w:rsidRPr="00F00D2C" w:rsidRDefault="00F00D2C" w:rsidP="00F00D2C">
      <w:pPr>
        <w:pStyle w:val="afff0"/>
      </w:pPr>
      <w:r w:rsidRPr="00F00D2C">
        <w:lastRenderedPageBreak/>
        <w:t>[61]</w:t>
      </w:r>
      <w:r w:rsidRPr="00F00D2C">
        <w:tab/>
        <w:t>李玺, 王文豪, 刘森, 等. 基于数字地球的装备保障系统研究与设计[J/OL]. 河北省科学院学报, 2012, 29(1): 10-14. DOI:10.16191/j.cnki.hbkx.2012.01.002.</w:t>
      </w:r>
    </w:p>
    <w:p w14:paraId="6CB1FA07" w14:textId="77777777" w:rsidR="00F00D2C" w:rsidRPr="00F00D2C" w:rsidRDefault="00F00D2C" w:rsidP="00F00D2C">
      <w:pPr>
        <w:pStyle w:val="afff0"/>
      </w:pPr>
      <w:r w:rsidRPr="00F00D2C">
        <w:t>[62]</w:t>
      </w:r>
      <w:r w:rsidRPr="00F00D2C">
        <w:tab/>
        <w:t>AKENINE-MO¨LLER T, HAINES E, HOFFMAN N. Real-Time Rendering, Fourth Edition[M/OL]. 4 版. New York: A K Peters/CRC Press, 2018. DOI:10.1201/b22086.</w:t>
      </w:r>
    </w:p>
    <w:p w14:paraId="02D1D59C" w14:textId="77777777" w:rsidR="00F00D2C" w:rsidRPr="00F00D2C" w:rsidRDefault="00F00D2C" w:rsidP="00F00D2C">
      <w:pPr>
        <w:pStyle w:val="afff0"/>
      </w:pPr>
      <w:r w:rsidRPr="00F00D2C">
        <w:t>[63]</w:t>
      </w:r>
      <w:r w:rsidRPr="00F00D2C">
        <w:tab/>
        <w:t>FOLEY J D. Computer Graphics: Principles and Practice[M]. Addison-Wesley Professional, 1996.</w:t>
      </w:r>
    </w:p>
    <w:p w14:paraId="46FC66E9" w14:textId="77777777" w:rsidR="00F00D2C" w:rsidRPr="00F00D2C" w:rsidRDefault="00F00D2C" w:rsidP="00F00D2C">
      <w:pPr>
        <w:pStyle w:val="afff0"/>
      </w:pPr>
      <w:r w:rsidRPr="00F00D2C">
        <w:t>[64]</w:t>
      </w:r>
      <w:r w:rsidRPr="00F00D2C">
        <w:tab/>
        <w:t>SHAO Y, ZHENG A, HE Y, et al. 3D Geological Modeling under Extremely Complex Geological Conditions[J/OL]. Journal of Computers, 2012, 7(3): 699-705. DOI:10.4304/jcp.7.3.699-705.</w:t>
      </w:r>
    </w:p>
    <w:p w14:paraId="5C04DD0D" w14:textId="77777777" w:rsidR="00F00D2C" w:rsidRPr="00F00D2C" w:rsidRDefault="00F00D2C" w:rsidP="00F00D2C">
      <w:pPr>
        <w:pStyle w:val="afff0"/>
      </w:pPr>
      <w:r w:rsidRPr="00F00D2C">
        <w:t>[65]</w:t>
      </w:r>
      <w:r w:rsidRPr="00F00D2C">
        <w:tab/>
        <w:t>Surface-Based 3D Modeling of Geological Structures | Mathematical Geosciences[EB/OL]. [2025-02-25]. https://link.springer.com/article/10.1007/s11004-009-9244-2.</w:t>
      </w:r>
    </w:p>
    <w:p w14:paraId="41A1157D" w14:textId="77777777" w:rsidR="00F00D2C" w:rsidRPr="00F00D2C" w:rsidRDefault="00F00D2C" w:rsidP="00F00D2C">
      <w:pPr>
        <w:pStyle w:val="afff0"/>
      </w:pPr>
      <w:r w:rsidRPr="00F00D2C">
        <w:t>[66]</w:t>
      </w:r>
      <w:r w:rsidRPr="00F00D2C">
        <w:tab/>
        <w:t>A methodology for 3D modeling and visualization of geological objects | Science China Earth Sciences[EB/OL]. [2025-02-25]. https://link.springer.com/article/10.1007/s11430-009-0105-0.</w:t>
      </w:r>
    </w:p>
    <w:p w14:paraId="5BC2271D" w14:textId="77777777" w:rsidR="00F00D2C" w:rsidRPr="00F00D2C" w:rsidRDefault="00F00D2C" w:rsidP="00F00D2C">
      <w:pPr>
        <w:pStyle w:val="afff0"/>
      </w:pPr>
      <w:r w:rsidRPr="00F00D2C">
        <w:t>[67]</w:t>
      </w:r>
      <w:r w:rsidRPr="00F00D2C">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4263610C" w14:textId="77777777" w:rsidR="00F00D2C" w:rsidRPr="00F00D2C" w:rsidRDefault="00F00D2C" w:rsidP="00F00D2C">
      <w:pPr>
        <w:pStyle w:val="afff0"/>
      </w:pPr>
      <w:r w:rsidRPr="00F00D2C">
        <w:t>[68]</w:t>
      </w:r>
      <w:r w:rsidRPr="00F00D2C">
        <w:tab/>
        <w:t>李伟. 集成多源数据的三维地质建模及应用研究[D/OL]. 江西理工大学, [2025][2025-02-25]. https://doi.org/10.27176/d.cnki.gnfyc.2024.000672. DOI:10.27176/d.cnki.gnfyc.2024.000672.</w:t>
      </w:r>
    </w:p>
    <w:p w14:paraId="798ED735" w14:textId="77777777" w:rsidR="00F00D2C" w:rsidRPr="00F00D2C" w:rsidRDefault="00F00D2C" w:rsidP="00F00D2C">
      <w:pPr>
        <w:pStyle w:val="afff0"/>
      </w:pPr>
      <w:r w:rsidRPr="00F00D2C">
        <w:t>[69]</w:t>
      </w:r>
      <w:r w:rsidRPr="00F00D2C">
        <w:tab/>
        <w:t>邓浩. 面向隐伏矿体预测的三维地质建模与空间分析若干技术研究[D/OL]. 中南大学, 2009[2025-02-25]. https://kns.cnki.net/KCMS/detail/detail.aspx?dbcode=CMFD&amp;dbname=CMFD2009&amp;filename=2008165201.nh.</w:t>
      </w:r>
    </w:p>
    <w:p w14:paraId="77E301E3" w14:textId="77777777" w:rsidR="00F00D2C" w:rsidRPr="00F00D2C" w:rsidRDefault="00F00D2C" w:rsidP="00F00D2C">
      <w:pPr>
        <w:pStyle w:val="afff0"/>
      </w:pPr>
      <w:r w:rsidRPr="00F00D2C">
        <w:t>[70]</w:t>
      </w:r>
      <w:r w:rsidRPr="00F00D2C">
        <w:tab/>
        <w:t>汤东阳. 三维地质建模中几何形体分析技术的几个算法研究[D/OL]. 中国地质大学（北京）, 2011[2025-02-25]. https://kns.cnki.net/KCMS/detail/detail.aspx?dbcode=CMFD&amp;dbname=CMFD2011&amp;filename=1011077993.nh.</w:t>
      </w:r>
    </w:p>
    <w:p w14:paraId="5ACC6869" w14:textId="77777777" w:rsidR="00F00D2C" w:rsidRPr="00F00D2C" w:rsidRDefault="00F00D2C" w:rsidP="00F00D2C">
      <w:pPr>
        <w:pStyle w:val="afff0"/>
      </w:pPr>
      <w:r w:rsidRPr="00F00D2C">
        <w:t>[71]</w:t>
      </w:r>
      <w:r w:rsidRPr="00F00D2C">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6ECE633A" w14:textId="77777777" w:rsidR="00F00D2C" w:rsidRPr="00F00D2C" w:rsidRDefault="00F00D2C" w:rsidP="00F00D2C">
      <w:pPr>
        <w:pStyle w:val="afff0"/>
      </w:pPr>
      <w:r w:rsidRPr="00F00D2C">
        <w:lastRenderedPageBreak/>
        <w:t>[72]</w:t>
      </w:r>
      <w:r w:rsidRPr="00F00D2C">
        <w:tab/>
        <w:t>LIU L, HE J, WANG H, et al. Texture mapping of geological modeling based on parameterization[J/OL]. Earth Science Informatics, 2021, 14(4): 2101-2112. DOI:10.1007/s12145-021-00677-4.</w:t>
      </w:r>
    </w:p>
    <w:p w14:paraId="7EC1952A" w14:textId="77777777" w:rsidR="00F00D2C" w:rsidRPr="00F00D2C" w:rsidRDefault="00F00D2C" w:rsidP="00F00D2C">
      <w:pPr>
        <w:pStyle w:val="afff0"/>
      </w:pPr>
      <w:r w:rsidRPr="00F00D2C">
        <w:t>[73]</w:t>
      </w:r>
      <w:r w:rsidRPr="00F00D2C">
        <w:tab/>
        <w:t>谭继鑫. 地质体建模中模型修复和纹理映射关键技术研究与实践[D/OL]. 武汉科技大学, 2021[2025-02-25]. https://doi.org/10.27380/d.cnki.gwkju.2017.000104. DOI:10.27380/d.cnki.gwkju.2017.000104.</w:t>
      </w:r>
    </w:p>
    <w:p w14:paraId="63845814" w14:textId="77777777" w:rsidR="00F00D2C" w:rsidRPr="00F00D2C" w:rsidRDefault="00F00D2C" w:rsidP="00F00D2C">
      <w:pPr>
        <w:pStyle w:val="afff0"/>
      </w:pPr>
      <w:r w:rsidRPr="00F00D2C">
        <w:t>[74]</w:t>
      </w:r>
      <w:r w:rsidRPr="00F00D2C">
        <w:tab/>
        <w:t>段毅, 李仕雄, 杨明明. 基于OpenGL的煤矿三维模型可视化[J]. 现代矿业, 2009, 25(3): 28-30.</w:t>
      </w:r>
    </w:p>
    <w:p w14:paraId="6733DFCA" w14:textId="77777777" w:rsidR="00F00D2C" w:rsidRPr="00F00D2C" w:rsidRDefault="00F00D2C" w:rsidP="00F00D2C">
      <w:pPr>
        <w:pStyle w:val="afff0"/>
      </w:pPr>
      <w:r w:rsidRPr="00F00D2C">
        <w:t>[75]</w:t>
      </w:r>
      <w:r w:rsidRPr="00F00D2C">
        <w:tab/>
        <w:t>3D Interactive Visualization System for Complex Geologically Related Data | IEEE Conference Publication | IEEE Xplore[EB/OL]. [2025-02-25]. https://ieeexplore.ieee.org/abstract/document/4683278.</w:t>
      </w:r>
    </w:p>
    <w:p w14:paraId="4C1D3122" w14:textId="77777777" w:rsidR="00F00D2C" w:rsidRPr="00F00D2C" w:rsidRDefault="00F00D2C" w:rsidP="00F00D2C">
      <w:pPr>
        <w:pStyle w:val="afff0"/>
      </w:pPr>
      <w:r w:rsidRPr="00F00D2C">
        <w:t>[76]</w:t>
      </w:r>
      <w:r w:rsidRPr="00F00D2C">
        <w:tab/>
        <w:t>Interactive Geological Data Visualization in an Immersive Environment[EB/OL]. [2025-02-25]. https://www.mdpi.com/2220-9964/11/3/176.</w:t>
      </w:r>
    </w:p>
    <w:p w14:paraId="16F2BCA5" w14:textId="77777777" w:rsidR="00F00D2C" w:rsidRPr="00F00D2C" w:rsidRDefault="00F00D2C" w:rsidP="00F00D2C">
      <w:pPr>
        <w:pStyle w:val="afff0"/>
      </w:pPr>
      <w:r w:rsidRPr="00F00D2C">
        <w:t>[77]</w:t>
      </w:r>
      <w:r w:rsidRPr="00F00D2C">
        <w:tab/>
        <w:t>WHITELEY R J. Shallow seismic refraction interpretation with visual interactive ray trace (VIRT) modelling[J/OL]. Exploration Geophysics, 2004, 35(2): 116-123. DOI:10.1071/eg04116.</w:t>
      </w:r>
    </w:p>
    <w:p w14:paraId="793BD0DE" w14:textId="77777777" w:rsidR="00F00D2C" w:rsidRPr="00F00D2C" w:rsidRDefault="00F00D2C" w:rsidP="00F00D2C">
      <w:pPr>
        <w:pStyle w:val="afff0"/>
      </w:pPr>
      <w:r w:rsidRPr="00F00D2C">
        <w:t>[78]</w:t>
      </w:r>
      <w:r w:rsidRPr="00F00D2C">
        <w:tab/>
        <w:t>石奉华. 巷道三维可视化建模技术            ——以东滩煤矿为例[D/OL]. 山东科技大学, 2008[2025-02-25]. https://kns.cnki.net/KCMS/detail/detail.aspx?dbcode=CMFD&amp;dbname=CMFD2008&amp;filename=2008013785.nh.</w:t>
      </w:r>
    </w:p>
    <w:p w14:paraId="06C8C711" w14:textId="77777777" w:rsidR="00F00D2C" w:rsidRPr="00F00D2C" w:rsidRDefault="00F00D2C" w:rsidP="00F00D2C">
      <w:pPr>
        <w:pStyle w:val="afff0"/>
      </w:pPr>
      <w:r w:rsidRPr="00F00D2C">
        <w:t>[79]</w:t>
      </w:r>
      <w:r w:rsidRPr="00F00D2C">
        <w:tab/>
        <w:t>张羽西. 基于Web的隧道实时可视化管理系统设计与实现[D/OL]. 电子科技大学, 2022[2025-02-25]. https://doi.org/10.27005/d.cnki.gdzku.2021.003741. DOI:10.27005/d.cnki.gdzku.2021.003741.</w:t>
      </w:r>
    </w:p>
    <w:p w14:paraId="5F8998BD" w14:textId="77777777" w:rsidR="00F00D2C" w:rsidRPr="00F00D2C" w:rsidRDefault="00F00D2C" w:rsidP="00F00D2C">
      <w:pPr>
        <w:pStyle w:val="afff0"/>
      </w:pPr>
      <w:r w:rsidRPr="00F00D2C">
        <w:t>[80]</w:t>
      </w:r>
      <w:r w:rsidRPr="00F00D2C">
        <w:tab/>
        <w:t>代进雄, 蒋奇, 俞锋, 等. 基于BIM的水利工程建设管理平台研究及应用[J/OL]. 水利水电技术（中英文）, 2022, 53(11): 37-49. DOI:10.13928/j.cnki.wrahe.2022.11.004.</w:t>
      </w:r>
    </w:p>
    <w:p w14:paraId="3CB56207" w14:textId="77777777" w:rsidR="00F00D2C" w:rsidRPr="00F00D2C" w:rsidRDefault="00F00D2C" w:rsidP="00F00D2C">
      <w:pPr>
        <w:pStyle w:val="afff0"/>
      </w:pPr>
      <w:r w:rsidRPr="00F00D2C">
        <w:t>[81]</w:t>
      </w:r>
      <w:r w:rsidRPr="00F00D2C">
        <w:tab/>
        <w:t>金国梁. 基于云平台的车间数字孪生系统的设计与实现[D/OL]. 中国科学院大学（中国科学院沈阳计算技术研究所）, 2022[2025-02-25]. https://doi.org/10.27587/d.cnki.gksjs.2022.000022. DOI:10.27587/d.cnki.gksjs.2022.000022.</w:t>
      </w:r>
    </w:p>
    <w:p w14:paraId="157E7871" w14:textId="77777777" w:rsidR="00F00D2C" w:rsidRPr="00F00D2C" w:rsidRDefault="00F00D2C" w:rsidP="00F00D2C">
      <w:pPr>
        <w:pStyle w:val="afff0"/>
      </w:pPr>
      <w:r w:rsidRPr="00F00D2C">
        <w:t>[82]</w:t>
      </w:r>
      <w:r w:rsidRPr="00F00D2C">
        <w:tab/>
        <w:t>彭诗杰. 基于微服务体系结构和面向多地质主题的数据云服务关键技术研究[D/OL]. 中国地质大学, 2019[2025-02-25]. https://kns.cnki.net/KCMS/detail/detail.aspx?dbcode=CDFD&amp;dbname=CDFDLAST2019&amp;filename=1018714801.nh.</w:t>
      </w:r>
    </w:p>
    <w:p w14:paraId="2FDF4EFC" w14:textId="77777777" w:rsidR="00F00D2C" w:rsidRPr="00F00D2C" w:rsidRDefault="00F00D2C" w:rsidP="00F00D2C">
      <w:pPr>
        <w:pStyle w:val="afff0"/>
      </w:pPr>
      <w:r w:rsidRPr="00F00D2C">
        <w:t>[83]</w:t>
      </w:r>
      <w:r w:rsidRPr="00F00D2C">
        <w:tab/>
        <w:t>郇凯, 黄佳为, 王鑫, 等. 基于微服务架构的管道地质灾害监测预警系统[J/OL]. 计算机系统应用, 2022, 31(3): 65-74. DOI:10.15888/j.cnki.csa.008399.</w:t>
      </w:r>
    </w:p>
    <w:p w14:paraId="24E5DB69" w14:textId="77777777" w:rsidR="00F00D2C" w:rsidRPr="00F00D2C" w:rsidRDefault="00F00D2C" w:rsidP="00F00D2C">
      <w:pPr>
        <w:pStyle w:val="afff0"/>
      </w:pPr>
      <w:r w:rsidRPr="00F00D2C">
        <w:lastRenderedPageBreak/>
        <w:t>[84]</w:t>
      </w:r>
      <w:r w:rsidRPr="00F00D2C">
        <w:tab/>
        <w:t>田峰. 基于WebGIS的地质遗迹公园管理系统研发[D/OL]. 中国地质大学（北京）, 2020[2025-02-25]. https://doi.org/10.27493/d.cnki.gzdzy.2020.000735. DOI:10.27493/d.cnki.gzdzy.2020.000735.</w:t>
      </w:r>
    </w:p>
    <w:p w14:paraId="1A9F6952" w14:textId="211F1806" w:rsidR="006C2995" w:rsidRPr="00345102" w:rsidRDefault="00B22DEB" w:rsidP="00F00D2C">
      <w:pPr>
        <w:pStyle w:val="afff0"/>
        <w:sectPr w:rsidR="006C2995" w:rsidRPr="00345102" w:rsidSect="006C2995">
          <w:headerReference w:type="default" r:id="rId103"/>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4"/>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2" w:name="_Toc192629390"/>
      <w:commentRangeStart w:id="93"/>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3"/>
      <w:r w:rsidRPr="006C2995">
        <w:rPr>
          <w:rFonts w:ascii="黑体" w:eastAsia="黑体"/>
          <w:bCs/>
          <w:kern w:val="36"/>
          <w:sz w:val="32"/>
          <w:szCs w:val="36"/>
        </w:rPr>
        <w:commentReference w:id="93"/>
      </w:r>
      <w:bookmarkEnd w:id="92"/>
    </w:p>
    <w:p w14:paraId="582082A5" w14:textId="7FB757E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817077">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5"/>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4" w:name="_Toc192629391"/>
      <w:commentRangeStart w:id="95"/>
      <w:r w:rsidRPr="006C2995">
        <w:rPr>
          <w:rFonts w:eastAsia="黑体"/>
          <w:bCs/>
          <w:kern w:val="36"/>
          <w:sz w:val="32"/>
          <w:szCs w:val="36"/>
        </w:rPr>
        <w:lastRenderedPageBreak/>
        <w:t>作者简介</w:t>
      </w:r>
      <w:commentRangeEnd w:id="95"/>
      <w:r w:rsidRPr="006C2995">
        <w:rPr>
          <w:rFonts w:ascii="黑体" w:eastAsia="黑体"/>
          <w:bCs/>
          <w:kern w:val="36"/>
          <w:sz w:val="32"/>
          <w:szCs w:val="36"/>
        </w:rPr>
        <w:commentReference w:id="95"/>
      </w:r>
      <w:bookmarkEnd w:id="94"/>
    </w:p>
    <w:p w14:paraId="549FDCD2" w14:textId="31306951" w:rsidR="006C2995" w:rsidRPr="00423BC1" w:rsidRDefault="00423BC1" w:rsidP="00423BC1">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6"/>
      <w:r w:rsidRPr="006C2995">
        <w:rPr>
          <w:rFonts w:eastAsia="楷体_GB2312"/>
          <w:sz w:val="28"/>
        </w:rPr>
        <w:t>在学期间</w:t>
      </w:r>
      <w:r w:rsidRPr="006C2995">
        <w:rPr>
          <w:rFonts w:eastAsia="楷体_GB2312" w:hint="eastAsia"/>
          <w:sz w:val="28"/>
        </w:rPr>
        <w:t>授权专利</w:t>
      </w:r>
      <w:commentRangeEnd w:id="96"/>
      <w:r w:rsidRPr="006C2995">
        <w:commentReference w:id="96"/>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7"/>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7"/>
      <w:r w:rsidRPr="006C2995">
        <w:commentReference w:id="97"/>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6"/>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1"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3"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6" w:author="研究生院" w:date="2023-09-19T09:33:00Z" w:initials="yjsy">
    <w:p w14:paraId="01D34544" w14:textId="77777777" w:rsidR="006C2995" w:rsidRDefault="006C2995" w:rsidP="006C2995">
      <w:pPr>
        <w:pStyle w:val="af7"/>
      </w:pPr>
      <w:r>
        <w:rPr>
          <w:rFonts w:hint="eastAsia"/>
        </w:rPr>
        <w:t>如没有授权专利，请删除该项。</w:t>
      </w:r>
    </w:p>
  </w:comment>
  <w:comment w:id="97"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3FA997" w14:textId="77777777" w:rsidR="001F495F" w:rsidRDefault="001F495F">
      <w:r>
        <w:separator/>
      </w:r>
    </w:p>
  </w:endnote>
  <w:endnote w:type="continuationSeparator" w:id="0">
    <w:p w14:paraId="2E574546" w14:textId="77777777" w:rsidR="001F495F" w:rsidRDefault="001F49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580382" w14:textId="77777777" w:rsidR="001F495F" w:rsidRDefault="001F495F">
      <w:r>
        <w:separator/>
      </w:r>
    </w:p>
  </w:footnote>
  <w:footnote w:type="continuationSeparator" w:id="0">
    <w:p w14:paraId="6C2EE55F" w14:textId="77777777" w:rsidR="001F495F" w:rsidRDefault="001F49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30C3"/>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4959"/>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34E"/>
    <w:rsid w:val="001C44BB"/>
    <w:rsid w:val="001D3A62"/>
    <w:rsid w:val="001D3D92"/>
    <w:rsid w:val="001E0EC0"/>
    <w:rsid w:val="001E4341"/>
    <w:rsid w:val="001E4A50"/>
    <w:rsid w:val="001F4566"/>
    <w:rsid w:val="001F495F"/>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96649"/>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879F1"/>
    <w:rsid w:val="0039680D"/>
    <w:rsid w:val="00396A01"/>
    <w:rsid w:val="003B3A52"/>
    <w:rsid w:val="003D12AD"/>
    <w:rsid w:val="003E0AC9"/>
    <w:rsid w:val="003E53BF"/>
    <w:rsid w:val="003E5815"/>
    <w:rsid w:val="003E7BEC"/>
    <w:rsid w:val="003F367B"/>
    <w:rsid w:val="003F3CD7"/>
    <w:rsid w:val="003F60E0"/>
    <w:rsid w:val="003F7888"/>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26F7F"/>
    <w:rsid w:val="004426B8"/>
    <w:rsid w:val="00443ADF"/>
    <w:rsid w:val="00444496"/>
    <w:rsid w:val="004448D1"/>
    <w:rsid w:val="004458E1"/>
    <w:rsid w:val="00452008"/>
    <w:rsid w:val="00455CDE"/>
    <w:rsid w:val="00456000"/>
    <w:rsid w:val="004739C3"/>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1655"/>
    <w:rsid w:val="004B2E56"/>
    <w:rsid w:val="004B2F56"/>
    <w:rsid w:val="004B6035"/>
    <w:rsid w:val="004C24A6"/>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5CC4"/>
    <w:rsid w:val="00576C94"/>
    <w:rsid w:val="00580448"/>
    <w:rsid w:val="00584D94"/>
    <w:rsid w:val="00586155"/>
    <w:rsid w:val="005863C4"/>
    <w:rsid w:val="00593575"/>
    <w:rsid w:val="00593BB2"/>
    <w:rsid w:val="00593ED8"/>
    <w:rsid w:val="005953D0"/>
    <w:rsid w:val="005978CC"/>
    <w:rsid w:val="005A6A2E"/>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048BD"/>
    <w:rsid w:val="00613BA7"/>
    <w:rsid w:val="00615E79"/>
    <w:rsid w:val="00616C6E"/>
    <w:rsid w:val="00617495"/>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7DE"/>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1C1F"/>
    <w:rsid w:val="006F6946"/>
    <w:rsid w:val="007003E2"/>
    <w:rsid w:val="00701ECC"/>
    <w:rsid w:val="007033A2"/>
    <w:rsid w:val="00707B5A"/>
    <w:rsid w:val="0071053E"/>
    <w:rsid w:val="00712745"/>
    <w:rsid w:val="00712B43"/>
    <w:rsid w:val="00712DFA"/>
    <w:rsid w:val="00717F6D"/>
    <w:rsid w:val="00720274"/>
    <w:rsid w:val="007279E6"/>
    <w:rsid w:val="00731BAB"/>
    <w:rsid w:val="00740109"/>
    <w:rsid w:val="00745227"/>
    <w:rsid w:val="007461D0"/>
    <w:rsid w:val="00746B66"/>
    <w:rsid w:val="0075286D"/>
    <w:rsid w:val="00755BB9"/>
    <w:rsid w:val="007670A5"/>
    <w:rsid w:val="00772AD8"/>
    <w:rsid w:val="007812CA"/>
    <w:rsid w:val="007859C0"/>
    <w:rsid w:val="0079288A"/>
    <w:rsid w:val="00796834"/>
    <w:rsid w:val="007A1D09"/>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22DD"/>
    <w:rsid w:val="00832585"/>
    <w:rsid w:val="00835AAB"/>
    <w:rsid w:val="0084012A"/>
    <w:rsid w:val="008429D1"/>
    <w:rsid w:val="00842C7A"/>
    <w:rsid w:val="00853E5D"/>
    <w:rsid w:val="008545D9"/>
    <w:rsid w:val="00856FBE"/>
    <w:rsid w:val="0086108D"/>
    <w:rsid w:val="00864A2C"/>
    <w:rsid w:val="00865EF8"/>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91800"/>
    <w:rsid w:val="009A1D35"/>
    <w:rsid w:val="009A3E2E"/>
    <w:rsid w:val="009A560E"/>
    <w:rsid w:val="009B1516"/>
    <w:rsid w:val="009B20C7"/>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2C5D"/>
    <w:rsid w:val="00A036F7"/>
    <w:rsid w:val="00A04B5B"/>
    <w:rsid w:val="00A06D1F"/>
    <w:rsid w:val="00A14678"/>
    <w:rsid w:val="00A14A65"/>
    <w:rsid w:val="00A21EEE"/>
    <w:rsid w:val="00A314E5"/>
    <w:rsid w:val="00A3189B"/>
    <w:rsid w:val="00A327DC"/>
    <w:rsid w:val="00A351F8"/>
    <w:rsid w:val="00A41F11"/>
    <w:rsid w:val="00A420C0"/>
    <w:rsid w:val="00A43B46"/>
    <w:rsid w:val="00A43EBC"/>
    <w:rsid w:val="00A45211"/>
    <w:rsid w:val="00A457DB"/>
    <w:rsid w:val="00A46F53"/>
    <w:rsid w:val="00A478AF"/>
    <w:rsid w:val="00A57981"/>
    <w:rsid w:val="00A80736"/>
    <w:rsid w:val="00A91620"/>
    <w:rsid w:val="00A95498"/>
    <w:rsid w:val="00A97786"/>
    <w:rsid w:val="00A97D57"/>
    <w:rsid w:val="00AA3582"/>
    <w:rsid w:val="00AA5538"/>
    <w:rsid w:val="00AB09F5"/>
    <w:rsid w:val="00AB180F"/>
    <w:rsid w:val="00AB4B56"/>
    <w:rsid w:val="00AB4B96"/>
    <w:rsid w:val="00AB7211"/>
    <w:rsid w:val="00AC6B56"/>
    <w:rsid w:val="00AC75D1"/>
    <w:rsid w:val="00AD4FEC"/>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66A80"/>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F5"/>
    <w:rsid w:val="00BD71FE"/>
    <w:rsid w:val="00BE5857"/>
    <w:rsid w:val="00BE5E61"/>
    <w:rsid w:val="00BE7065"/>
    <w:rsid w:val="00BF1DE7"/>
    <w:rsid w:val="00C02C38"/>
    <w:rsid w:val="00C048EA"/>
    <w:rsid w:val="00C111AD"/>
    <w:rsid w:val="00C12221"/>
    <w:rsid w:val="00C165FE"/>
    <w:rsid w:val="00C16FC7"/>
    <w:rsid w:val="00C23505"/>
    <w:rsid w:val="00C25427"/>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C1E0C"/>
    <w:rsid w:val="00CC3CB1"/>
    <w:rsid w:val="00CC502E"/>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2E18"/>
    <w:rsid w:val="00DC370E"/>
    <w:rsid w:val="00DC39CA"/>
    <w:rsid w:val="00DC3A72"/>
    <w:rsid w:val="00DC627F"/>
    <w:rsid w:val="00DC6B8D"/>
    <w:rsid w:val="00DD156B"/>
    <w:rsid w:val="00DD24F8"/>
    <w:rsid w:val="00DD39CA"/>
    <w:rsid w:val="00DE3BDD"/>
    <w:rsid w:val="00E00ED9"/>
    <w:rsid w:val="00E02B3B"/>
    <w:rsid w:val="00E074EF"/>
    <w:rsid w:val="00E07E93"/>
    <w:rsid w:val="00E14F11"/>
    <w:rsid w:val="00E22AEF"/>
    <w:rsid w:val="00E24302"/>
    <w:rsid w:val="00E24F41"/>
    <w:rsid w:val="00E268C2"/>
    <w:rsid w:val="00E30B12"/>
    <w:rsid w:val="00E33BBC"/>
    <w:rsid w:val="00E36926"/>
    <w:rsid w:val="00E37BB9"/>
    <w:rsid w:val="00E4035A"/>
    <w:rsid w:val="00E4590E"/>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A6204"/>
    <w:rsid w:val="00EB2C4D"/>
    <w:rsid w:val="00EB7232"/>
    <w:rsid w:val="00EB7E77"/>
    <w:rsid w:val="00EC076C"/>
    <w:rsid w:val="00EC20E7"/>
    <w:rsid w:val="00EC2C44"/>
    <w:rsid w:val="00EC68EB"/>
    <w:rsid w:val="00EC7552"/>
    <w:rsid w:val="00ED215D"/>
    <w:rsid w:val="00ED2CEE"/>
    <w:rsid w:val="00ED3A8A"/>
    <w:rsid w:val="00EE235D"/>
    <w:rsid w:val="00EE2AC7"/>
    <w:rsid w:val="00EE3E24"/>
    <w:rsid w:val="00EE6194"/>
    <w:rsid w:val="00EF3619"/>
    <w:rsid w:val="00EF3B0E"/>
    <w:rsid w:val="00F001C9"/>
    <w:rsid w:val="00F00370"/>
    <w:rsid w:val="00F00D2C"/>
    <w:rsid w:val="00F00F6C"/>
    <w:rsid w:val="00F03342"/>
    <w:rsid w:val="00F065B9"/>
    <w:rsid w:val="00F14377"/>
    <w:rsid w:val="00F15EA7"/>
    <w:rsid w:val="00F17D80"/>
    <w:rsid w:val="00F2124B"/>
    <w:rsid w:val="00F305FD"/>
    <w:rsid w:val="00F434F5"/>
    <w:rsid w:val="00F513A9"/>
    <w:rsid w:val="00F73F1F"/>
    <w:rsid w:val="00F97D74"/>
    <w:rsid w:val="00FA1974"/>
    <w:rsid w:val="00FA5A2A"/>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footer" Target="footer1.xml"/><Relationship Id="rId107" Type="http://schemas.openxmlformats.org/officeDocument/2006/relationships/fontTable" Target="fontTable.xml"/><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header" Target="header10.xml"/><Relationship Id="rId108" Type="http://schemas.microsoft.com/office/2011/relationships/people" Target="people.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3.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theme" Target="theme/theme1.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12.xml"/><Relationship Id="rId8" Type="http://schemas.openxmlformats.org/officeDocument/2006/relationships/comments" Target="comment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7</TotalTime>
  <Pages>103</Pages>
  <Words>27110</Words>
  <Characters>154528</Characters>
  <Application>Microsoft Office Word</Application>
  <DocSecurity>0</DocSecurity>
  <Lines>1287</Lines>
  <Paragraphs>362</Paragraphs>
  <ScaleCrop>false</ScaleCrop>
  <Company/>
  <LinksUpToDate>false</LinksUpToDate>
  <CharactersWithSpaces>18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66</cp:revision>
  <cp:lastPrinted>2025-03-09T09:25:00Z</cp:lastPrinted>
  <dcterms:created xsi:type="dcterms:W3CDTF">2025-02-26T17:04:00Z</dcterms:created>
  <dcterms:modified xsi:type="dcterms:W3CDTF">2025-03-1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6ByarFq"/&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